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r>
        <w:rPr>
          <w:rFonts w:ascii="Arial" w:hAnsi="Arial" w:cs="Arial"/>
        </w:rPr>
        <w:t>par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r w:rsidRPr="00EA76C3">
        <w:rPr>
          <w:rFonts w:ascii="Arial" w:hAnsi="Arial" w:cs="Arial"/>
        </w:rPr>
        <w:t>devant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4EA9BB40" w:rsidR="00110323" w:rsidRDefault="005A09F0" w:rsidP="005A09F0">
      <w:pPr>
        <w:pStyle w:val="107Ecoledorigine"/>
        <w:rPr>
          <w:rFonts w:ascii="Arial" w:hAnsi="Arial" w:cs="Arial"/>
        </w:rPr>
      </w:pPr>
      <w:r w:rsidRPr="00EA76C3">
        <w:rPr>
          <w:rFonts w:ascii="Arial" w:hAnsi="Arial" w:cs="Arial"/>
        </w:rPr>
        <w:t xml:space="preserve">Maître de stage : </w:t>
      </w:r>
      <w:r>
        <w:rPr>
          <w:rFonts w:ascii="Arial" w:hAnsi="Arial" w:cs="Arial"/>
        </w:rPr>
        <w:t>Jacques DAVID</w:t>
      </w:r>
    </w:p>
    <w:p w14:paraId="60815DFD" w14:textId="16C30471" w:rsidR="000F48E0" w:rsidRDefault="000F48E0" w:rsidP="005A09F0">
      <w:pPr>
        <w:pStyle w:val="107Ecoledorigine"/>
        <w:rPr>
          <w:rFonts w:ascii="Arial" w:hAnsi="Arial" w:cs="Arial"/>
        </w:rPr>
      </w:pPr>
    </w:p>
    <w:p w14:paraId="46A60898" w14:textId="4C004A66" w:rsidR="000F48E0" w:rsidRPr="008806FA" w:rsidRDefault="000F48E0" w:rsidP="008806FA">
      <w:pPr>
        <w:pStyle w:val="107Ecoledorigine"/>
        <w:jc w:val="both"/>
        <w:rPr>
          <w:b w:val="0"/>
        </w:rPr>
      </w:pPr>
      <w:r w:rsidRPr="008806FA">
        <w:rPr>
          <w:b w:val="0"/>
        </w:rPr>
        <w:t>Le délit de plagiat est encadré par les articles L335-2 et suivants du Code de la Propriété Intellectuelle.</w:t>
      </w:r>
    </w:p>
    <w:p w14:paraId="42330605" w14:textId="77777777" w:rsidR="000F48E0" w:rsidRPr="008806FA" w:rsidRDefault="000F48E0" w:rsidP="008806FA">
      <w:pPr>
        <w:pStyle w:val="107Ecoledorigine"/>
        <w:jc w:val="both"/>
        <w:rPr>
          <w:b w:val="0"/>
        </w:rPr>
      </w:pPr>
    </w:p>
    <w:p w14:paraId="21A25F9D" w14:textId="1CC92F10" w:rsidR="000F48E0" w:rsidRPr="008806FA" w:rsidRDefault="000F48E0" w:rsidP="008806FA">
      <w:pPr>
        <w:pStyle w:val="107Ecoledorigine"/>
        <w:jc w:val="both"/>
        <w:rPr>
          <w:b w:val="0"/>
        </w:rPr>
      </w:pPr>
      <w:r w:rsidRPr="008806FA">
        <w:rPr>
          <w:b w:val="0"/>
        </w:rPr>
        <w:t>Ainsi « toute reproduction, représentation ou diffusion, par quelque moyen que ce soit, d'une œuvre de l'esprit en violation des droits de l'auteur, tels qu'ils sont définis et réglementés par la loi » est un délit de contrefaçon en vertu de l'article L335-3 du Code de la Propriété Intellectuelle.</w:t>
      </w:r>
    </w:p>
    <w:p w14:paraId="445520C7" w14:textId="77777777" w:rsidR="000F48E0" w:rsidRPr="008806FA" w:rsidRDefault="000F48E0" w:rsidP="008806FA">
      <w:pPr>
        <w:pStyle w:val="107Ecoledorigine"/>
        <w:jc w:val="both"/>
        <w:rPr>
          <w:b w:val="0"/>
        </w:rPr>
      </w:pPr>
    </w:p>
    <w:p w14:paraId="7FA4F99C" w14:textId="1F4DC8C9" w:rsidR="000F48E0" w:rsidRPr="008806FA" w:rsidRDefault="000F48E0" w:rsidP="008806FA">
      <w:pPr>
        <w:pStyle w:val="107Ecoledorigine"/>
        <w:jc w:val="both"/>
        <w:rPr>
          <w:b w:val="0"/>
        </w:rPr>
      </w:pPr>
      <w:r w:rsidRPr="008806FA">
        <w:rPr>
          <w:b w:val="0"/>
        </w:rPr>
        <w:t>Vous vous devez de citer correctement les sources des textes, images, graphiques ou toutes autres informations reprises sur d’autres documents. L’omission de la référence, volontaire ou non, est fautive.</w:t>
      </w:r>
    </w:p>
    <w:p w14:paraId="65F35F4D" w14:textId="77777777" w:rsidR="000F48E0" w:rsidRPr="008806FA" w:rsidRDefault="000F48E0" w:rsidP="008806FA">
      <w:pPr>
        <w:pStyle w:val="107Ecoledorigine"/>
        <w:jc w:val="both"/>
        <w:rPr>
          <w:b w:val="0"/>
        </w:rPr>
      </w:pPr>
    </w:p>
    <w:p w14:paraId="69804BD5" w14:textId="77777777" w:rsidR="000F48E0" w:rsidRPr="008806FA" w:rsidRDefault="000F48E0" w:rsidP="008806FA">
      <w:pPr>
        <w:pStyle w:val="107Ecoledorigine"/>
        <w:jc w:val="both"/>
        <w:rPr>
          <w:b w:val="0"/>
        </w:rPr>
      </w:pPr>
      <w:r w:rsidRPr="008806FA">
        <w:rPr>
          <w:b w:val="0"/>
        </w:rPr>
        <w:t xml:space="preserve">Par ailleurs, en conformité avec la charte éthique de l’Etablissement, l’équipe pédagogique vous rappelle que les travaux écrits que vous livrez, ou déposez sur Ticéa (rapports d’UE ou ECUE, mémoire de fin d’études) doivent s’abstenir de toute reprise textuelle de documents antérieurs. La citation partielle de l’écrit d’un autre auteur reste acceptable, si elle s’avère absolument nécessaire (cas exceptionnel : par ex. première définition d’un concept) ; elle est alors placée entre guillemets et référencée. A contrario, les reprises textuelles des écrits d’autrui sont considérées comme des plagiats. </w:t>
      </w:r>
    </w:p>
    <w:p w14:paraId="6D426583" w14:textId="77777777" w:rsidR="000F48E0" w:rsidRPr="008806FA" w:rsidRDefault="000F48E0" w:rsidP="008806FA">
      <w:pPr>
        <w:pStyle w:val="107Ecoledorigine"/>
        <w:jc w:val="both"/>
        <w:rPr>
          <w:b w:val="0"/>
        </w:rPr>
      </w:pPr>
    </w:p>
    <w:p w14:paraId="268D9C62" w14:textId="51338FFE" w:rsidR="000F48E0" w:rsidRPr="008806FA" w:rsidRDefault="000F48E0" w:rsidP="008806FA">
      <w:pPr>
        <w:pStyle w:val="107Ecoledorigine"/>
        <w:jc w:val="both"/>
        <w:rPr>
          <w:b w:val="0"/>
        </w:rPr>
      </w:pPr>
      <w:r w:rsidRPr="008806FA">
        <w:rPr>
          <w:b w:val="0"/>
        </w:rPr>
        <w:t>Vos écrits sont soumis à la détection de plagiat via un logiciel. En cas de plagiat caractérisé, les articles 3-5 et suivants du règlement des études en vigueur dans l’Etablissement s’appliqueront.</w:t>
      </w:r>
    </w:p>
    <w:p w14:paraId="4227E7AD" w14:textId="77777777" w:rsidR="000F48E0" w:rsidRPr="008806FA" w:rsidRDefault="000F48E0" w:rsidP="008806FA">
      <w:pPr>
        <w:pStyle w:val="107Ecoledorigine"/>
        <w:jc w:val="both"/>
        <w:rPr>
          <w:b w:val="0"/>
        </w:rPr>
      </w:pPr>
    </w:p>
    <w:p w14:paraId="3A5260F7" w14:textId="4FE9EE27" w:rsidR="000F48E0" w:rsidRPr="008806FA" w:rsidRDefault="000F48E0" w:rsidP="008806FA">
      <w:pPr>
        <w:pStyle w:val="107Ecoledorigine"/>
        <w:jc w:val="both"/>
        <w:rPr>
          <w:b w:val="0"/>
        </w:rPr>
      </w:pPr>
      <w:r w:rsidRPr="008806FA">
        <w:rPr>
          <w:b w:val="0"/>
        </w:rPr>
        <w:t>En cas de manquement à ces consignes, la SEVE/le correcteur se réservent le droit d’exiger la réécriture</w:t>
      </w:r>
      <w:r w:rsidR="009A1CCC" w:rsidRPr="008806FA">
        <w:rPr>
          <w:b w:val="0"/>
        </w:rPr>
        <w:t xml:space="preserve"> </w:t>
      </w:r>
      <w:r w:rsidRPr="008806FA">
        <w:rPr>
          <w:b w:val="0"/>
        </w:rPr>
        <w:t>du document sans préjuger d’éventuelles sanctions disciplinaires.</w:t>
      </w:r>
    </w:p>
    <w:p w14:paraId="4EBB7288" w14:textId="77777777" w:rsidR="009A1CCC" w:rsidRPr="008806FA" w:rsidRDefault="009A1CCC" w:rsidP="008806FA">
      <w:pPr>
        <w:pStyle w:val="107Ecoledorigine"/>
        <w:jc w:val="both"/>
        <w:rPr>
          <w:b w:val="0"/>
        </w:rPr>
      </w:pPr>
    </w:p>
    <w:p w14:paraId="055EAB11" w14:textId="77777777" w:rsidR="000F48E0" w:rsidRPr="008806FA" w:rsidRDefault="000F48E0" w:rsidP="00C81077">
      <w:pPr>
        <w:pStyle w:val="107Ecoledorigine"/>
        <w:jc w:val="center"/>
      </w:pPr>
      <w:r w:rsidRPr="008806FA">
        <w:t>Engagement :</w:t>
      </w:r>
    </w:p>
    <w:p w14:paraId="0D79AF6A" w14:textId="77777777" w:rsidR="00C81077" w:rsidRDefault="00C81077" w:rsidP="008806FA">
      <w:pPr>
        <w:pStyle w:val="107Ecoledorigine"/>
        <w:jc w:val="both"/>
        <w:rPr>
          <w:b w:val="0"/>
        </w:rPr>
      </w:pPr>
    </w:p>
    <w:p w14:paraId="1BD55BA8" w14:textId="64618D61" w:rsidR="000F48E0" w:rsidRPr="008806FA" w:rsidRDefault="009A1CCC" w:rsidP="008806FA">
      <w:pPr>
        <w:pStyle w:val="107Ecoledorigine"/>
        <w:jc w:val="both"/>
        <w:rPr>
          <w:b w:val="0"/>
        </w:rPr>
      </w:pPr>
      <w:r w:rsidRPr="008806FA">
        <w:rPr>
          <w:b w:val="0"/>
        </w:rPr>
        <w:t>Je soussigné Clément</w:t>
      </w:r>
      <w:r w:rsidR="000F48E0" w:rsidRPr="008806FA">
        <w:rPr>
          <w:b w:val="0"/>
        </w:rPr>
        <w:t xml:space="preserve"> </w:t>
      </w:r>
      <w:r w:rsidRPr="008806FA">
        <w:rPr>
          <w:b w:val="0"/>
        </w:rPr>
        <w:t>BIENVENU</w:t>
      </w:r>
    </w:p>
    <w:p w14:paraId="632A0383" w14:textId="77777777" w:rsidR="000F48E0" w:rsidRPr="008806FA" w:rsidRDefault="000F48E0" w:rsidP="008806FA">
      <w:pPr>
        <w:pStyle w:val="107Ecoledorigine"/>
        <w:jc w:val="both"/>
        <w:rPr>
          <w:b w:val="0"/>
        </w:rPr>
      </w:pPr>
      <w:r w:rsidRPr="008806FA">
        <w:rPr>
          <w:b w:val="0"/>
        </w:rPr>
        <w:t>Reconnaît avoir lu et m’engage à respecter les consignes de non plagiat.</w:t>
      </w:r>
    </w:p>
    <w:p w14:paraId="670304C0" w14:textId="46159243" w:rsidR="000F48E0" w:rsidRPr="008806FA" w:rsidRDefault="000F48E0" w:rsidP="008806FA">
      <w:pPr>
        <w:pStyle w:val="107Ecoledorigine"/>
        <w:jc w:val="both"/>
        <w:rPr>
          <w:b w:val="0"/>
        </w:rPr>
      </w:pPr>
      <w:r w:rsidRPr="008806FA">
        <w:rPr>
          <w:b w:val="0"/>
        </w:rPr>
        <w:t xml:space="preserve">Reconnaît avoir </w:t>
      </w:r>
      <w:r w:rsidRPr="008806FA">
        <w:rPr>
          <w:b w:val="0"/>
          <w:strike/>
        </w:rPr>
        <w:t>utilisé ou</w:t>
      </w:r>
      <w:r w:rsidRPr="008806FA">
        <w:rPr>
          <w:b w:val="0"/>
        </w:rPr>
        <w:t xml:space="preserve"> ne pas utiliser l'Intelligence Artificielle Chat GPT pour la rédaction </w:t>
      </w:r>
      <w:r w:rsidR="009A1CCC" w:rsidRPr="008806FA">
        <w:rPr>
          <w:b w:val="0"/>
        </w:rPr>
        <w:t xml:space="preserve">de mon </w:t>
      </w:r>
      <w:r w:rsidRPr="008806FA">
        <w:rPr>
          <w:b w:val="0"/>
        </w:rPr>
        <w:t>document. (Rayer la mention inutile)</w:t>
      </w:r>
    </w:p>
    <w:p w14:paraId="0D439912" w14:textId="77777777" w:rsidR="008806FA" w:rsidRPr="008806FA" w:rsidRDefault="008806FA" w:rsidP="008806FA">
      <w:pPr>
        <w:pStyle w:val="107Ecoledorigine"/>
        <w:jc w:val="both"/>
        <w:rPr>
          <w:b w:val="0"/>
        </w:rPr>
      </w:pPr>
    </w:p>
    <w:p w14:paraId="528E2164" w14:textId="4FE7CD6F" w:rsidR="000F48E0" w:rsidRDefault="000F48E0" w:rsidP="008806FA">
      <w:pPr>
        <w:pStyle w:val="107Ecoledorigine"/>
        <w:rPr>
          <w:b w:val="0"/>
        </w:rPr>
      </w:pPr>
      <w:r w:rsidRPr="008806FA">
        <w:rPr>
          <w:b w:val="0"/>
        </w:rPr>
        <w:t xml:space="preserve">A </w:t>
      </w:r>
      <w:r w:rsidR="009A1CCC" w:rsidRPr="008806FA">
        <w:rPr>
          <w:b w:val="0"/>
        </w:rPr>
        <w:t xml:space="preserve">Montpellier </w:t>
      </w:r>
      <w:r w:rsidRPr="008806FA">
        <w:rPr>
          <w:b w:val="0"/>
        </w:rPr>
        <w:t xml:space="preserve">le </w:t>
      </w:r>
      <w:r w:rsidR="009A1CCC" w:rsidRPr="008806FA">
        <w:rPr>
          <w:b w:val="0"/>
        </w:rPr>
        <w:t xml:space="preserve">05/09/2023                                                                    </w:t>
      </w:r>
      <w:r w:rsidR="008806FA">
        <w:rPr>
          <w:b w:val="0"/>
        </w:rPr>
        <w:t xml:space="preserve">      </w:t>
      </w:r>
      <w:r w:rsidRPr="008806FA">
        <w:rPr>
          <w:b w:val="0"/>
        </w:rPr>
        <w:t>Signature</w:t>
      </w:r>
      <w:r w:rsidR="009A1CCC" w:rsidRPr="008806FA">
        <w:rPr>
          <w:b w:val="0"/>
        </w:rPr>
        <w:t> :</w:t>
      </w:r>
    </w:p>
    <w:p w14:paraId="2CD20E17" w14:textId="3292FE1E" w:rsidR="00FB0065" w:rsidRPr="008806FA" w:rsidRDefault="00FB0065" w:rsidP="008806FA">
      <w:pPr>
        <w:pStyle w:val="107Ecoledorigine"/>
        <w:rPr>
          <w:b w:val="0"/>
        </w:rPr>
        <w:sectPr w:rsidR="00FB0065" w:rsidRPr="008806FA">
          <w:footnotePr>
            <w:pos w:val="beneathText"/>
          </w:footnotePr>
          <w:type w:val="continuous"/>
          <w:pgSz w:w="11906" w:h="16838"/>
          <w:pgMar w:top="1134" w:right="1134" w:bottom="1134" w:left="1134" w:header="720" w:footer="720" w:gutter="0"/>
          <w:cols w:space="720"/>
        </w:sectPr>
      </w:pPr>
    </w:p>
    <w:p w14:paraId="788303EC" w14:textId="0AC0EA61" w:rsidR="00110323" w:rsidRPr="00EA76C3" w:rsidRDefault="00FB0065">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Pr>
          <w:b/>
          <w:noProof/>
        </w:rPr>
        <w:drawing>
          <wp:anchor distT="0" distB="0" distL="114300" distR="114300" simplePos="0" relativeHeight="251660288" behindDoc="1" locked="0" layoutInCell="1" allowOverlap="1" wp14:anchorId="33F90EAA" wp14:editId="78FCF3A6">
            <wp:simplePos x="0" y="0"/>
            <wp:positionH relativeFrom="margin">
              <wp:posOffset>4873925</wp:posOffset>
            </wp:positionH>
            <wp:positionV relativeFrom="page">
              <wp:posOffset>8324167</wp:posOffset>
            </wp:positionV>
            <wp:extent cx="1489741" cy="1026544"/>
            <wp:effectExtent l="0" t="0" r="0" b="2540"/>
            <wp:wrapNone/>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ignature.png"/>
                    <pic:cNvPicPr/>
                  </pic:nvPicPr>
                  <pic:blipFill>
                    <a:blip r:embed="rId10">
                      <a:extLst>
                        <a:ext uri="{28A0092B-C50C-407E-A947-70E740481C1C}">
                          <a14:useLocalDpi xmlns:a14="http://schemas.microsoft.com/office/drawing/2010/main" val="0"/>
                        </a:ext>
                      </a:extLst>
                    </a:blip>
                    <a:stretch>
                      <a:fillRect/>
                    </a:stretch>
                  </pic:blipFill>
                  <pic:spPr>
                    <a:xfrm>
                      <a:off x="0" y="0"/>
                      <a:ext cx="1489741" cy="1026544"/>
                    </a:xfrm>
                    <a:prstGeom prst="rect">
                      <a:avLst/>
                    </a:prstGeom>
                  </pic:spPr>
                </pic:pic>
              </a:graphicData>
            </a:graphic>
            <wp14:sizeRelH relativeFrom="margin">
              <wp14:pctWidth>0</wp14:pctWidth>
            </wp14:sizeRelH>
            <wp14:sizeRelV relativeFrom="margin">
              <wp14:pctHeight>0</wp14:pctHeight>
            </wp14:sizeRelV>
          </wp:anchor>
        </w:drawing>
      </w: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376A72EB"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xml:space="preserve">. Dans ce contexte, l’utilisation de variétés populations et </w:t>
      </w:r>
      <w:r w:rsidR="00844BD5">
        <w:rPr>
          <w:sz w:val="28"/>
          <w:szCs w:val="28"/>
        </w:rPr>
        <w:t xml:space="preserve">la </w:t>
      </w:r>
      <w:r w:rsidR="0070124F">
        <w:rPr>
          <w:sz w:val="28"/>
          <w:szCs w:val="28"/>
        </w:rPr>
        <w:t>pratique de la sélection massale sont intéressantes car elles offrent justement une certaine résilience face aux conditions climatiques rudes, et ont aussi des implications sociales et économiques pour les agriculteurs.</w:t>
      </w:r>
    </w:p>
    <w:p w14:paraId="7972829C" w14:textId="21B9EC06"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w:t>
      </w:r>
      <w:r w:rsidR="0024111A">
        <w:rPr>
          <w:sz w:val="28"/>
          <w:szCs w:val="28"/>
        </w:rPr>
        <w:t xml:space="preserve">de </w:t>
      </w:r>
      <w:r w:rsidR="00B845C2">
        <w:rPr>
          <w:sz w:val="28"/>
          <w:szCs w:val="28"/>
        </w:rPr>
        <w:t xml:space="preserve">la qualité chez le blé dur. </w:t>
      </w:r>
      <w:r w:rsidR="00047DFC">
        <w:rPr>
          <w:sz w:val="28"/>
          <w:szCs w:val="28"/>
        </w:rPr>
        <w:t xml:space="preserve">La deuxième question concerne </w:t>
      </w:r>
      <w:r w:rsidR="00A63427">
        <w:rPr>
          <w:sz w:val="28"/>
          <w:szCs w:val="28"/>
        </w:rPr>
        <w:t>tout</w:t>
      </w:r>
      <w:r w:rsidR="00047DFC">
        <w:rPr>
          <w:sz w:val="28"/>
          <w:szCs w:val="28"/>
        </w:rPr>
        <w:t xml:space="preserve"> trait mesurable sur le grain et est de savoir s’il est préférable de mesurer ces traits sur des grains individuels ou sur des moyennes </w:t>
      </w:r>
      <w:r w:rsidR="000B018C">
        <w:rPr>
          <w:sz w:val="28"/>
          <w:szCs w:val="28"/>
        </w:rPr>
        <w:t xml:space="preserve">de grains du même </w:t>
      </w:r>
      <w:r w:rsidR="00047DFC">
        <w:rPr>
          <w:sz w:val="28"/>
          <w:szCs w:val="28"/>
        </w:rPr>
        <w:t xml:space="preserve">épi. </w:t>
      </w:r>
    </w:p>
    <w:p w14:paraId="3A68AE0F" w14:textId="7E1EAD19" w:rsidR="00047DFC" w:rsidRPr="00C10297" w:rsidRDefault="00047DFC" w:rsidP="004B0988">
      <w:pPr>
        <w:pStyle w:val="601Rsumtexte"/>
        <w:ind w:left="0"/>
        <w:rPr>
          <w:sz w:val="28"/>
          <w:szCs w:val="28"/>
        </w:rPr>
      </w:pPr>
      <w:r>
        <w:rPr>
          <w:sz w:val="28"/>
          <w:szCs w:val="28"/>
        </w:rPr>
        <w:t>Nous avons pu montrer que la sélection massale sur la taille du grain peut être efficace</w:t>
      </w:r>
      <w:r w:rsidR="00EE52DE">
        <w:rPr>
          <w:sz w:val="28"/>
          <w:szCs w:val="28"/>
        </w:rPr>
        <w:t xml:space="preserve"> pour améliorer ce trait</w:t>
      </w:r>
      <w:r w:rsidR="00DE32D1">
        <w:rPr>
          <w:sz w:val="28"/>
          <w:szCs w:val="28"/>
        </w:rPr>
        <w:t xml:space="preserve">. Nous avons aussi </w:t>
      </w:r>
      <w:r w:rsidR="002F16B0">
        <w:rPr>
          <w:sz w:val="28"/>
          <w:szCs w:val="28"/>
        </w:rPr>
        <w:t>développé</w:t>
      </w:r>
      <w:r>
        <w:rPr>
          <w:sz w:val="28"/>
          <w:szCs w:val="28"/>
        </w:rPr>
        <w:t xml:space="preserve"> une équation permettant de comparer la sélection sur grain individuel et sur épi. Cette équation nous a permis de montrer que</w:t>
      </w:r>
      <w:r w:rsidR="001B569E">
        <w:rPr>
          <w:sz w:val="28"/>
          <w:szCs w:val="28"/>
        </w:rPr>
        <w:t xml:space="preserve"> pour la taille du grain,</w:t>
      </w:r>
      <w:r>
        <w:rPr>
          <w:sz w:val="28"/>
          <w:szCs w:val="28"/>
        </w:rPr>
        <w:t xml:space="preserve"> </w:t>
      </w:r>
      <w:r w:rsidR="001B569E">
        <w:rPr>
          <w:sz w:val="28"/>
          <w:szCs w:val="28"/>
        </w:rPr>
        <w:t>la sélection</w:t>
      </w:r>
      <w:r w:rsidR="003B070E">
        <w:rPr>
          <w:sz w:val="28"/>
          <w:szCs w:val="28"/>
        </w:rPr>
        <w:t xml:space="preserve"> </w:t>
      </w:r>
      <w:r>
        <w:rPr>
          <w:sz w:val="28"/>
          <w:szCs w:val="28"/>
        </w:rPr>
        <w:t>grain</w:t>
      </w:r>
      <w:r w:rsidR="003B070E">
        <w:rPr>
          <w:sz w:val="28"/>
          <w:szCs w:val="28"/>
        </w:rPr>
        <w:t>s individuels</w:t>
      </w:r>
      <w:r>
        <w:rPr>
          <w:sz w:val="28"/>
          <w:szCs w:val="28"/>
        </w:rPr>
        <w:t xml:space="preserve"> semble avantageuse dans la plupart des situations mais que la sélection sur épi peut devenir </w:t>
      </w:r>
      <w:r w:rsidR="00A3467C">
        <w:rPr>
          <w:sz w:val="28"/>
          <w:szCs w:val="28"/>
        </w:rPr>
        <w:t>plus efficace</w:t>
      </w:r>
      <w:r>
        <w:rPr>
          <w:sz w:val="28"/>
          <w:szCs w:val="28"/>
        </w:rPr>
        <w:t xml:space="preserv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2C550A6C" w:rsidR="00110323" w:rsidRPr="00042E9F" w:rsidRDefault="00A83CFC">
      <w:pPr>
        <w:pStyle w:val="603Motscltexte"/>
      </w:pPr>
      <w:r w:rsidRPr="00042E9F">
        <w:t xml:space="preserve">Sélection massale, blé dur, </w:t>
      </w:r>
      <w:r w:rsidR="008B7EB8">
        <w:t>taille des grains</w:t>
      </w:r>
      <w:r w:rsidR="00A435EB">
        <w:t xml:space="preserve">, variété population, </w:t>
      </w:r>
      <w:r w:rsidR="00FA0FB6">
        <w:t>agroécologie</w:t>
      </w:r>
    </w:p>
    <w:p w14:paraId="125E1F54" w14:textId="3407AF46" w:rsidR="00110323" w:rsidRPr="003E767A" w:rsidRDefault="00AE01B7" w:rsidP="004F4EAD">
      <w:pPr>
        <w:pStyle w:val="Corpsdetexte"/>
        <w:rPr>
          <w:szCs w:val="22"/>
          <w:lang w:val="en-GB"/>
        </w:rPr>
      </w:pPr>
      <w:r w:rsidRPr="00042E9F">
        <w:rPr>
          <w:szCs w:val="22"/>
        </w:rPr>
        <w:t xml:space="preserve">Pour citer </w:t>
      </w:r>
      <w:r w:rsidR="001D4795" w:rsidRPr="00042E9F">
        <w:rPr>
          <w:szCs w:val="22"/>
        </w:rPr>
        <w:t>ce document</w:t>
      </w:r>
      <w:r w:rsidR="006C0423" w:rsidRPr="00042E9F">
        <w:rPr>
          <w:szCs w:val="22"/>
        </w:rPr>
        <w:t> : Bienvenu</w:t>
      </w:r>
      <w:r w:rsidRPr="00042E9F">
        <w:rPr>
          <w:szCs w:val="22"/>
        </w:rPr>
        <w:t>,</w:t>
      </w:r>
      <w:r w:rsidR="006C0423" w:rsidRPr="00042E9F">
        <w:rPr>
          <w:szCs w:val="22"/>
        </w:rPr>
        <w:t> Clément,</w:t>
      </w:r>
      <w:r w:rsidRPr="00042E9F">
        <w:rPr>
          <w:szCs w:val="22"/>
        </w:rPr>
        <w:t xml:space="preserve"> </w:t>
      </w:r>
      <w:r w:rsidR="006C0423" w:rsidRPr="00042E9F">
        <w:rPr>
          <w:szCs w:val="22"/>
        </w:rPr>
        <w:t>2023</w:t>
      </w:r>
      <w:r w:rsidRPr="00042E9F">
        <w:rPr>
          <w:szCs w:val="22"/>
        </w:rPr>
        <w:t xml:space="preserve">. </w:t>
      </w:r>
      <w:r w:rsidR="004F4EAD" w:rsidRPr="00042E9F">
        <w:rPr>
          <w:szCs w:val="22"/>
        </w:rPr>
        <w:t xml:space="preserve">Les pratiques de sélections paysannes de blé dur : </w:t>
      </w:r>
      <w:r w:rsidR="003571BA" w:rsidRPr="00042E9F">
        <w:rPr>
          <w:szCs w:val="22"/>
        </w:rPr>
        <w:t>Quel regard porter sur les grains</w:t>
      </w:r>
      <w:r w:rsidR="004F4EAD" w:rsidRPr="00042E9F">
        <w:rPr>
          <w:szCs w:val="22"/>
        </w:rPr>
        <w:t xml:space="preserve"> ?</w:t>
      </w:r>
      <w:r w:rsidRPr="00042E9F">
        <w:rPr>
          <w:szCs w:val="22"/>
        </w:rPr>
        <w:t xml:space="preserve">. </w:t>
      </w:r>
      <w:r w:rsidR="006C0423" w:rsidRPr="00042E9F">
        <w:rPr>
          <w:szCs w:val="22"/>
        </w:rPr>
        <w:t>Mémoire d’Ingénieur Agronome</w:t>
      </w:r>
      <w:r w:rsidRPr="00042E9F">
        <w:rPr>
          <w:szCs w:val="22"/>
        </w:rPr>
        <w:t xml:space="preserve">, diplôme, </w:t>
      </w:r>
      <w:r w:rsidR="006C0423" w:rsidRPr="00042E9F">
        <w:t>Amélioration des plantes et ingénierie végétale méditerranéennes et tropicales</w:t>
      </w:r>
      <w:r w:rsidRPr="00042E9F">
        <w:rPr>
          <w:szCs w:val="22"/>
        </w:rPr>
        <w:t xml:space="preserve">, </w:t>
      </w:r>
      <w:r w:rsidR="003712FF" w:rsidRPr="00042E9F">
        <w:rPr>
          <w:szCs w:val="22"/>
        </w:rPr>
        <w:t xml:space="preserve">L’Institut Agro </w:t>
      </w:r>
      <w:r w:rsidRPr="00042E9F">
        <w:rPr>
          <w:szCs w:val="22"/>
        </w:rPr>
        <w:t>Montp</w:t>
      </w:r>
      <w:r w:rsidR="006C0423" w:rsidRPr="00042E9F">
        <w:rPr>
          <w:szCs w:val="22"/>
        </w:rPr>
        <w:t xml:space="preserve">ellier. </w:t>
      </w:r>
      <w:r w:rsidR="00377EA1" w:rsidRPr="003E767A">
        <w:rPr>
          <w:szCs w:val="22"/>
          <w:lang w:val="en-GB"/>
        </w:rPr>
        <w:t>5</w:t>
      </w:r>
      <w:r w:rsidR="004037F9">
        <w:rPr>
          <w:szCs w:val="22"/>
          <w:lang w:val="en-GB"/>
        </w:rPr>
        <w:t>4</w:t>
      </w:r>
      <w:r w:rsidR="00485B3D" w:rsidRPr="003E767A">
        <w:rPr>
          <w:szCs w:val="22"/>
          <w:lang w:val="en-GB"/>
        </w:rPr>
        <w:t xml:space="preserve"> pages.</w:t>
      </w:r>
    </w:p>
    <w:p w14:paraId="3FE49C6D" w14:textId="77777777" w:rsidR="00110323" w:rsidRPr="003E767A" w:rsidRDefault="00110323">
      <w:pPr>
        <w:pStyle w:val="603Motscltexte"/>
        <w:rPr>
          <w:lang w:val="en-GB"/>
        </w:rPr>
      </w:pPr>
    </w:p>
    <w:p w14:paraId="4051E34E" w14:textId="77777777" w:rsidR="00110323" w:rsidRPr="003E767A" w:rsidRDefault="00110323">
      <w:pPr>
        <w:rPr>
          <w:lang w:val="en-GB"/>
        </w:rPr>
        <w:sectPr w:rsidR="00110323" w:rsidRPr="003E767A">
          <w:footerReference w:type="default" r:id="rId11"/>
          <w:footnotePr>
            <w:pos w:val="beneathText"/>
          </w:footnotePr>
          <w:pgSz w:w="11906" w:h="16838"/>
          <w:pgMar w:top="1417" w:right="1417" w:bottom="1983" w:left="1417" w:header="720" w:footer="1417" w:gutter="0"/>
          <w:cols w:space="720"/>
        </w:sectPr>
      </w:pPr>
    </w:p>
    <w:p w14:paraId="2089FBC8" w14:textId="77777777" w:rsidR="00110323" w:rsidRPr="003E767A" w:rsidRDefault="00110323">
      <w:pPr>
        <w:pStyle w:val="203Titreliminaire"/>
        <w:rPr>
          <w:lang w:val="en-GB"/>
        </w:rPr>
      </w:pPr>
      <w:r w:rsidRPr="003E767A">
        <w:rPr>
          <w:lang w:val="en-GB"/>
        </w:rPr>
        <w:lastRenderedPageBreak/>
        <w:t>Abstract</w:t>
      </w:r>
    </w:p>
    <w:p w14:paraId="688CF654" w14:textId="017F05DE" w:rsidR="00B065CB" w:rsidRPr="003E767A" w:rsidRDefault="00B065CB" w:rsidP="00723ACE">
      <w:pPr>
        <w:pStyle w:val="601Rsumtexte"/>
        <w:ind w:left="0"/>
        <w:rPr>
          <w:lang w:val="en-GB"/>
        </w:rPr>
      </w:pPr>
      <w:r w:rsidRPr="003E767A">
        <w:rPr>
          <w:rFonts w:ascii="Arial" w:hAnsi="Arial"/>
          <w:b/>
          <w:sz w:val="24"/>
          <w:lang w:val="en-GB"/>
        </w:rPr>
        <w:t xml:space="preserve">Title : </w:t>
      </w:r>
      <w:r w:rsidR="007537FB" w:rsidRPr="003E767A">
        <w:rPr>
          <w:rFonts w:ascii="Arial" w:hAnsi="Arial" w:cs="Arial"/>
          <w:lang w:val="en-GB"/>
        </w:rPr>
        <w:t xml:space="preserve">Farmer’s mass selection of durum wheat : how to </w:t>
      </w:r>
      <w:r w:rsidR="00B3331A" w:rsidRPr="003E767A">
        <w:rPr>
          <w:rFonts w:ascii="Arial" w:hAnsi="Arial" w:cs="Arial"/>
          <w:lang w:val="en-GB"/>
        </w:rPr>
        <w:t>look at grains ?</w:t>
      </w:r>
    </w:p>
    <w:p w14:paraId="3A298FBB" w14:textId="6468EC91" w:rsidR="00EB6EB2" w:rsidRPr="003E767A" w:rsidRDefault="00EB6EB2" w:rsidP="00EB6EB2">
      <w:pPr>
        <w:pStyle w:val="601Rsumtexte"/>
        <w:ind w:left="0"/>
        <w:rPr>
          <w:sz w:val="28"/>
          <w:szCs w:val="28"/>
          <w:lang w:val="en-GB"/>
        </w:rPr>
      </w:pPr>
    </w:p>
    <w:p w14:paraId="644ADDB0" w14:textId="22B11F09" w:rsidR="00E54D8B" w:rsidRPr="00E54D8B" w:rsidRDefault="00E54D8B" w:rsidP="00E54D8B">
      <w:pPr>
        <w:pStyle w:val="601Rsumtexte"/>
        <w:ind w:left="0"/>
        <w:rPr>
          <w:sz w:val="28"/>
          <w:szCs w:val="28"/>
          <w:lang w:val="en-GB"/>
        </w:rPr>
      </w:pPr>
      <w:r w:rsidRPr="00E54D8B">
        <w:rPr>
          <w:sz w:val="28"/>
          <w:szCs w:val="28"/>
          <w:lang w:val="en-GB"/>
        </w:rPr>
        <w:t>As for many other crops, durum wheat production will have to face climate change and the growing demand of an increasing world population. Thus, a transition toward a more environmentally, socially and economically sustainable agriculture is needed. Breeding is at the beginning of the production line and must provide innovations enabling the transition. In this context, the use of wheat populations and mass selection are interesti</w:t>
      </w:r>
      <w:r w:rsidR="00311344">
        <w:rPr>
          <w:sz w:val="28"/>
          <w:szCs w:val="28"/>
          <w:lang w:val="en-GB"/>
        </w:rPr>
        <w:t>ng because they can be part of</w:t>
      </w:r>
      <w:r w:rsidRPr="00E54D8B">
        <w:rPr>
          <w:sz w:val="28"/>
          <w:szCs w:val="28"/>
          <w:lang w:val="en-GB"/>
        </w:rPr>
        <w:t xml:space="preserve"> more resilient system</w:t>
      </w:r>
      <w:r w:rsidR="004450CB">
        <w:rPr>
          <w:sz w:val="28"/>
          <w:szCs w:val="28"/>
          <w:lang w:val="en-GB"/>
        </w:rPr>
        <w:t>s</w:t>
      </w:r>
      <w:r w:rsidRPr="00E54D8B">
        <w:rPr>
          <w:sz w:val="28"/>
          <w:szCs w:val="28"/>
          <w:lang w:val="en-GB"/>
        </w:rPr>
        <w:t xml:space="preserve"> and have social and economic implications for farmers. </w:t>
      </w:r>
    </w:p>
    <w:p w14:paraId="272793C9" w14:textId="77777777" w:rsidR="00E54D8B" w:rsidRPr="00E54D8B" w:rsidRDefault="00E54D8B" w:rsidP="00E54D8B">
      <w:pPr>
        <w:pStyle w:val="601Rsumtexte"/>
        <w:ind w:left="0"/>
        <w:rPr>
          <w:sz w:val="28"/>
          <w:szCs w:val="28"/>
          <w:lang w:val="en-GB"/>
        </w:rPr>
      </w:pPr>
    </w:p>
    <w:p w14:paraId="345D609C" w14:textId="77777777" w:rsidR="00E54D8B" w:rsidRPr="00E54D8B" w:rsidRDefault="00E54D8B" w:rsidP="00E54D8B">
      <w:pPr>
        <w:pStyle w:val="601Rsumtexte"/>
        <w:ind w:left="0"/>
        <w:rPr>
          <w:sz w:val="28"/>
          <w:szCs w:val="28"/>
          <w:lang w:val="en-GB"/>
        </w:rPr>
      </w:pPr>
      <w:r w:rsidRPr="00E54D8B">
        <w:rPr>
          <w:sz w:val="28"/>
          <w:szCs w:val="28"/>
          <w:lang w:val="en-GB"/>
        </w:rPr>
        <w:t xml:space="preserve">Two questions were addressed during this internship. First, the efficiency of mass selection on grain size (which is important for grain quality) was investigated. Then, the scope was broadened to any trait of the grain, and it was addressed whether it is better to measure these traits on individual grains or on means of spikes. </w:t>
      </w:r>
    </w:p>
    <w:p w14:paraId="7D500B4C" w14:textId="77777777" w:rsidR="00E54D8B" w:rsidRPr="00E54D8B" w:rsidRDefault="00E54D8B" w:rsidP="00E54D8B">
      <w:pPr>
        <w:pStyle w:val="601Rsumtexte"/>
        <w:ind w:left="0"/>
        <w:rPr>
          <w:sz w:val="28"/>
          <w:szCs w:val="28"/>
          <w:lang w:val="en-GB"/>
        </w:rPr>
      </w:pPr>
    </w:p>
    <w:p w14:paraId="02CE5F85" w14:textId="22191EDA" w:rsidR="00E54D8B" w:rsidRPr="00E54D8B" w:rsidRDefault="00E54D8B" w:rsidP="00E54D8B">
      <w:pPr>
        <w:pStyle w:val="601Rsumtexte"/>
        <w:ind w:left="0"/>
        <w:rPr>
          <w:sz w:val="28"/>
          <w:szCs w:val="28"/>
          <w:lang w:val="en-GB"/>
        </w:rPr>
      </w:pPr>
      <w:r w:rsidRPr="00E54D8B">
        <w:rPr>
          <w:sz w:val="28"/>
          <w:szCs w:val="28"/>
          <w:lang w:val="en-GB"/>
        </w:rPr>
        <w:t>It was shown that mass selection on whea</w:t>
      </w:r>
      <w:r w:rsidR="00F431C2">
        <w:rPr>
          <w:sz w:val="28"/>
          <w:szCs w:val="28"/>
          <w:lang w:val="en-GB"/>
        </w:rPr>
        <w:t>t grain size could be efficient and a</w:t>
      </w:r>
      <w:r w:rsidRPr="00E54D8B">
        <w:rPr>
          <w:sz w:val="28"/>
          <w:szCs w:val="28"/>
          <w:lang w:val="en-GB"/>
        </w:rPr>
        <w:t xml:space="preserve">n equation to compare selection on individual grains and on spikes was developed. This equation led us to the conclusion that </w:t>
      </w:r>
      <w:r w:rsidR="002A617F">
        <w:rPr>
          <w:sz w:val="28"/>
          <w:szCs w:val="28"/>
          <w:lang w:val="en-GB"/>
        </w:rPr>
        <w:t xml:space="preserve">for grain size, </w:t>
      </w:r>
      <w:r w:rsidRPr="00E54D8B">
        <w:rPr>
          <w:sz w:val="28"/>
          <w:szCs w:val="28"/>
          <w:lang w:val="en-GB"/>
        </w:rPr>
        <w:t xml:space="preserve">selecting on individual grains is better in most of the situations but selection on spikes can be more efficient when only a few plants can be grown, measured and selected. </w:t>
      </w:r>
    </w:p>
    <w:p w14:paraId="26F1C586" w14:textId="6A125C3A" w:rsidR="00EB6EB2" w:rsidRPr="003E767A" w:rsidRDefault="00EB6EB2" w:rsidP="00EB6EB2">
      <w:pPr>
        <w:pStyle w:val="601Rsumtexte"/>
        <w:ind w:left="0"/>
        <w:rPr>
          <w:sz w:val="28"/>
          <w:szCs w:val="28"/>
          <w:lang w:val="en-GB"/>
        </w:rPr>
      </w:pPr>
    </w:p>
    <w:p w14:paraId="5D6901D9" w14:textId="77777777" w:rsidR="008E1A9F" w:rsidRPr="003E767A" w:rsidRDefault="008E1A9F" w:rsidP="00EB6EB2">
      <w:pPr>
        <w:pStyle w:val="601Rsumtexte"/>
        <w:ind w:left="0"/>
        <w:rPr>
          <w:sz w:val="28"/>
          <w:szCs w:val="28"/>
          <w:lang w:val="en-GB"/>
        </w:rPr>
      </w:pPr>
    </w:p>
    <w:p w14:paraId="32CF5D68" w14:textId="77777777" w:rsidR="00110323" w:rsidRPr="003E767A" w:rsidRDefault="00110323">
      <w:pPr>
        <w:pStyle w:val="602Motscltitre"/>
        <w:rPr>
          <w:rFonts w:cs="Arial"/>
          <w:lang w:val="en-GB"/>
        </w:rPr>
      </w:pPr>
      <w:r w:rsidRPr="003E767A">
        <w:rPr>
          <w:rFonts w:cs="Arial"/>
          <w:lang w:val="en-GB"/>
        </w:rPr>
        <w:t>Key words</w:t>
      </w:r>
    </w:p>
    <w:p w14:paraId="583F22D1" w14:textId="01605580" w:rsidR="00110323" w:rsidRPr="003E767A" w:rsidRDefault="00FA0FB6">
      <w:pPr>
        <w:pStyle w:val="603Motscltexte"/>
        <w:rPr>
          <w:lang w:val="en-GB"/>
        </w:rPr>
      </w:pPr>
      <w:r w:rsidRPr="003E767A">
        <w:rPr>
          <w:lang w:val="en-GB"/>
        </w:rPr>
        <w:t xml:space="preserve">Mass selection, durum wheat, </w:t>
      </w:r>
      <w:r w:rsidR="00D45470">
        <w:rPr>
          <w:lang w:val="en-GB"/>
        </w:rPr>
        <w:t>grain size, population, agroe</w:t>
      </w:r>
      <w:r w:rsidRPr="003E767A">
        <w:rPr>
          <w:lang w:val="en-GB"/>
        </w:rPr>
        <w:t>cology</w:t>
      </w:r>
    </w:p>
    <w:p w14:paraId="0C4C166F" w14:textId="55C0DD8E" w:rsidR="00110323" w:rsidRPr="003E767A" w:rsidRDefault="00110323">
      <w:pPr>
        <w:rPr>
          <w:lang w:val="en-GB"/>
        </w:rPr>
      </w:pPr>
    </w:p>
    <w:p w14:paraId="63008699" w14:textId="77777777" w:rsidR="00F67D43" w:rsidRPr="003E767A" w:rsidRDefault="00F67D43">
      <w:pPr>
        <w:rPr>
          <w:lang w:val="en-GB"/>
        </w:rPr>
        <w:sectPr w:rsidR="00F67D43" w:rsidRPr="003E767A">
          <w:footerReference w:type="default" r:id="rId12"/>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607372B2" w14:textId="6AE3962C" w:rsidR="00413097" w:rsidRPr="00C10297" w:rsidRDefault="002522D2">
      <w:pPr>
        <w:pStyle w:val="----Corpsdetexte----"/>
        <w:rPr>
          <w:sz w:val="28"/>
          <w:szCs w:val="28"/>
        </w:rPr>
      </w:pPr>
      <w:r w:rsidRPr="00C10297">
        <w:rPr>
          <w:sz w:val="28"/>
          <w:szCs w:val="28"/>
        </w:rPr>
        <w:t xml:space="preserve">Je voudrais en premier lieu remercier mes encadrants Jacques David et Martin Ecarnot qui ont fait de ce stage une aventure intellectuelle stimulante </w:t>
      </w:r>
      <w:r w:rsidR="009E0BC4">
        <w:rPr>
          <w:sz w:val="28"/>
          <w:szCs w:val="28"/>
        </w:rPr>
        <w:t xml:space="preserve">et </w:t>
      </w:r>
      <w:r w:rsidRPr="00C10297">
        <w:rPr>
          <w:sz w:val="28"/>
          <w:szCs w:val="28"/>
        </w:rPr>
        <w:t xml:space="preserve">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r w:rsidR="00413097">
        <w:rPr>
          <w:sz w:val="28"/>
          <w:szCs w:val="28"/>
        </w:rPr>
        <w:t xml:space="preserve"> Je remercie </w:t>
      </w:r>
      <w:r w:rsidR="00AD0D5E">
        <w:rPr>
          <w:sz w:val="28"/>
          <w:szCs w:val="28"/>
        </w:rPr>
        <w:t xml:space="preserve">aussi </w:t>
      </w:r>
      <w:r w:rsidR="00413097">
        <w:rPr>
          <w:sz w:val="28"/>
          <w:szCs w:val="28"/>
        </w:rPr>
        <w:t xml:space="preserve">la </w:t>
      </w:r>
      <w:r w:rsidR="00413097" w:rsidRPr="00413097">
        <w:rPr>
          <w:sz w:val="28"/>
          <w:szCs w:val="28"/>
        </w:rPr>
        <w:t>Chaire partenariale "Semences pour Demain"</w:t>
      </w:r>
      <w:r w:rsidR="00413097">
        <w:rPr>
          <w:sz w:val="28"/>
          <w:szCs w:val="28"/>
        </w:rPr>
        <w:t xml:space="preserve"> </w:t>
      </w:r>
      <w:r w:rsidR="00365CCF">
        <w:rPr>
          <w:sz w:val="28"/>
          <w:szCs w:val="28"/>
        </w:rPr>
        <w:t>qui</w:t>
      </w:r>
      <w:r w:rsidR="00413097">
        <w:rPr>
          <w:sz w:val="28"/>
          <w:szCs w:val="28"/>
        </w:rPr>
        <w:t xml:space="preserve"> financé</w:t>
      </w:r>
      <w:r w:rsidR="00365CCF">
        <w:rPr>
          <w:sz w:val="28"/>
          <w:szCs w:val="28"/>
        </w:rPr>
        <w:t xml:space="preserve"> ce stage</w:t>
      </w:r>
      <w:r w:rsidR="00413097">
        <w:rPr>
          <w:sz w:val="28"/>
          <w:szCs w:val="28"/>
        </w:rPr>
        <w:t xml:space="preserve">.  </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rhumato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4B958EC8" w14:textId="1CAAA258" w:rsidR="00797CB4"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797CB4">
        <w:rPr>
          <w:noProof/>
        </w:rPr>
        <w:t>1</w:t>
      </w:r>
      <w:r w:rsidR="00797CB4">
        <w:rPr>
          <w:rFonts w:asciiTheme="minorHAnsi" w:eastAsiaTheme="minorEastAsia" w:hAnsiTheme="minorHAnsi" w:cstheme="minorBidi"/>
          <w:noProof/>
          <w:szCs w:val="22"/>
        </w:rPr>
        <w:tab/>
      </w:r>
      <w:r w:rsidR="00797CB4">
        <w:rPr>
          <w:noProof/>
        </w:rPr>
        <w:t>Introduction</w:t>
      </w:r>
      <w:r w:rsidR="00797CB4">
        <w:rPr>
          <w:noProof/>
        </w:rPr>
        <w:tab/>
      </w:r>
      <w:r w:rsidR="00797CB4">
        <w:rPr>
          <w:noProof/>
        </w:rPr>
        <w:fldChar w:fldCharType="begin"/>
      </w:r>
      <w:r w:rsidR="00797CB4">
        <w:rPr>
          <w:noProof/>
        </w:rPr>
        <w:instrText xml:space="preserve"> PAGEREF _Toc144832678 \h </w:instrText>
      </w:r>
      <w:r w:rsidR="00797CB4">
        <w:rPr>
          <w:noProof/>
        </w:rPr>
      </w:r>
      <w:r w:rsidR="00797CB4">
        <w:rPr>
          <w:noProof/>
        </w:rPr>
        <w:fldChar w:fldCharType="separate"/>
      </w:r>
      <w:r w:rsidR="005E021F">
        <w:rPr>
          <w:noProof/>
        </w:rPr>
        <w:t>11</w:t>
      </w:r>
      <w:r w:rsidR="00797CB4">
        <w:rPr>
          <w:noProof/>
        </w:rPr>
        <w:fldChar w:fldCharType="end"/>
      </w:r>
    </w:p>
    <w:p w14:paraId="43935AA2" w14:textId="26403F47" w:rsidR="00797CB4" w:rsidRDefault="00797CB4">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4832679 \h </w:instrText>
      </w:r>
      <w:r>
        <w:rPr>
          <w:noProof/>
        </w:rPr>
      </w:r>
      <w:r>
        <w:rPr>
          <w:noProof/>
        </w:rPr>
        <w:fldChar w:fldCharType="separate"/>
      </w:r>
      <w:r w:rsidR="005E021F">
        <w:rPr>
          <w:noProof/>
        </w:rPr>
        <w:t>11</w:t>
      </w:r>
      <w:r>
        <w:rPr>
          <w:noProof/>
        </w:rPr>
        <w:fldChar w:fldCharType="end"/>
      </w:r>
    </w:p>
    <w:p w14:paraId="0708D9BD" w14:textId="6192B92F" w:rsidR="00797CB4" w:rsidRDefault="00797CB4">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4832680 \h </w:instrText>
      </w:r>
      <w:r>
        <w:rPr>
          <w:noProof/>
        </w:rPr>
      </w:r>
      <w:r>
        <w:rPr>
          <w:noProof/>
        </w:rPr>
        <w:fldChar w:fldCharType="separate"/>
      </w:r>
      <w:r w:rsidR="005E021F">
        <w:rPr>
          <w:noProof/>
        </w:rPr>
        <w:t>11</w:t>
      </w:r>
      <w:r>
        <w:rPr>
          <w:noProof/>
        </w:rPr>
        <w:fldChar w:fldCharType="end"/>
      </w:r>
    </w:p>
    <w:p w14:paraId="7995D5D0" w14:textId="5F0F0961" w:rsidR="00797CB4" w:rsidRDefault="00797CB4">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L’importance de la qualité des grains chez le blé dur</w:t>
      </w:r>
      <w:r>
        <w:rPr>
          <w:noProof/>
        </w:rPr>
        <w:tab/>
      </w:r>
      <w:r>
        <w:rPr>
          <w:noProof/>
        </w:rPr>
        <w:fldChar w:fldCharType="begin"/>
      </w:r>
      <w:r>
        <w:rPr>
          <w:noProof/>
        </w:rPr>
        <w:instrText xml:space="preserve"> PAGEREF _Toc144832681 \h </w:instrText>
      </w:r>
      <w:r>
        <w:rPr>
          <w:noProof/>
        </w:rPr>
      </w:r>
      <w:r>
        <w:rPr>
          <w:noProof/>
        </w:rPr>
        <w:fldChar w:fldCharType="separate"/>
      </w:r>
      <w:r w:rsidR="005E021F">
        <w:rPr>
          <w:noProof/>
        </w:rPr>
        <w:t>13</w:t>
      </w:r>
      <w:r>
        <w:rPr>
          <w:noProof/>
        </w:rPr>
        <w:fldChar w:fldCharType="end"/>
      </w:r>
    </w:p>
    <w:p w14:paraId="04388893" w14:textId="7B35B5C2" w:rsidR="00797CB4" w:rsidRDefault="00797CB4">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es pratiques de sélection massale chez le blé dur</w:t>
      </w:r>
      <w:r>
        <w:rPr>
          <w:noProof/>
        </w:rPr>
        <w:tab/>
      </w:r>
      <w:r>
        <w:rPr>
          <w:noProof/>
        </w:rPr>
        <w:fldChar w:fldCharType="begin"/>
      </w:r>
      <w:r>
        <w:rPr>
          <w:noProof/>
        </w:rPr>
        <w:instrText xml:space="preserve"> PAGEREF _Toc144832682 \h </w:instrText>
      </w:r>
      <w:r>
        <w:rPr>
          <w:noProof/>
        </w:rPr>
      </w:r>
      <w:r>
        <w:rPr>
          <w:noProof/>
        </w:rPr>
        <w:fldChar w:fldCharType="separate"/>
      </w:r>
      <w:r w:rsidR="005E021F">
        <w:rPr>
          <w:noProof/>
        </w:rPr>
        <w:t>14</w:t>
      </w:r>
      <w:r>
        <w:rPr>
          <w:noProof/>
        </w:rPr>
        <w:fldChar w:fldCharType="end"/>
      </w:r>
    </w:p>
    <w:p w14:paraId="07DC1432" w14:textId="25945B38" w:rsidR="00797CB4" w:rsidRDefault="00797CB4">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4832683 \h </w:instrText>
      </w:r>
      <w:r>
        <w:rPr>
          <w:noProof/>
        </w:rPr>
      </w:r>
      <w:r>
        <w:rPr>
          <w:noProof/>
        </w:rPr>
        <w:fldChar w:fldCharType="separate"/>
      </w:r>
      <w:r w:rsidR="005E021F">
        <w:rPr>
          <w:noProof/>
        </w:rPr>
        <w:t>16</w:t>
      </w:r>
      <w:r>
        <w:rPr>
          <w:noProof/>
        </w:rPr>
        <w:fldChar w:fldCharType="end"/>
      </w:r>
    </w:p>
    <w:p w14:paraId="20FF7CC3" w14:textId="05C6BFF7" w:rsidR="00797CB4" w:rsidRDefault="00797CB4">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4832684 \h </w:instrText>
      </w:r>
      <w:r>
        <w:rPr>
          <w:noProof/>
        </w:rPr>
      </w:r>
      <w:r>
        <w:rPr>
          <w:noProof/>
        </w:rPr>
        <w:fldChar w:fldCharType="separate"/>
      </w:r>
      <w:r w:rsidR="005E021F">
        <w:rPr>
          <w:noProof/>
        </w:rPr>
        <w:t>16</w:t>
      </w:r>
      <w:r>
        <w:rPr>
          <w:noProof/>
        </w:rPr>
        <w:fldChar w:fldCharType="end"/>
      </w:r>
    </w:p>
    <w:p w14:paraId="0461F9F8" w14:textId="2517B580" w:rsidR="00797CB4" w:rsidRDefault="00797CB4">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s expérimentaux</w:t>
      </w:r>
      <w:r>
        <w:rPr>
          <w:noProof/>
        </w:rPr>
        <w:tab/>
      </w:r>
      <w:r>
        <w:rPr>
          <w:noProof/>
        </w:rPr>
        <w:fldChar w:fldCharType="begin"/>
      </w:r>
      <w:r>
        <w:rPr>
          <w:noProof/>
        </w:rPr>
        <w:instrText xml:space="preserve"> PAGEREF _Toc144832685 \h </w:instrText>
      </w:r>
      <w:r>
        <w:rPr>
          <w:noProof/>
        </w:rPr>
      </w:r>
      <w:r>
        <w:rPr>
          <w:noProof/>
        </w:rPr>
        <w:fldChar w:fldCharType="separate"/>
      </w:r>
      <w:r w:rsidR="005E021F">
        <w:rPr>
          <w:noProof/>
        </w:rPr>
        <w:t>17</w:t>
      </w:r>
      <w:r>
        <w:rPr>
          <w:noProof/>
        </w:rPr>
        <w:fldChar w:fldCharType="end"/>
      </w:r>
    </w:p>
    <w:p w14:paraId="3DBF4A41" w14:textId="618147E8" w:rsidR="00797CB4" w:rsidRDefault="00797CB4">
      <w:pPr>
        <w:pStyle w:val="TM3"/>
        <w:tabs>
          <w:tab w:val="left" w:pos="1415"/>
        </w:tabs>
        <w:rPr>
          <w:rFonts w:asciiTheme="minorHAnsi" w:eastAsiaTheme="minorEastAsia" w:hAnsiTheme="minorHAnsi" w:cstheme="minorBidi"/>
          <w:noProof/>
          <w:szCs w:val="22"/>
        </w:rPr>
      </w:pPr>
      <w:r>
        <w:rPr>
          <w:noProof/>
        </w:rPr>
        <w:t>2.2.1</w:t>
      </w:r>
      <w:r>
        <w:rPr>
          <w:rFonts w:asciiTheme="minorHAnsi" w:eastAsiaTheme="minorEastAsia" w:hAnsiTheme="minorHAnsi" w:cstheme="minorBidi"/>
          <w:noProof/>
          <w:szCs w:val="22"/>
        </w:rPr>
        <w:tab/>
      </w:r>
      <w:r>
        <w:rPr>
          <w:noProof/>
        </w:rPr>
        <w:t>Dispositif de sélection in vivo</w:t>
      </w:r>
      <w:r>
        <w:rPr>
          <w:noProof/>
        </w:rPr>
        <w:tab/>
      </w:r>
      <w:r>
        <w:rPr>
          <w:noProof/>
        </w:rPr>
        <w:fldChar w:fldCharType="begin"/>
      </w:r>
      <w:r>
        <w:rPr>
          <w:noProof/>
        </w:rPr>
        <w:instrText xml:space="preserve"> PAGEREF _Toc144832686 \h </w:instrText>
      </w:r>
      <w:r>
        <w:rPr>
          <w:noProof/>
        </w:rPr>
      </w:r>
      <w:r>
        <w:rPr>
          <w:noProof/>
        </w:rPr>
        <w:fldChar w:fldCharType="separate"/>
      </w:r>
      <w:r w:rsidR="005E021F">
        <w:rPr>
          <w:noProof/>
        </w:rPr>
        <w:t>17</w:t>
      </w:r>
      <w:r>
        <w:rPr>
          <w:noProof/>
        </w:rPr>
        <w:fldChar w:fldCharType="end"/>
      </w:r>
    </w:p>
    <w:p w14:paraId="6E906B10" w14:textId="079DA657" w:rsidR="00797CB4" w:rsidRDefault="00797CB4">
      <w:pPr>
        <w:pStyle w:val="TM3"/>
        <w:tabs>
          <w:tab w:val="left" w:pos="1415"/>
        </w:tabs>
        <w:rPr>
          <w:rFonts w:asciiTheme="minorHAnsi" w:eastAsiaTheme="minorEastAsia" w:hAnsiTheme="minorHAnsi" w:cstheme="minorBidi"/>
          <w:noProof/>
          <w:szCs w:val="22"/>
        </w:rPr>
      </w:pPr>
      <w:r>
        <w:rPr>
          <w:noProof/>
        </w:rPr>
        <w:t>2.2.2</w:t>
      </w:r>
      <w:r>
        <w:rPr>
          <w:rFonts w:asciiTheme="minorHAnsi" w:eastAsiaTheme="minorEastAsia" w:hAnsiTheme="minorHAnsi" w:cstheme="minorBidi"/>
          <w:noProof/>
          <w:szCs w:val="22"/>
        </w:rPr>
        <w:tab/>
      </w:r>
      <w:r>
        <w:rPr>
          <w:noProof/>
        </w:rPr>
        <w:t>Dispositif de sélection in silico</w:t>
      </w:r>
      <w:r>
        <w:rPr>
          <w:noProof/>
        </w:rPr>
        <w:tab/>
      </w:r>
      <w:r>
        <w:rPr>
          <w:noProof/>
        </w:rPr>
        <w:fldChar w:fldCharType="begin"/>
      </w:r>
      <w:r>
        <w:rPr>
          <w:noProof/>
        </w:rPr>
        <w:instrText xml:space="preserve"> PAGEREF _Toc144832687 \h </w:instrText>
      </w:r>
      <w:r>
        <w:rPr>
          <w:noProof/>
        </w:rPr>
      </w:r>
      <w:r>
        <w:rPr>
          <w:noProof/>
        </w:rPr>
        <w:fldChar w:fldCharType="separate"/>
      </w:r>
      <w:r w:rsidR="005E021F">
        <w:rPr>
          <w:noProof/>
        </w:rPr>
        <w:t>17</w:t>
      </w:r>
      <w:r>
        <w:rPr>
          <w:noProof/>
        </w:rPr>
        <w:fldChar w:fldCharType="end"/>
      </w:r>
    </w:p>
    <w:p w14:paraId="356841A5" w14:textId="7E14D310" w:rsidR="00797CB4" w:rsidRDefault="00797CB4">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4832688 \h </w:instrText>
      </w:r>
      <w:r>
        <w:rPr>
          <w:noProof/>
        </w:rPr>
      </w:r>
      <w:r>
        <w:rPr>
          <w:noProof/>
        </w:rPr>
        <w:fldChar w:fldCharType="separate"/>
      </w:r>
      <w:r w:rsidR="005E021F">
        <w:rPr>
          <w:noProof/>
        </w:rPr>
        <w:t>18</w:t>
      </w:r>
      <w:r>
        <w:rPr>
          <w:noProof/>
        </w:rPr>
        <w:fldChar w:fldCharType="end"/>
      </w:r>
    </w:p>
    <w:p w14:paraId="7BAB2217" w14:textId="05A7B03C" w:rsidR="00797CB4" w:rsidRDefault="00797CB4">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Mesure de l’effet de la sélection dans le dispositif de sélection in vivo</w:t>
      </w:r>
      <w:r>
        <w:rPr>
          <w:noProof/>
        </w:rPr>
        <w:tab/>
      </w:r>
      <w:r>
        <w:rPr>
          <w:noProof/>
        </w:rPr>
        <w:fldChar w:fldCharType="begin"/>
      </w:r>
      <w:r>
        <w:rPr>
          <w:noProof/>
        </w:rPr>
        <w:instrText xml:space="preserve"> PAGEREF _Toc144832689 \h </w:instrText>
      </w:r>
      <w:r>
        <w:rPr>
          <w:noProof/>
        </w:rPr>
      </w:r>
      <w:r>
        <w:rPr>
          <w:noProof/>
        </w:rPr>
        <w:fldChar w:fldCharType="separate"/>
      </w:r>
      <w:r w:rsidR="005E021F">
        <w:rPr>
          <w:noProof/>
        </w:rPr>
        <w:t>19</w:t>
      </w:r>
      <w:r>
        <w:rPr>
          <w:noProof/>
        </w:rPr>
        <w:fldChar w:fldCharType="end"/>
      </w:r>
    </w:p>
    <w:p w14:paraId="6F47D3AC" w14:textId="3622DFC3" w:rsidR="00797CB4" w:rsidRDefault="00797CB4">
      <w:pPr>
        <w:pStyle w:val="TM2"/>
        <w:tabs>
          <w:tab w:val="left" w:pos="849"/>
        </w:tabs>
        <w:rPr>
          <w:rFonts w:asciiTheme="minorHAnsi" w:eastAsiaTheme="minorEastAsia" w:hAnsiTheme="minorHAnsi" w:cstheme="minorBidi"/>
          <w:noProof/>
          <w:szCs w:val="22"/>
        </w:rPr>
      </w:pPr>
      <w:r>
        <w:rPr>
          <w:noProof/>
        </w:rPr>
        <w:t>2.5</w:t>
      </w:r>
      <w:r>
        <w:rPr>
          <w:rFonts w:asciiTheme="minorHAnsi" w:eastAsiaTheme="minorEastAsia" w:hAnsiTheme="minorHAnsi" w:cstheme="minorBidi"/>
          <w:noProof/>
          <w:szCs w:val="22"/>
        </w:rPr>
        <w:tab/>
      </w:r>
      <w:r>
        <w:rPr>
          <w:noProof/>
        </w:rPr>
        <w:t>Mesure de l’effet de la sélection dans le dispositif de sélection in silico</w:t>
      </w:r>
      <w:r>
        <w:rPr>
          <w:noProof/>
        </w:rPr>
        <w:tab/>
      </w:r>
      <w:r>
        <w:rPr>
          <w:noProof/>
        </w:rPr>
        <w:fldChar w:fldCharType="begin"/>
      </w:r>
      <w:r>
        <w:rPr>
          <w:noProof/>
        </w:rPr>
        <w:instrText xml:space="preserve"> PAGEREF _Toc144832690 \h </w:instrText>
      </w:r>
      <w:r>
        <w:rPr>
          <w:noProof/>
        </w:rPr>
      </w:r>
      <w:r>
        <w:rPr>
          <w:noProof/>
        </w:rPr>
        <w:fldChar w:fldCharType="separate"/>
      </w:r>
      <w:r w:rsidR="005E021F">
        <w:rPr>
          <w:noProof/>
        </w:rPr>
        <w:t>19</w:t>
      </w:r>
      <w:r>
        <w:rPr>
          <w:noProof/>
        </w:rPr>
        <w:fldChar w:fldCharType="end"/>
      </w:r>
    </w:p>
    <w:p w14:paraId="31906F7C" w14:textId="55317325" w:rsidR="00797CB4" w:rsidRDefault="00797CB4">
      <w:pPr>
        <w:pStyle w:val="TM3"/>
        <w:tabs>
          <w:tab w:val="left" w:pos="1415"/>
        </w:tabs>
        <w:rPr>
          <w:rFonts w:asciiTheme="minorHAnsi" w:eastAsiaTheme="minorEastAsia" w:hAnsiTheme="minorHAnsi" w:cstheme="minorBidi"/>
          <w:noProof/>
          <w:szCs w:val="22"/>
        </w:rPr>
      </w:pPr>
      <w:r>
        <w:rPr>
          <w:noProof/>
        </w:rPr>
        <w:t>2.5.1</w:t>
      </w:r>
      <w:r>
        <w:rPr>
          <w:rFonts w:asciiTheme="minorHAnsi" w:eastAsiaTheme="minorEastAsia" w:hAnsiTheme="minorHAnsi" w:cstheme="minorBidi"/>
          <w:noProof/>
          <w:szCs w:val="22"/>
        </w:rPr>
        <w:tab/>
      </w:r>
      <w:r>
        <w:rPr>
          <w:noProof/>
        </w:rPr>
        <w:t>Simulation de la sélection</w:t>
      </w:r>
      <w:r>
        <w:rPr>
          <w:noProof/>
        </w:rPr>
        <w:tab/>
      </w:r>
      <w:r>
        <w:rPr>
          <w:noProof/>
        </w:rPr>
        <w:fldChar w:fldCharType="begin"/>
      </w:r>
      <w:r>
        <w:rPr>
          <w:noProof/>
        </w:rPr>
        <w:instrText xml:space="preserve"> PAGEREF _Toc144832691 \h </w:instrText>
      </w:r>
      <w:r>
        <w:rPr>
          <w:noProof/>
        </w:rPr>
      </w:r>
      <w:r>
        <w:rPr>
          <w:noProof/>
        </w:rPr>
        <w:fldChar w:fldCharType="separate"/>
      </w:r>
      <w:r w:rsidR="005E021F">
        <w:rPr>
          <w:noProof/>
        </w:rPr>
        <w:t>19</w:t>
      </w:r>
      <w:r>
        <w:rPr>
          <w:noProof/>
        </w:rPr>
        <w:fldChar w:fldCharType="end"/>
      </w:r>
    </w:p>
    <w:p w14:paraId="0D11C795" w14:textId="61DCF107" w:rsidR="00797CB4" w:rsidRDefault="00797CB4">
      <w:pPr>
        <w:pStyle w:val="TM3"/>
        <w:tabs>
          <w:tab w:val="left" w:pos="1415"/>
        </w:tabs>
        <w:rPr>
          <w:rFonts w:asciiTheme="minorHAnsi" w:eastAsiaTheme="minorEastAsia" w:hAnsiTheme="minorHAnsi" w:cstheme="minorBidi"/>
          <w:noProof/>
          <w:szCs w:val="22"/>
        </w:rPr>
      </w:pPr>
      <w:r>
        <w:rPr>
          <w:noProof/>
        </w:rPr>
        <w:t>2.5.2</w:t>
      </w:r>
      <w:r>
        <w:rPr>
          <w:rFonts w:asciiTheme="minorHAnsi" w:eastAsiaTheme="minorEastAsia" w:hAnsiTheme="minorHAnsi" w:cstheme="minorBidi"/>
          <w:noProof/>
          <w:szCs w:val="22"/>
        </w:rPr>
        <w:tab/>
      </w:r>
      <w:r>
        <w:rPr>
          <w:noProof/>
        </w:rPr>
        <w:t>Estimation des héritabilités</w:t>
      </w:r>
      <w:r>
        <w:rPr>
          <w:noProof/>
        </w:rPr>
        <w:tab/>
      </w:r>
      <w:r>
        <w:rPr>
          <w:noProof/>
        </w:rPr>
        <w:fldChar w:fldCharType="begin"/>
      </w:r>
      <w:r>
        <w:rPr>
          <w:noProof/>
        </w:rPr>
        <w:instrText xml:space="preserve"> PAGEREF _Toc144832692 \h </w:instrText>
      </w:r>
      <w:r>
        <w:rPr>
          <w:noProof/>
        </w:rPr>
      </w:r>
      <w:r>
        <w:rPr>
          <w:noProof/>
        </w:rPr>
        <w:fldChar w:fldCharType="separate"/>
      </w:r>
      <w:r w:rsidR="005E021F">
        <w:rPr>
          <w:noProof/>
        </w:rPr>
        <w:t>20</w:t>
      </w:r>
      <w:r>
        <w:rPr>
          <w:noProof/>
        </w:rPr>
        <w:fldChar w:fldCharType="end"/>
      </w:r>
    </w:p>
    <w:p w14:paraId="7E22694E" w14:textId="471355D6" w:rsidR="00797CB4" w:rsidRDefault="00797CB4">
      <w:pPr>
        <w:pStyle w:val="TM3"/>
        <w:tabs>
          <w:tab w:val="left" w:pos="1415"/>
        </w:tabs>
        <w:rPr>
          <w:rFonts w:asciiTheme="minorHAnsi" w:eastAsiaTheme="minorEastAsia" w:hAnsiTheme="minorHAnsi" w:cstheme="minorBidi"/>
          <w:noProof/>
          <w:szCs w:val="22"/>
        </w:rPr>
      </w:pPr>
      <w:r>
        <w:rPr>
          <w:noProof/>
        </w:rPr>
        <w:t>2.5.3</w:t>
      </w:r>
      <w:r>
        <w:rPr>
          <w:rFonts w:asciiTheme="minorHAnsi" w:eastAsiaTheme="minorEastAsia" w:hAnsiTheme="minorHAnsi" w:cstheme="minorBidi"/>
          <w:noProof/>
          <w:szCs w:val="22"/>
        </w:rPr>
        <w:tab/>
      </w:r>
      <w:r>
        <w:rPr>
          <w:noProof/>
        </w:rPr>
        <w:t>Estimation de l’effet de la sélection</w:t>
      </w:r>
      <w:r>
        <w:rPr>
          <w:noProof/>
        </w:rPr>
        <w:tab/>
      </w:r>
      <w:r>
        <w:rPr>
          <w:noProof/>
        </w:rPr>
        <w:fldChar w:fldCharType="begin"/>
      </w:r>
      <w:r>
        <w:rPr>
          <w:noProof/>
        </w:rPr>
        <w:instrText xml:space="preserve"> PAGEREF _Toc144832693 \h </w:instrText>
      </w:r>
      <w:r>
        <w:rPr>
          <w:noProof/>
        </w:rPr>
      </w:r>
      <w:r>
        <w:rPr>
          <w:noProof/>
        </w:rPr>
        <w:fldChar w:fldCharType="separate"/>
      </w:r>
      <w:r w:rsidR="005E021F">
        <w:rPr>
          <w:noProof/>
        </w:rPr>
        <w:t>21</w:t>
      </w:r>
      <w:r>
        <w:rPr>
          <w:noProof/>
        </w:rPr>
        <w:fldChar w:fldCharType="end"/>
      </w:r>
    </w:p>
    <w:p w14:paraId="092ECECC" w14:textId="24CF3B98" w:rsidR="00797CB4" w:rsidRDefault="00797CB4">
      <w:pPr>
        <w:pStyle w:val="TM2"/>
        <w:tabs>
          <w:tab w:val="left" w:pos="849"/>
        </w:tabs>
        <w:rPr>
          <w:rFonts w:asciiTheme="minorHAnsi" w:eastAsiaTheme="minorEastAsia" w:hAnsiTheme="minorHAnsi" w:cstheme="minorBidi"/>
          <w:noProof/>
          <w:szCs w:val="22"/>
        </w:rPr>
      </w:pPr>
      <w:r>
        <w:rPr>
          <w:noProof/>
        </w:rPr>
        <w:t>2.6</w:t>
      </w:r>
      <w:r>
        <w:rPr>
          <w:rFonts w:asciiTheme="minorHAnsi" w:eastAsiaTheme="minorEastAsia" w:hAnsiTheme="minorHAnsi" w:cstheme="minorBidi"/>
          <w:noProof/>
          <w:szCs w:val="22"/>
        </w:rPr>
        <w:tab/>
      </w:r>
      <w:r>
        <w:rPr>
          <w:noProof/>
        </w:rPr>
        <w:t>Développement analytique pour comparer la sélection sur grain et la sélection sur épi</w:t>
      </w:r>
      <w:r>
        <w:rPr>
          <w:noProof/>
        </w:rPr>
        <w:tab/>
      </w:r>
      <w:r>
        <w:rPr>
          <w:noProof/>
        </w:rPr>
        <w:fldChar w:fldCharType="begin"/>
      </w:r>
      <w:r>
        <w:rPr>
          <w:noProof/>
        </w:rPr>
        <w:instrText xml:space="preserve"> PAGEREF _Toc144832694 \h </w:instrText>
      </w:r>
      <w:r>
        <w:rPr>
          <w:noProof/>
        </w:rPr>
      </w:r>
      <w:r>
        <w:rPr>
          <w:noProof/>
        </w:rPr>
        <w:fldChar w:fldCharType="separate"/>
      </w:r>
      <w:r w:rsidR="005E021F">
        <w:rPr>
          <w:noProof/>
        </w:rPr>
        <w:t>22</w:t>
      </w:r>
      <w:r>
        <w:rPr>
          <w:noProof/>
        </w:rPr>
        <w:fldChar w:fldCharType="end"/>
      </w:r>
    </w:p>
    <w:p w14:paraId="63C02C84" w14:textId="2A33AC3F" w:rsidR="00797CB4" w:rsidRDefault="00797CB4">
      <w:pPr>
        <w:pStyle w:val="TM3"/>
        <w:tabs>
          <w:tab w:val="left" w:pos="1415"/>
        </w:tabs>
        <w:rPr>
          <w:rFonts w:asciiTheme="minorHAnsi" w:eastAsiaTheme="minorEastAsia" w:hAnsiTheme="minorHAnsi" w:cstheme="minorBidi"/>
          <w:noProof/>
          <w:szCs w:val="22"/>
        </w:rPr>
      </w:pPr>
      <w:r>
        <w:rPr>
          <w:noProof/>
        </w:rPr>
        <w:t>2.6.1</w:t>
      </w:r>
      <w:r>
        <w:rPr>
          <w:rFonts w:asciiTheme="minorHAnsi" w:eastAsiaTheme="minorEastAsia" w:hAnsiTheme="minorHAnsi" w:cstheme="minorBidi"/>
          <w:noProof/>
          <w:szCs w:val="22"/>
        </w:rPr>
        <w:tab/>
      </w:r>
      <w:r>
        <w:rPr>
          <w:noProof/>
        </w:rPr>
        <w:t>Hypothèses du modèle</w:t>
      </w:r>
      <w:r>
        <w:rPr>
          <w:noProof/>
        </w:rPr>
        <w:tab/>
      </w:r>
      <w:r>
        <w:rPr>
          <w:noProof/>
        </w:rPr>
        <w:fldChar w:fldCharType="begin"/>
      </w:r>
      <w:r>
        <w:rPr>
          <w:noProof/>
        </w:rPr>
        <w:instrText xml:space="preserve"> PAGEREF _Toc144832695 \h </w:instrText>
      </w:r>
      <w:r>
        <w:rPr>
          <w:noProof/>
        </w:rPr>
      </w:r>
      <w:r>
        <w:rPr>
          <w:noProof/>
        </w:rPr>
        <w:fldChar w:fldCharType="separate"/>
      </w:r>
      <w:r w:rsidR="005E021F">
        <w:rPr>
          <w:noProof/>
        </w:rPr>
        <w:t>22</w:t>
      </w:r>
      <w:r>
        <w:rPr>
          <w:noProof/>
        </w:rPr>
        <w:fldChar w:fldCharType="end"/>
      </w:r>
    </w:p>
    <w:p w14:paraId="5E78BDEF" w14:textId="59595274" w:rsidR="00797CB4" w:rsidRDefault="00797CB4">
      <w:pPr>
        <w:pStyle w:val="TM3"/>
        <w:tabs>
          <w:tab w:val="left" w:pos="1415"/>
        </w:tabs>
        <w:rPr>
          <w:rFonts w:asciiTheme="minorHAnsi" w:eastAsiaTheme="minorEastAsia" w:hAnsiTheme="minorHAnsi" w:cstheme="minorBidi"/>
          <w:noProof/>
          <w:szCs w:val="22"/>
        </w:rPr>
      </w:pPr>
      <w:r>
        <w:rPr>
          <w:noProof/>
        </w:rPr>
        <w:t>2.6.2</w:t>
      </w:r>
      <w:r>
        <w:rPr>
          <w:rFonts w:asciiTheme="minorHAnsi" w:eastAsiaTheme="minorEastAsia" w:hAnsiTheme="minorHAnsi" w:cstheme="minorBidi"/>
          <w:noProof/>
          <w:szCs w:val="22"/>
        </w:rPr>
        <w:tab/>
      </w:r>
      <w:r>
        <w:rPr>
          <w:noProof/>
        </w:rPr>
        <w:t>Estimation des paramètres de la variance</w:t>
      </w:r>
      <w:r>
        <w:rPr>
          <w:noProof/>
        </w:rPr>
        <w:tab/>
      </w:r>
      <w:r>
        <w:rPr>
          <w:noProof/>
        </w:rPr>
        <w:fldChar w:fldCharType="begin"/>
      </w:r>
      <w:r>
        <w:rPr>
          <w:noProof/>
        </w:rPr>
        <w:instrText xml:space="preserve"> PAGEREF _Toc144832696 \h </w:instrText>
      </w:r>
      <w:r>
        <w:rPr>
          <w:noProof/>
        </w:rPr>
      </w:r>
      <w:r>
        <w:rPr>
          <w:noProof/>
        </w:rPr>
        <w:fldChar w:fldCharType="separate"/>
      </w:r>
      <w:r w:rsidR="005E021F">
        <w:rPr>
          <w:noProof/>
        </w:rPr>
        <w:t>24</w:t>
      </w:r>
      <w:r>
        <w:rPr>
          <w:noProof/>
        </w:rPr>
        <w:fldChar w:fldCharType="end"/>
      </w:r>
    </w:p>
    <w:p w14:paraId="591B6EF0" w14:textId="3BA35CF0" w:rsidR="00797CB4" w:rsidRDefault="00797CB4">
      <w:pPr>
        <w:pStyle w:val="TM3"/>
        <w:tabs>
          <w:tab w:val="left" w:pos="1415"/>
        </w:tabs>
        <w:rPr>
          <w:rFonts w:asciiTheme="minorHAnsi" w:eastAsiaTheme="minorEastAsia" w:hAnsiTheme="minorHAnsi" w:cstheme="minorBidi"/>
          <w:noProof/>
          <w:szCs w:val="22"/>
        </w:rPr>
      </w:pPr>
      <w:r>
        <w:rPr>
          <w:noProof/>
        </w:rPr>
        <w:t>2.6.3</w:t>
      </w:r>
      <w:r>
        <w:rPr>
          <w:rFonts w:asciiTheme="minorHAnsi" w:eastAsiaTheme="minorEastAsia" w:hAnsiTheme="minorHAnsi" w:cstheme="minorBidi"/>
          <w:noProof/>
          <w:szCs w:val="22"/>
        </w:rPr>
        <w:tab/>
      </w:r>
      <w:r>
        <w:rPr>
          <w:noProof/>
        </w:rPr>
        <w:t>Validation expérimentale de l’équation</w:t>
      </w:r>
      <w:r>
        <w:rPr>
          <w:noProof/>
        </w:rPr>
        <w:tab/>
      </w:r>
      <w:r>
        <w:rPr>
          <w:noProof/>
        </w:rPr>
        <w:fldChar w:fldCharType="begin"/>
      </w:r>
      <w:r>
        <w:rPr>
          <w:noProof/>
        </w:rPr>
        <w:instrText xml:space="preserve"> PAGEREF _Toc144832697 \h </w:instrText>
      </w:r>
      <w:r>
        <w:rPr>
          <w:noProof/>
        </w:rPr>
      </w:r>
      <w:r>
        <w:rPr>
          <w:noProof/>
        </w:rPr>
        <w:fldChar w:fldCharType="separate"/>
      </w:r>
      <w:r w:rsidR="005E021F">
        <w:rPr>
          <w:noProof/>
        </w:rPr>
        <w:t>24</w:t>
      </w:r>
      <w:r>
        <w:rPr>
          <w:noProof/>
        </w:rPr>
        <w:fldChar w:fldCharType="end"/>
      </w:r>
    </w:p>
    <w:p w14:paraId="0C7BC35C" w14:textId="4CE80840" w:rsidR="00797CB4" w:rsidRDefault="00797CB4">
      <w:pPr>
        <w:pStyle w:val="TM3"/>
        <w:tabs>
          <w:tab w:val="left" w:pos="1415"/>
        </w:tabs>
        <w:rPr>
          <w:rFonts w:asciiTheme="minorHAnsi" w:eastAsiaTheme="minorEastAsia" w:hAnsiTheme="minorHAnsi" w:cstheme="minorBidi"/>
          <w:noProof/>
          <w:szCs w:val="22"/>
        </w:rPr>
      </w:pPr>
      <w:r>
        <w:rPr>
          <w:noProof/>
        </w:rPr>
        <w:t>2.6.4</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4832698 \h </w:instrText>
      </w:r>
      <w:r>
        <w:rPr>
          <w:noProof/>
        </w:rPr>
      </w:r>
      <w:r>
        <w:rPr>
          <w:noProof/>
        </w:rPr>
        <w:fldChar w:fldCharType="separate"/>
      </w:r>
      <w:r w:rsidR="005E021F">
        <w:rPr>
          <w:noProof/>
        </w:rPr>
        <w:t>25</w:t>
      </w:r>
      <w:r>
        <w:rPr>
          <w:noProof/>
        </w:rPr>
        <w:fldChar w:fldCharType="end"/>
      </w:r>
    </w:p>
    <w:p w14:paraId="03024F8E" w14:textId="6E33631D" w:rsidR="00797CB4" w:rsidRDefault="00797CB4">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4832699 \h </w:instrText>
      </w:r>
      <w:r>
        <w:rPr>
          <w:noProof/>
        </w:rPr>
      </w:r>
      <w:r>
        <w:rPr>
          <w:noProof/>
        </w:rPr>
        <w:fldChar w:fldCharType="separate"/>
      </w:r>
      <w:r w:rsidR="005E021F">
        <w:rPr>
          <w:noProof/>
        </w:rPr>
        <w:t>26</w:t>
      </w:r>
      <w:r>
        <w:rPr>
          <w:noProof/>
        </w:rPr>
        <w:fldChar w:fldCharType="end"/>
      </w:r>
    </w:p>
    <w:p w14:paraId="0AB2B7BB" w14:textId="5352814F" w:rsidR="00797CB4" w:rsidRDefault="00797CB4">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4832700 \h </w:instrText>
      </w:r>
      <w:r>
        <w:rPr>
          <w:noProof/>
        </w:rPr>
      </w:r>
      <w:r>
        <w:rPr>
          <w:noProof/>
        </w:rPr>
        <w:fldChar w:fldCharType="separate"/>
      </w:r>
      <w:r w:rsidR="005E021F">
        <w:rPr>
          <w:noProof/>
        </w:rPr>
        <w:t>26</w:t>
      </w:r>
      <w:r>
        <w:rPr>
          <w:noProof/>
        </w:rPr>
        <w:fldChar w:fldCharType="end"/>
      </w:r>
    </w:p>
    <w:p w14:paraId="053F3CCF" w14:textId="31185A7D" w:rsidR="00797CB4" w:rsidRDefault="00797CB4">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Dans le dispositif de sélection in vivo</w:t>
      </w:r>
      <w:r>
        <w:rPr>
          <w:noProof/>
        </w:rPr>
        <w:tab/>
      </w:r>
      <w:r>
        <w:rPr>
          <w:noProof/>
        </w:rPr>
        <w:fldChar w:fldCharType="begin"/>
      </w:r>
      <w:r>
        <w:rPr>
          <w:noProof/>
        </w:rPr>
        <w:instrText xml:space="preserve"> PAGEREF _Toc144832701 \h </w:instrText>
      </w:r>
      <w:r>
        <w:rPr>
          <w:noProof/>
        </w:rPr>
      </w:r>
      <w:r>
        <w:rPr>
          <w:noProof/>
        </w:rPr>
        <w:fldChar w:fldCharType="separate"/>
      </w:r>
      <w:r w:rsidR="005E021F">
        <w:rPr>
          <w:noProof/>
        </w:rPr>
        <w:t>26</w:t>
      </w:r>
      <w:r>
        <w:rPr>
          <w:noProof/>
        </w:rPr>
        <w:fldChar w:fldCharType="end"/>
      </w:r>
    </w:p>
    <w:p w14:paraId="660C7A53" w14:textId="4EB4BCA9" w:rsidR="00797CB4" w:rsidRDefault="00797CB4">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4832702 \h </w:instrText>
      </w:r>
      <w:r>
        <w:rPr>
          <w:noProof/>
        </w:rPr>
      </w:r>
      <w:r>
        <w:rPr>
          <w:noProof/>
        </w:rPr>
        <w:fldChar w:fldCharType="separate"/>
      </w:r>
      <w:r w:rsidR="005E021F">
        <w:rPr>
          <w:noProof/>
        </w:rPr>
        <w:t>27</w:t>
      </w:r>
      <w:r>
        <w:rPr>
          <w:noProof/>
        </w:rPr>
        <w:fldChar w:fldCharType="end"/>
      </w:r>
    </w:p>
    <w:p w14:paraId="07BDA863" w14:textId="2055EFFB" w:rsidR="00797CB4" w:rsidRDefault="00797CB4">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4832703 \h </w:instrText>
      </w:r>
      <w:r>
        <w:rPr>
          <w:noProof/>
        </w:rPr>
      </w:r>
      <w:r>
        <w:rPr>
          <w:noProof/>
        </w:rPr>
        <w:fldChar w:fldCharType="separate"/>
      </w:r>
      <w:r w:rsidR="005E021F">
        <w:rPr>
          <w:noProof/>
        </w:rPr>
        <w:t>29</w:t>
      </w:r>
      <w:r>
        <w:rPr>
          <w:noProof/>
        </w:rPr>
        <w:fldChar w:fldCharType="end"/>
      </w:r>
    </w:p>
    <w:p w14:paraId="11F18F92" w14:textId="1D6097BA" w:rsidR="00797CB4" w:rsidRDefault="00797CB4">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Rapport théorique entre l’efficacité de la sélection sur grain et l’efficacité de la sélection sur épi (ERS)</w:t>
      </w:r>
      <w:r>
        <w:rPr>
          <w:noProof/>
        </w:rPr>
        <w:tab/>
      </w:r>
      <w:r>
        <w:rPr>
          <w:noProof/>
        </w:rPr>
        <w:fldChar w:fldCharType="begin"/>
      </w:r>
      <w:r>
        <w:rPr>
          <w:noProof/>
        </w:rPr>
        <w:instrText xml:space="preserve"> PAGEREF _Toc144832704 \h </w:instrText>
      </w:r>
      <w:r>
        <w:rPr>
          <w:noProof/>
        </w:rPr>
      </w:r>
      <w:r>
        <w:rPr>
          <w:noProof/>
        </w:rPr>
        <w:fldChar w:fldCharType="separate"/>
      </w:r>
      <w:r w:rsidR="005E021F">
        <w:rPr>
          <w:noProof/>
        </w:rPr>
        <w:t>29</w:t>
      </w:r>
      <w:r>
        <w:rPr>
          <w:noProof/>
        </w:rPr>
        <w:fldChar w:fldCharType="end"/>
      </w:r>
    </w:p>
    <w:p w14:paraId="7B1D90F4" w14:textId="0C8CFEE2" w:rsidR="00797CB4" w:rsidRDefault="00797CB4">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4832705 \h </w:instrText>
      </w:r>
      <w:r>
        <w:rPr>
          <w:noProof/>
        </w:rPr>
      </w:r>
      <w:r>
        <w:rPr>
          <w:noProof/>
        </w:rPr>
        <w:fldChar w:fldCharType="separate"/>
      </w:r>
      <w:r w:rsidR="005E021F">
        <w:rPr>
          <w:noProof/>
        </w:rPr>
        <w:t>30</w:t>
      </w:r>
      <w:r>
        <w:rPr>
          <w:noProof/>
        </w:rPr>
        <w:fldChar w:fldCharType="end"/>
      </w:r>
    </w:p>
    <w:p w14:paraId="384ED455" w14:textId="57DE852C" w:rsidR="00797CB4" w:rsidRDefault="00797CB4">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Scenarii de sélection</w:t>
      </w:r>
      <w:r>
        <w:rPr>
          <w:noProof/>
        </w:rPr>
        <w:tab/>
      </w:r>
      <w:r>
        <w:rPr>
          <w:noProof/>
        </w:rPr>
        <w:fldChar w:fldCharType="begin"/>
      </w:r>
      <w:r>
        <w:rPr>
          <w:noProof/>
        </w:rPr>
        <w:instrText xml:space="preserve"> PAGEREF _Toc144832706 \h </w:instrText>
      </w:r>
      <w:r>
        <w:rPr>
          <w:noProof/>
        </w:rPr>
      </w:r>
      <w:r>
        <w:rPr>
          <w:noProof/>
        </w:rPr>
        <w:fldChar w:fldCharType="separate"/>
      </w:r>
      <w:r w:rsidR="005E021F">
        <w:rPr>
          <w:noProof/>
        </w:rPr>
        <w:t>30</w:t>
      </w:r>
      <w:r>
        <w:rPr>
          <w:noProof/>
        </w:rPr>
        <w:fldChar w:fldCharType="end"/>
      </w:r>
    </w:p>
    <w:p w14:paraId="433485BD" w14:textId="545D10A9" w:rsidR="00797CB4" w:rsidRDefault="00797CB4">
      <w:pPr>
        <w:pStyle w:val="TM1"/>
        <w:tabs>
          <w:tab w:val="left" w:pos="566"/>
        </w:tabs>
        <w:rPr>
          <w:rFonts w:asciiTheme="minorHAnsi" w:eastAsiaTheme="minorEastAsia" w:hAnsiTheme="minorHAnsi" w:cstheme="minorBidi"/>
          <w:noProof/>
          <w:szCs w:val="22"/>
        </w:rPr>
      </w:pPr>
      <w:r>
        <w:rPr>
          <w:noProof/>
        </w:rPr>
        <w:lastRenderedPageBreak/>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4832707 \h </w:instrText>
      </w:r>
      <w:r>
        <w:rPr>
          <w:noProof/>
        </w:rPr>
      </w:r>
      <w:r>
        <w:rPr>
          <w:noProof/>
        </w:rPr>
        <w:fldChar w:fldCharType="separate"/>
      </w:r>
      <w:r w:rsidR="005E021F">
        <w:rPr>
          <w:noProof/>
        </w:rPr>
        <w:t>33</w:t>
      </w:r>
      <w:r>
        <w:rPr>
          <w:noProof/>
        </w:rPr>
        <w:fldChar w:fldCharType="end"/>
      </w:r>
    </w:p>
    <w:p w14:paraId="50FB7ABA" w14:textId="05F687CA" w:rsidR="00797CB4" w:rsidRDefault="00797CB4">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4832708 \h </w:instrText>
      </w:r>
      <w:r>
        <w:rPr>
          <w:noProof/>
        </w:rPr>
      </w:r>
      <w:r>
        <w:rPr>
          <w:noProof/>
        </w:rPr>
        <w:fldChar w:fldCharType="separate"/>
      </w:r>
      <w:r w:rsidR="005E021F">
        <w:rPr>
          <w:noProof/>
        </w:rPr>
        <w:t>33</w:t>
      </w:r>
      <w:r>
        <w:rPr>
          <w:noProof/>
        </w:rPr>
        <w:fldChar w:fldCharType="end"/>
      </w:r>
    </w:p>
    <w:p w14:paraId="5AA00DF5" w14:textId="449577EE" w:rsidR="00797CB4" w:rsidRDefault="00797CB4">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Recul sur l’approche théorique</w:t>
      </w:r>
      <w:r>
        <w:rPr>
          <w:noProof/>
        </w:rPr>
        <w:tab/>
      </w:r>
      <w:r>
        <w:rPr>
          <w:noProof/>
        </w:rPr>
        <w:fldChar w:fldCharType="begin"/>
      </w:r>
      <w:r>
        <w:rPr>
          <w:noProof/>
        </w:rPr>
        <w:instrText xml:space="preserve"> PAGEREF _Toc144832709 \h </w:instrText>
      </w:r>
      <w:r>
        <w:rPr>
          <w:noProof/>
        </w:rPr>
      </w:r>
      <w:r>
        <w:rPr>
          <w:noProof/>
        </w:rPr>
        <w:fldChar w:fldCharType="separate"/>
      </w:r>
      <w:r w:rsidR="005E021F">
        <w:rPr>
          <w:noProof/>
        </w:rPr>
        <w:t>35</w:t>
      </w:r>
      <w:r>
        <w:rPr>
          <w:noProof/>
        </w:rPr>
        <w:fldChar w:fldCharType="end"/>
      </w:r>
    </w:p>
    <w:p w14:paraId="4944486B" w14:textId="29522C7C" w:rsidR="00797CB4" w:rsidRDefault="00797CB4">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Vers une sélection massale phénomique sur grains ?</w:t>
      </w:r>
      <w:r>
        <w:rPr>
          <w:noProof/>
        </w:rPr>
        <w:tab/>
      </w:r>
      <w:r>
        <w:rPr>
          <w:noProof/>
        </w:rPr>
        <w:fldChar w:fldCharType="begin"/>
      </w:r>
      <w:r>
        <w:rPr>
          <w:noProof/>
        </w:rPr>
        <w:instrText xml:space="preserve"> PAGEREF _Toc144832710 \h </w:instrText>
      </w:r>
      <w:r>
        <w:rPr>
          <w:noProof/>
        </w:rPr>
      </w:r>
      <w:r>
        <w:rPr>
          <w:noProof/>
        </w:rPr>
        <w:fldChar w:fldCharType="separate"/>
      </w:r>
      <w:r w:rsidR="005E021F">
        <w:rPr>
          <w:noProof/>
        </w:rPr>
        <w:t>38</w:t>
      </w:r>
      <w:r>
        <w:rPr>
          <w:noProof/>
        </w:rPr>
        <w:fldChar w:fldCharType="end"/>
      </w:r>
    </w:p>
    <w:p w14:paraId="5B9B1799" w14:textId="0CF49A69" w:rsidR="00797CB4" w:rsidRDefault="00797CB4">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Le potentiel du dispositif de sélection in silico</w:t>
      </w:r>
      <w:r>
        <w:rPr>
          <w:noProof/>
        </w:rPr>
        <w:tab/>
      </w:r>
      <w:r>
        <w:rPr>
          <w:noProof/>
        </w:rPr>
        <w:fldChar w:fldCharType="begin"/>
      </w:r>
      <w:r>
        <w:rPr>
          <w:noProof/>
        </w:rPr>
        <w:instrText xml:space="preserve"> PAGEREF _Toc144832711 \h </w:instrText>
      </w:r>
      <w:r>
        <w:rPr>
          <w:noProof/>
        </w:rPr>
      </w:r>
      <w:r>
        <w:rPr>
          <w:noProof/>
        </w:rPr>
        <w:fldChar w:fldCharType="separate"/>
      </w:r>
      <w:r w:rsidR="005E021F">
        <w:rPr>
          <w:noProof/>
        </w:rPr>
        <w:t>39</w:t>
      </w:r>
      <w:r>
        <w:rPr>
          <w:noProof/>
        </w:rPr>
        <w:fldChar w:fldCharType="end"/>
      </w:r>
    </w:p>
    <w:p w14:paraId="0AE2C960" w14:textId="3166B0B3"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6E6897C7" w14:textId="43A4E744" w:rsidR="006631EF" w:rsidRDefault="005A6727">
      <w:pPr>
        <w:pStyle w:val="----Corpsdetexte----"/>
        <w:rPr>
          <w:sz w:val="28"/>
          <w:szCs w:val="28"/>
        </w:rPr>
      </w:pPr>
      <w:r>
        <w:rPr>
          <w:sz w:val="28"/>
          <w:szCs w:val="28"/>
        </w:rPr>
        <w:t xml:space="preserve">Ce mémoire </w:t>
      </w:r>
      <w:r w:rsidR="003B320B">
        <w:rPr>
          <w:sz w:val="28"/>
          <w:szCs w:val="28"/>
        </w:rPr>
        <w:t>a été rédigé</w:t>
      </w:r>
      <w:r w:rsidR="00226C38">
        <w:rPr>
          <w:sz w:val="28"/>
          <w:szCs w:val="28"/>
        </w:rPr>
        <w:t xml:space="preserve"> dans le cadre de l’obtention du</w:t>
      </w:r>
      <w:r>
        <w:rPr>
          <w:sz w:val="28"/>
          <w:szCs w:val="28"/>
        </w:rPr>
        <w:t xml:space="preserve"> diplôme d’ingénieur agronome de L’institut Agro – Montpellier, option </w:t>
      </w:r>
      <w:r w:rsidRPr="005A6727">
        <w:rPr>
          <w:sz w:val="28"/>
          <w:szCs w:val="28"/>
        </w:rPr>
        <w:t>Amélioration des plantes et ingénierie végétale méditerranéennes et tropicales</w:t>
      </w:r>
      <w:r>
        <w:rPr>
          <w:sz w:val="28"/>
          <w:szCs w:val="28"/>
        </w:rPr>
        <w:t>. Il est le fruit d’un stage de recherche de 6 mois au sein de l’équipe GE2POP de l’INRAe. Il porte sur les pratiques paysannes de sélection massale de blé dur. Ce stage a été financé par la c</w:t>
      </w:r>
      <w:r w:rsidRPr="005A6727">
        <w:rPr>
          <w:sz w:val="28"/>
          <w:szCs w:val="28"/>
        </w:rPr>
        <w:t>haire partenariale "Semences pour Demain"</w:t>
      </w:r>
      <w:r>
        <w:rPr>
          <w:sz w:val="28"/>
          <w:szCs w:val="28"/>
        </w:rPr>
        <w:t xml:space="preserve"> qui regroupe l’institut agro et </w:t>
      </w:r>
      <w:r w:rsidR="00F90878">
        <w:rPr>
          <w:sz w:val="28"/>
          <w:szCs w:val="28"/>
        </w:rPr>
        <w:t>l</w:t>
      </w:r>
      <w:r w:rsidRPr="005A6727">
        <w:rPr>
          <w:sz w:val="28"/>
          <w:szCs w:val="28"/>
        </w:rPr>
        <w:t>'interprofession des semences et plants</w:t>
      </w:r>
      <w:r>
        <w:rPr>
          <w:sz w:val="28"/>
          <w:szCs w:val="28"/>
        </w:rPr>
        <w:t xml:space="preserve"> (SEMAE). </w:t>
      </w:r>
    </w:p>
    <w:p w14:paraId="6B1E3368" w14:textId="5AE555F6" w:rsidR="00B40FD1" w:rsidRDefault="005A6727" w:rsidP="00B40FD1">
      <w:pPr>
        <w:pStyle w:val="----Corpsdetexte----"/>
        <w:rPr>
          <w:sz w:val="28"/>
          <w:szCs w:val="28"/>
        </w:rPr>
      </w:pPr>
      <w:r>
        <w:rPr>
          <w:sz w:val="28"/>
          <w:szCs w:val="28"/>
        </w:rPr>
        <w:t>Ce thème de recherche a été motivé par la volonté de faire face aux changements climatiques et d’accompagner l’agriculture dans une transition agro-écologique prenant aussi en compte des aspects économiques et so</w:t>
      </w:r>
      <w:r w:rsidR="00D32606">
        <w:rPr>
          <w:sz w:val="28"/>
          <w:szCs w:val="28"/>
        </w:rPr>
        <w:t xml:space="preserve">ciaux. </w:t>
      </w:r>
      <w:r w:rsidR="00B40FD1">
        <w:rPr>
          <w:sz w:val="28"/>
          <w:szCs w:val="28"/>
        </w:rPr>
        <w:t xml:space="preserve">La sélection massale s’inscrit dans ces objectifs et mérite d’être étudiée pour pouvoir être mise en place. </w:t>
      </w:r>
    </w:p>
    <w:p w14:paraId="2B1F943D" w14:textId="75B8FD15" w:rsidR="00B40FD1" w:rsidRPr="00B40FD1" w:rsidRDefault="00B40FD1" w:rsidP="00B40FD1">
      <w:pPr>
        <w:pStyle w:val="----Corpsdetexte----"/>
        <w:rPr>
          <w:sz w:val="28"/>
          <w:szCs w:val="28"/>
        </w:rPr>
        <w:sectPr w:rsidR="00B40FD1" w:rsidRPr="00B40FD1">
          <w:footerReference w:type="default" r:id="rId15"/>
          <w:footnotePr>
            <w:pos w:val="beneathText"/>
          </w:footnotePr>
          <w:pgSz w:w="11906" w:h="16838"/>
          <w:pgMar w:top="1417" w:right="1417" w:bottom="1983" w:left="1417" w:header="720" w:footer="1417" w:gutter="0"/>
          <w:cols w:space="720"/>
        </w:sectPr>
      </w:pPr>
      <w:r>
        <w:rPr>
          <w:sz w:val="28"/>
          <w:szCs w:val="28"/>
        </w:rPr>
        <w:t xml:space="preserve">Cette étude a deux objectifs. D’une part, mesurer les effets et l’efficacité de la sélection massale sur la taille des grains chez le blé dur. D’autre part, pouvoir comparer de façon plus théorique différentes méthodes de sélection massale chez les céréales de sorte à aiguiller les agriculteurs (ou autres personnes souhaitant faire de la sélection massale) </w:t>
      </w:r>
      <w:r w:rsidR="007920DB">
        <w:rPr>
          <w:sz w:val="28"/>
          <w:szCs w:val="28"/>
        </w:rPr>
        <w:t>dans leurs pratiques de sélection</w:t>
      </w:r>
      <w:r w:rsidR="009D5FB6">
        <w:rPr>
          <w:sz w:val="28"/>
          <w:szCs w:val="28"/>
        </w:rPr>
        <w:t xml:space="preserve"> massale</w:t>
      </w:r>
      <w:r w:rsidR="007920DB">
        <w:rPr>
          <w:sz w:val="28"/>
          <w:szCs w:val="28"/>
        </w:rPr>
        <w:t>.</w:t>
      </w: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Pr="0002713E" w:rsidRDefault="004C0E2E">
      <w:pPr>
        <w:pStyle w:val="----Corpsdetexte----"/>
      </w:pPr>
      <w:r w:rsidRPr="0002713E">
        <w:rPr>
          <w:b/>
        </w:rPr>
        <w:t>Espèce autogame :</w:t>
      </w:r>
      <w:r w:rsidR="00FF3015" w:rsidRPr="0002713E">
        <w:t xml:space="preserve"> Espèce se reproduisant majoritairement par autogamie, un mode de reproduction sexuée dans lequel les deux gamètes sont issus du même individu.</w:t>
      </w:r>
    </w:p>
    <w:p w14:paraId="1406DB36" w14:textId="505C5E89" w:rsidR="00110323" w:rsidRPr="0002713E" w:rsidRDefault="003C22F7" w:rsidP="003C22F7">
      <w:pPr>
        <w:pStyle w:val="----Corpsdetexte----"/>
      </w:pPr>
      <w:r w:rsidRPr="0002713E">
        <w:rPr>
          <w:b/>
        </w:rPr>
        <w:t>Valeur génétique :</w:t>
      </w:r>
      <w:r w:rsidR="00910B17" w:rsidRPr="0002713E">
        <w:t xml:space="preserve"> Pour un trait donné, cela correspond à la somme des effets des gènes que porte un individu, qui est transmise à ses descendants.</w:t>
      </w:r>
    </w:p>
    <w:p w14:paraId="2274A7F6" w14:textId="199D417A" w:rsidR="003B2ADD" w:rsidRPr="0002713E" w:rsidRDefault="003B2ADD">
      <w:pPr>
        <w:pStyle w:val="----Corpsdetexte----"/>
      </w:pPr>
      <w:r w:rsidRPr="0002713E">
        <w:rPr>
          <w:b/>
        </w:rPr>
        <w:t>Héritabilité :</w:t>
      </w:r>
      <w:r w:rsidR="003C22F7" w:rsidRPr="0002713E">
        <w:t xml:space="preserve"> Grandeur </w:t>
      </w:r>
      <w:r w:rsidR="00E41FAC" w:rsidRPr="0002713E">
        <w:t xml:space="preserve">se calculant comme </w:t>
      </w:r>
      <w:r w:rsidR="003C22F7" w:rsidRPr="0002713E">
        <w:t>la p</w:t>
      </w:r>
      <w:r w:rsidR="00107608" w:rsidRPr="0002713E">
        <w:t xml:space="preserve">art de </w:t>
      </w:r>
      <w:r w:rsidR="003C22F7" w:rsidRPr="0002713E">
        <w:t xml:space="preserve">variance </w:t>
      </w:r>
      <w:r w:rsidR="00107608" w:rsidRPr="0002713E">
        <w:t xml:space="preserve">génétique dans la variance </w:t>
      </w:r>
      <w:r w:rsidR="003C22F7" w:rsidRPr="0002713E">
        <w:t>phénotypique. On peut interpréter cette grandeur comme la probabilité pour qu'une caractéristique apparente, manifeste d'un individu soit transmise héréditairement par les facteurs génétiques</w:t>
      </w:r>
      <w:r w:rsidR="00107608" w:rsidRPr="0002713E">
        <w:t xml:space="preserve">. </w:t>
      </w:r>
      <w:r w:rsidR="00977767" w:rsidRPr="0002713E">
        <w:t>On peut aussi interpréter cette grandeur comme la corrélation entre la valeur phénotypique et la valeur génétique d’un individu.</w:t>
      </w:r>
    </w:p>
    <w:p w14:paraId="2BF03295" w14:textId="6E77616D" w:rsidR="00E0672B" w:rsidRPr="0002713E" w:rsidRDefault="00E0672B">
      <w:pPr>
        <w:pStyle w:val="----Corpsdetexte----"/>
        <w:rPr>
          <w:b/>
        </w:rPr>
      </w:pPr>
      <w:r w:rsidRPr="0002713E">
        <w:rPr>
          <w:b/>
        </w:rPr>
        <w:t>Variété :</w:t>
      </w:r>
      <w:r w:rsidR="00A55608" w:rsidRPr="0002713E">
        <w:t xml:space="preserve"> Population de plantes d’une espèce données qui a été sélectionnée pour la production agricole et cultivée. </w:t>
      </w:r>
      <w:r w:rsidR="009F0EE9" w:rsidRPr="0002713E">
        <w:t>Au sens juridique</w:t>
      </w:r>
      <w:r w:rsidR="00A55608" w:rsidRPr="0002713E">
        <w:t>, une variété est considérée comme telle si elle est distincte (on peut la différencier des autres variétés), homogène (tous les individus de la variété sont identiques</w:t>
      </w:r>
      <w:r w:rsidR="00747B14">
        <w:t xml:space="preserve"> génétiquement</w:t>
      </w:r>
      <w:r w:rsidR="00A55608" w:rsidRPr="0002713E">
        <w:t>), stable (il est possible de reproduire la variété à l’identique de génération en génération).</w:t>
      </w:r>
      <w:r w:rsidR="0081253E" w:rsidRPr="0002713E">
        <w:t xml:space="preserve"> Ces conditions sont généralement résumées sous de terme de critère DHS.</w:t>
      </w:r>
    </w:p>
    <w:p w14:paraId="2B957AA5" w14:textId="23887784" w:rsidR="0081253E" w:rsidRPr="0002713E" w:rsidRDefault="0081253E">
      <w:pPr>
        <w:pStyle w:val="----Corpsdetexte----"/>
        <w:rPr>
          <w:b/>
        </w:rPr>
      </w:pPr>
      <w:r w:rsidRPr="0002713E">
        <w:rPr>
          <w:b/>
        </w:rPr>
        <w:t>Population / Variété population :</w:t>
      </w:r>
      <w:r w:rsidRPr="0002713E">
        <w:t xml:space="preserve"> 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sidRPr="0002713E">
        <w:t xml:space="preserve">ées en pollinisation libre </w:t>
      </w:r>
      <w:r w:rsidRPr="0002713E">
        <w:t>et sélectionnées par sélection massale. Ce ne so</w:t>
      </w:r>
      <w:r w:rsidR="00C50458" w:rsidRPr="0002713E">
        <w:t xml:space="preserve">nt pas des variétés </w:t>
      </w:r>
      <w:r w:rsidRPr="0002713E">
        <w:t>au sens juridique du terme car elles ne répondent pas aux critères DHS (distinction, homogénéité et stabilité).</w:t>
      </w:r>
    </w:p>
    <w:p w14:paraId="250D7C36" w14:textId="4904261D" w:rsidR="00C24C58" w:rsidRPr="0002713E" w:rsidRDefault="00C24C58">
      <w:pPr>
        <w:pStyle w:val="----Corpsdetexte----"/>
      </w:pPr>
      <w:r w:rsidRPr="0002713E">
        <w:rPr>
          <w:b/>
        </w:rPr>
        <w:t>Sélection variétale :</w:t>
      </w:r>
      <w:r w:rsidR="00C136E8" w:rsidRPr="0002713E">
        <w:rPr>
          <w:b/>
        </w:rPr>
        <w:t xml:space="preserve"> </w:t>
      </w:r>
      <w:r w:rsidR="00C136E8" w:rsidRPr="0002713E">
        <w:t>Processus par lequel une variété est créée. La sélection, encore appelée amélioration des plantes, consiste à créer et choisir des plantes qui présentent les caractéristiques souhaitées et répondent à des besoins ciblés (agricoles, alimentaires, médicaux, industriels, technologiques…).</w:t>
      </w:r>
      <w:r w:rsidR="00134D92" w:rsidRPr="0002713E">
        <w:t xml:space="preserve"> La sélection a pour objectif de trouver des variétés combinant plusieurs caractères favorables. Pour cela un grand nombre de plantes sont étudiées et les plus intéressantes sont croisées entre elles. La descendance des croisements est testée dans un grand nombre d’environnements et un grand nombre de caractères sont étudiés afin de sélectionner les meilleur</w:t>
      </w:r>
      <w:r w:rsidR="007C3269">
        <w:t>e</w:t>
      </w:r>
      <w:r w:rsidR="00134D92" w:rsidRPr="0002713E">
        <w:t>s</w:t>
      </w:r>
      <w:r w:rsidR="00EF2955">
        <w:t xml:space="preserve"> plantes</w:t>
      </w:r>
      <w:r w:rsidR="00134D92" w:rsidRPr="0002713E">
        <w:t xml:space="preserve"> pour en faire des nouvelles variétés. </w:t>
      </w:r>
    </w:p>
    <w:p w14:paraId="661474D7" w14:textId="0F66094F" w:rsidR="00110323" w:rsidRPr="0002713E" w:rsidRDefault="003B2ADD">
      <w:pPr>
        <w:pStyle w:val="----Corpsdetexte----"/>
      </w:pPr>
      <w:r w:rsidRPr="0002713E">
        <w:rPr>
          <w:b/>
        </w:rPr>
        <w:t>Sélection massale :</w:t>
      </w:r>
      <w:r w:rsidR="00A0350A" w:rsidRPr="0002713E">
        <w:rPr>
          <w:b/>
        </w:rPr>
        <w:t xml:space="preserve"> </w:t>
      </w:r>
      <w:r w:rsidR="00A0350A" w:rsidRPr="0002713E">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6"/>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Pr="00757F0E" w:rsidRDefault="001F6AF6">
      <w:pPr>
        <w:pStyle w:val="----Corpsdetexte----"/>
      </w:pPr>
      <w:r w:rsidRPr="00757F0E">
        <w:rPr>
          <w:b/>
        </w:rPr>
        <w:t>Vg</w:t>
      </w:r>
      <w:r w:rsidR="008245EB" w:rsidRPr="00757F0E">
        <w:t xml:space="preserve"> = Variance génétique</w:t>
      </w:r>
    </w:p>
    <w:p w14:paraId="37FEF50C" w14:textId="40F35B7A" w:rsidR="001F6AF6" w:rsidRPr="00757F0E" w:rsidRDefault="001F6AF6">
      <w:pPr>
        <w:pStyle w:val="----Corpsdetexte----"/>
      </w:pPr>
      <w:r w:rsidRPr="00757F0E">
        <w:rPr>
          <w:b/>
        </w:rPr>
        <w:t>Vinter</w:t>
      </w:r>
      <w:r w:rsidR="008245EB" w:rsidRPr="00757F0E">
        <w:t xml:space="preserve"> = Variance inter-épi</w:t>
      </w:r>
    </w:p>
    <w:p w14:paraId="597794D3" w14:textId="40F1CBC0" w:rsidR="001F6AF6" w:rsidRPr="00757F0E" w:rsidRDefault="00FB72B5">
      <w:pPr>
        <w:pStyle w:val="----Corpsdetexte----"/>
      </w:pPr>
      <w:r w:rsidRPr="00757F0E">
        <w:rPr>
          <w:b/>
        </w:rPr>
        <w:t>V</w:t>
      </w:r>
      <w:r w:rsidR="001F6AF6" w:rsidRPr="00757F0E">
        <w:rPr>
          <w:b/>
        </w:rPr>
        <w:t>e</w:t>
      </w:r>
      <w:r w:rsidR="008245EB" w:rsidRPr="00757F0E">
        <w:t xml:space="preserve"> = Variance environnementale </w:t>
      </w:r>
    </w:p>
    <w:p w14:paraId="541D5ADB" w14:textId="2784F1E3" w:rsidR="001F6AF6" w:rsidRPr="00757F0E" w:rsidRDefault="001F6AF6">
      <w:pPr>
        <w:pStyle w:val="----Corpsdetexte----"/>
      </w:pPr>
      <w:r w:rsidRPr="00757F0E">
        <w:rPr>
          <w:b/>
        </w:rPr>
        <w:t>Vintra</w:t>
      </w:r>
      <w:r w:rsidR="008245EB" w:rsidRPr="00757F0E">
        <w:t xml:space="preserve"> = Variance intra-épi</w:t>
      </w:r>
      <w:r w:rsidR="00656F35" w:rsidRPr="00757F0E">
        <w:t xml:space="preserve"> </w:t>
      </w:r>
    </w:p>
    <w:p w14:paraId="2126C279" w14:textId="524064CF" w:rsidR="001F6AF6" w:rsidRPr="00757F0E" w:rsidRDefault="001F6AF6">
      <w:pPr>
        <w:pStyle w:val="----Corpsdetexte----"/>
      </w:pPr>
      <w:r w:rsidRPr="00757F0E">
        <w:rPr>
          <w:b/>
        </w:rPr>
        <w:t>NGO</w:t>
      </w:r>
      <w:r w:rsidR="008245EB" w:rsidRPr="00757F0E">
        <w:t xml:space="preserve"> = Nombre de grains observés</w:t>
      </w:r>
    </w:p>
    <w:p w14:paraId="5D38D93D" w14:textId="18CDA3E9" w:rsidR="001F6AF6" w:rsidRPr="00757F0E" w:rsidRDefault="001F6AF6">
      <w:pPr>
        <w:pStyle w:val="----Corpsdetexte----"/>
      </w:pPr>
      <w:r w:rsidRPr="00757F0E">
        <w:rPr>
          <w:b/>
        </w:rPr>
        <w:t>NGE</w:t>
      </w:r>
      <w:r w:rsidR="008245EB" w:rsidRPr="00757F0E">
        <w:t xml:space="preserve"> = Nombre de grains par épi</w:t>
      </w:r>
    </w:p>
    <w:p w14:paraId="37064B02" w14:textId="4D7581A3" w:rsidR="001F6AF6" w:rsidRPr="00757F0E" w:rsidRDefault="001F6AF6">
      <w:pPr>
        <w:pStyle w:val="----Corpsdetexte----"/>
      </w:pPr>
      <w:r w:rsidRPr="00757F0E">
        <w:rPr>
          <w:b/>
        </w:rPr>
        <w:t>NEO</w:t>
      </w:r>
      <w:r w:rsidR="008245EB" w:rsidRPr="00757F0E">
        <w:t xml:space="preserve"> = Nombre d’épis observés</w:t>
      </w:r>
    </w:p>
    <w:p w14:paraId="4AB6C26A" w14:textId="6A098B32" w:rsidR="001F6AF6" w:rsidRPr="00757F0E" w:rsidRDefault="005F4A9D" w:rsidP="007C344B">
      <w:pPr>
        <w:pStyle w:val="----Corpsdetexte----"/>
      </w:pPr>
      <w:r w:rsidRPr="00757F0E">
        <w:rPr>
          <w:b/>
        </w:rPr>
        <w:t>n</w:t>
      </w:r>
      <w:r w:rsidR="001F6AF6" w:rsidRPr="00757F0E">
        <w:rPr>
          <w:b/>
        </w:rPr>
        <w:t>sel</w:t>
      </w:r>
      <w:r w:rsidR="008245EB" w:rsidRPr="00757F0E">
        <w:t xml:space="preserve"> = nombre de grains sélectionnés</w:t>
      </w:r>
    </w:p>
    <w:p w14:paraId="604D421C" w14:textId="3CD3EA8F" w:rsidR="001F6AF6" w:rsidRDefault="001F6AF6" w:rsidP="001F6AF6">
      <w:pPr>
        <w:pStyle w:val="----Corpsdetexte----"/>
      </w:pPr>
      <w:r w:rsidRPr="00757F0E">
        <w:rPr>
          <w:b/>
        </w:rPr>
        <w:t>PMG</w:t>
      </w:r>
      <w:r w:rsidR="008245EB" w:rsidRPr="00757F0E">
        <w:t xml:space="preserve"> = Poids de mille grains</w:t>
      </w:r>
    </w:p>
    <w:p w14:paraId="28DA345C" w14:textId="7352F634" w:rsidR="00D65BF8" w:rsidRPr="00D65BF8" w:rsidRDefault="00D65BF8" w:rsidP="001F6AF6">
      <w:pPr>
        <w:pStyle w:val="----Corpsdetexte----"/>
      </w:pPr>
      <w:r>
        <w:rPr>
          <w:b/>
        </w:rPr>
        <w:t>GSV</w:t>
      </w:r>
      <w:r>
        <w:t xml:space="preserve"> = Variance intra-épi de la taille des grains (Grain Size Variance)</w:t>
      </w:r>
    </w:p>
    <w:p w14:paraId="44173489" w14:textId="13FD48A6" w:rsidR="001F6AF6" w:rsidRPr="00757F0E" w:rsidRDefault="00037313">
      <w:pPr>
        <w:pStyle w:val="----Corpsdetexte----"/>
      </w:pPr>
      <w:r w:rsidRPr="00757F0E">
        <w:rPr>
          <w:b/>
        </w:rPr>
        <w:t>NIRS</w:t>
      </w:r>
      <w:r w:rsidR="008B7EB8" w:rsidRPr="00757F0E">
        <w:t> =</w:t>
      </w:r>
      <w:r w:rsidRPr="00757F0E">
        <w:t xml:space="preserve"> Near I</w:t>
      </w:r>
      <w:r w:rsidR="00AD6E11" w:rsidRPr="00757F0E">
        <w:t>nfraR</w:t>
      </w:r>
      <w:r w:rsidRPr="00757F0E">
        <w:t>ed S</w:t>
      </w:r>
      <w:r w:rsidR="00AD6E11" w:rsidRPr="00757F0E">
        <w:t>pectroscopy</w:t>
      </w:r>
      <w:r w:rsidR="00AB6FB3" w:rsidRPr="00757F0E">
        <w:t xml:space="preserve"> (</w:t>
      </w:r>
      <w:r w:rsidR="00F8428B" w:rsidRPr="00757F0E">
        <w:t>spectroscopie</w:t>
      </w:r>
      <w:r w:rsidR="00AD6E11" w:rsidRPr="00757F0E">
        <w:t xml:space="preserve"> proche infrarouge)</w:t>
      </w:r>
    </w:p>
    <w:p w14:paraId="03C52B91" w14:textId="32C56C3E" w:rsidR="008B7EB8" w:rsidRPr="00757F0E" w:rsidRDefault="008B7EB8">
      <w:pPr>
        <w:pStyle w:val="----Corpsdetexte----"/>
      </w:pPr>
      <w:r w:rsidRPr="00757F0E">
        <w:rPr>
          <w:b/>
        </w:rPr>
        <w:t xml:space="preserve">ERS </w:t>
      </w:r>
      <w:r w:rsidRPr="00757F0E">
        <w:t>= Efficacité Relative de Sélection entre sélection sur grain et sélection sur épi</w:t>
      </w:r>
      <w:r w:rsidR="00085BBB">
        <w:t xml:space="preserve"> pour un trait du grain</w:t>
      </w:r>
    </w:p>
    <w:p w14:paraId="5D7E4FA1" w14:textId="77777777" w:rsidR="007C344B" w:rsidRPr="007C344B" w:rsidRDefault="007C344B">
      <w:pPr>
        <w:pStyle w:val="----Corpsdetexte----"/>
      </w:pPr>
      <w:r w:rsidRPr="007C344B">
        <w:rPr>
          <w:b/>
        </w:rPr>
        <w:t>TMG</w:t>
      </w:r>
      <w:r w:rsidRPr="007C344B">
        <w:t xml:space="preserve"> = taille moyenne des grains</w:t>
      </w:r>
    </w:p>
    <w:p w14:paraId="24165052" w14:textId="77777777" w:rsidR="007C344B" w:rsidRPr="007C344B" w:rsidRDefault="007C344B">
      <w:pPr>
        <w:pStyle w:val="----Corpsdetexte----"/>
      </w:pPr>
      <w:r w:rsidRPr="007C344B">
        <w:rPr>
          <w:b/>
        </w:rPr>
        <w:t>PTE</w:t>
      </w:r>
      <w:r w:rsidRPr="007C344B">
        <w:t xml:space="preserve"> = poids total d’épis</w:t>
      </w:r>
    </w:p>
    <w:p w14:paraId="775AAFF3" w14:textId="51F9C356" w:rsidR="007C344B" w:rsidRPr="007C344B" w:rsidRDefault="007C344B">
      <w:pPr>
        <w:pStyle w:val="----Corpsdetexte----"/>
      </w:pPr>
      <w:r w:rsidRPr="007C344B">
        <w:rPr>
          <w:b/>
        </w:rPr>
        <w:t>NbEP</w:t>
      </w:r>
      <w:r w:rsidRPr="007C344B">
        <w:t xml:space="preserve"> = nombre d’épis par plante</w:t>
      </w:r>
    </w:p>
    <w:p w14:paraId="75C78C23" w14:textId="6947EC40" w:rsidR="007C344B" w:rsidRPr="007C344B" w:rsidRDefault="007C344B">
      <w:pPr>
        <w:pStyle w:val="----Corpsdetexte----"/>
      </w:pPr>
      <w:r w:rsidRPr="007C344B">
        <w:rPr>
          <w:b/>
        </w:rPr>
        <w:t>NbE</w:t>
      </w:r>
      <w:r w:rsidRPr="007C344B">
        <w:t xml:space="preserve"> = nombre d’épillets par épi</w:t>
      </w:r>
    </w:p>
    <w:p w14:paraId="6BE29138" w14:textId="77777777" w:rsidR="007C344B" w:rsidRPr="007C344B" w:rsidRDefault="007C344B">
      <w:pPr>
        <w:pStyle w:val="----Corpsdetexte----"/>
      </w:pPr>
      <w:r w:rsidRPr="007C344B">
        <w:rPr>
          <w:b/>
        </w:rPr>
        <w:t>TPG</w:t>
      </w:r>
      <w:r w:rsidRPr="007C344B">
        <w:t xml:space="preserve"> = taux de protéines des grains</w:t>
      </w:r>
    </w:p>
    <w:p w14:paraId="06992A7B" w14:textId="77777777" w:rsidR="007C344B" w:rsidRPr="007C344B" w:rsidRDefault="007C344B">
      <w:pPr>
        <w:pStyle w:val="----Corpsdetexte----"/>
        <w:rPr>
          <w:color w:val="000000" w:themeColor="text1"/>
        </w:rPr>
      </w:pPr>
      <w:r w:rsidRPr="007C344B">
        <w:rPr>
          <w:b/>
          <w:color w:val="000000" w:themeColor="text1"/>
        </w:rPr>
        <w:t>TPF</w:t>
      </w:r>
      <w:r w:rsidRPr="007C344B">
        <w:rPr>
          <w:color w:val="000000" w:themeColor="text1"/>
        </w:rPr>
        <w:t xml:space="preserve"> = taux de protéine des feuilles drapeaux à floraison</w:t>
      </w:r>
    </w:p>
    <w:p w14:paraId="2ABDFE2C" w14:textId="65D73C34" w:rsidR="007C344B" w:rsidRPr="007C344B" w:rsidRDefault="007C344B">
      <w:pPr>
        <w:pStyle w:val="----Corpsdetexte----"/>
        <w:rPr>
          <w:color w:val="000000" w:themeColor="text1"/>
        </w:rPr>
      </w:pPr>
      <w:r w:rsidRPr="007C344B">
        <w:rPr>
          <w:b/>
          <w:color w:val="000000" w:themeColor="text1"/>
        </w:rPr>
        <w:t>PRE</w:t>
      </w:r>
      <w:r w:rsidRPr="007C344B">
        <w:rPr>
          <w:color w:val="000000" w:themeColor="text1"/>
        </w:rPr>
        <w:t xml:space="preserve"> = précocité</w:t>
      </w:r>
    </w:p>
    <w:p w14:paraId="25C5A1BA" w14:textId="11C41749" w:rsidR="001F6AF6" w:rsidRPr="007C344B" w:rsidRDefault="007C344B">
      <w:pPr>
        <w:pStyle w:val="----Corpsdetexte----"/>
        <w:rPr>
          <w:rFonts w:ascii="Arial" w:hAnsi="Arial" w:cs="Arial"/>
        </w:rPr>
      </w:pPr>
      <w:r w:rsidRPr="007C344B">
        <w:rPr>
          <w:b/>
        </w:rPr>
        <w:t>H</w:t>
      </w:r>
      <w:r w:rsidRPr="007C344B">
        <w:t xml:space="preserve"> = hauteur entre la base de la tige et le bout de l’épi en cm</w:t>
      </w:r>
    </w:p>
    <w:p w14:paraId="15916F21" w14:textId="77777777" w:rsidR="00110323" w:rsidRDefault="00110323">
      <w:pPr>
        <w:pStyle w:val="----Corpsdetexte----"/>
      </w:pPr>
    </w:p>
    <w:p w14:paraId="0760FAB7" w14:textId="77777777" w:rsidR="00110323" w:rsidRDefault="00110323">
      <w:pPr>
        <w:sectPr w:rsidR="00110323">
          <w:footerReference w:type="default" r:id="rId17"/>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4832678"/>
      <w:r>
        <w:lastRenderedPageBreak/>
        <w:t>Introduction</w:t>
      </w:r>
      <w:bookmarkEnd w:id="0"/>
    </w:p>
    <w:p w14:paraId="088BE4C7" w14:textId="77777777" w:rsidR="0015743B" w:rsidRPr="00A071D2" w:rsidRDefault="0015743B" w:rsidP="0015743B">
      <w:pPr>
        <w:pStyle w:val="Titre2"/>
      </w:pPr>
      <w:bookmarkStart w:id="1" w:name="_Toc144832679"/>
      <w:r>
        <w:t>Le changement climatique</w:t>
      </w:r>
      <w:bookmarkEnd w:id="1"/>
    </w:p>
    <w:p w14:paraId="79D46D3F" w14:textId="4710D206"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DB416E">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Horlings and Marsden, 2011)</w:t>
      </w:r>
      <w:r w:rsidR="00994DAD">
        <w:fldChar w:fldCharType="end"/>
      </w:r>
      <w:r w:rsidR="00994DAD">
        <w:t xml:space="preserve">. </w:t>
      </w:r>
      <w:r w:rsidR="000B3767">
        <w:t>P</w:t>
      </w:r>
      <w:r w:rsidRPr="00A071D2">
        <w:t xml:space="preserve">our le blé, certaines simulations prédisent une baisse de rendement de 3 à 10% par degré d’augmentation de la température </w:t>
      </w:r>
      <w:r w:rsidRPr="00A071D2">
        <w:fldChar w:fldCharType="begin"/>
      </w:r>
      <w:r w:rsidR="00DB416E">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00DB416E">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00DB416E">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w:instrText>
      </w:r>
      <w:r w:rsidR="00DB416E">
        <w:rPr>
          <w:rFonts w:hint="eastAsia"/>
        </w:rPr>
        <w:instrText>centration Pathways (RCPs; 2.6, 4.5, 6.0, and 8.5) to forecast the climate projections for 2030, 2050, and 2090. The average temperature at both sites will increase by 1.3, 1.9, 1.9, and 2.9 </w:instrText>
      </w:r>
      <w:r w:rsidR="00DB416E">
        <w:rPr>
          <w:rFonts w:hint="eastAsia"/>
        </w:rPr>
        <w:instrText>℃</w:instrText>
      </w:r>
      <w:r w:rsidR="00DB416E">
        <w:rPr>
          <w:rFonts w:hint="eastAsia"/>
        </w:rPr>
        <w:instrText xml:space="preserve"> under RCP 2.6, 4.5, 6.0, and 8.5. The simulated output varies </w:instrText>
      </w:r>
      <w:r w:rsidR="00DB416E">
        <w:instrText xml:space="preserve">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00DB416E">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00DB416E">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00DB416E">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w:t>
      </w:r>
      <w:r w:rsidR="006A6963">
        <w:t>,</w:t>
      </w:r>
      <w:r w:rsidRPr="00A071D2">
        <w:t xml:space="preserve"> menaçant en priorité la sécurité et la sureté alimentaire des plus pauvres </w:t>
      </w:r>
      <w:r w:rsidRPr="00A071D2">
        <w:fldChar w:fldCharType="begin"/>
      </w:r>
      <w:r w:rsidR="00DB416E">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16540546" w14:textId="4994C45A" w:rsidR="0015743B"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00DB416E">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00DB416E">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6B3D7D1F" w14:textId="77777777" w:rsidR="003C3831" w:rsidRPr="00A071D2" w:rsidRDefault="003C3831" w:rsidP="0015743B"/>
    <w:p w14:paraId="305B18E9" w14:textId="77777777" w:rsidR="0015743B" w:rsidRPr="00A071D2" w:rsidRDefault="0015743B" w:rsidP="0015743B">
      <w:pPr>
        <w:pStyle w:val="Titre2"/>
      </w:pPr>
      <w:bookmarkStart w:id="2" w:name="_Toc144832680"/>
      <w:r>
        <w:t>Sélection massale et diversité génétique</w:t>
      </w:r>
      <w:bookmarkEnd w:id="2"/>
    </w:p>
    <w:p w14:paraId="303A5077" w14:textId="5593DBCB"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w:t>
      </w:r>
      <w:r w:rsidR="00A00C19">
        <w:t xml:space="preserve"> </w:t>
      </w:r>
      <w:r w:rsidR="00A00C19">
        <w:fldChar w:fldCharType="begin"/>
      </w:r>
      <w:r w:rsidR="00A00C19">
        <w:instrText xml:space="preserve"> ADDIN ZOTERO_ITEM CSL_CITATION {"citationID":"r6cqyHIj","properties":{"formattedCitation":"(Phillips and Wolfe, 2005)","plainCitation":"(Phillips and Wolfe, 2005)","noteIndex":0},"citationItems":[{"id":4993,"uris":["http://zotero.org/groups/4992050/items/LLX59UV8"],"itemData":{"id":4993,"type":"article-journal","container-title":"The Journal of Agricultural Science","DOI":"10.1017/S0021859605005009","page":"245 - 254","title":"Evolutionary plant breeding for low input systems","volume":"143","author":[{"family":"Phillips","given":"S."},{"family":"Wolfe","given":"M.S."}],"issued":{"date-parts":[["2005",8]]}}}],"schema":"https://github.com/citation-style-language/schema/raw/master/csl-citation.json"} </w:instrText>
      </w:r>
      <w:r w:rsidR="00A00C19">
        <w:fldChar w:fldCharType="separate"/>
      </w:r>
      <w:r w:rsidR="00A00C19" w:rsidRPr="00A00C19">
        <w:t>(Phillips and Wolfe, 2005)</w:t>
      </w:r>
      <w:r w:rsidR="00A00C19">
        <w:fldChar w:fldCharType="end"/>
      </w:r>
      <w:r w:rsidRPr="00A071D2">
        <w:t xml:space="preserv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Il est souvent déplo</w:t>
      </w:r>
      <w:r w:rsidR="003352D5">
        <w:t>ré que cette façon de produire l</w:t>
      </w:r>
      <w:r>
        <w:t>es variétés rend les agriculteurs dépendants à l’industrie semencière et n’est pas adaptée aux enjeux du changement climatique</w:t>
      </w:r>
      <w:r w:rsidR="003F15F5">
        <w:t>,</w:t>
      </w:r>
      <w:r>
        <w:t xml:space="preserve"> aux enjeux sociaux</w:t>
      </w:r>
      <w:r w:rsidR="003F15F5">
        <w:t>,</w:t>
      </w:r>
      <w:r>
        <w:t xml:space="preserve"> et aux attentes des agriculteurs soucieux de préserver l’environnement. Certains auteurs et agriculteurs parlent par exemple d’un "vide variétal" pour le blé en agriculture biologique </w:t>
      </w:r>
      <w:r>
        <w:fldChar w:fldCharType="begin"/>
      </w:r>
      <w:r w:rsidR="00DB416E">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Chable and Berthellot, 2006)</w:t>
      </w:r>
      <w:r>
        <w:fldChar w:fldCharType="end"/>
      </w:r>
      <w:r>
        <w:t xml:space="preserve">. </w:t>
      </w:r>
      <w:r w:rsidRPr="00A071D2">
        <w:t xml:space="preserve">Ce paradigme est </w:t>
      </w:r>
      <w:r>
        <w:t xml:space="preserve">donc </w:t>
      </w:r>
      <w:r w:rsidRPr="00A071D2">
        <w:t>de plus en plus remis en question, en l</w:t>
      </w:r>
      <w:r w:rsidR="00AB7CE8">
        <w:t xml:space="preserve">ien avec des réflexions </w:t>
      </w:r>
      <w:r w:rsidRPr="00A071D2">
        <w:t xml:space="preserve">globales sur les changements de pratiques nécessaires en agriculture </w:t>
      </w:r>
      <w:r w:rsidRPr="00A071D2">
        <w:fldChar w:fldCharType="begin"/>
      </w:r>
      <w:r w:rsidR="00DB416E">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00DB416E">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2A3506CD"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w:t>
      </w:r>
      <w:r w:rsidR="00657693">
        <w:t>ues par des cultures associées</w:t>
      </w:r>
      <w:r w:rsidR="009E69D8" w:rsidRPr="009E69D8">
        <w:t>, ou des plantes compagnes par exemple</w:t>
      </w:r>
      <w:r w:rsidRPr="00A071D2">
        <w:t>. Son utilisation offre de nombreux avantages : prolongation de l’efficacité de gènes de résistance, effet tampon contre les stress biotiques et abiotiques</w:t>
      </w:r>
      <w:r w:rsidR="00BF4883">
        <w:t xml:space="preserve"> (donc bonnes performances avec peu d’intrants)</w:t>
      </w:r>
      <w:r w:rsidRPr="00A071D2">
        <w:t>, et maintien de la diversité dans l’écosystème et des services écosystémiques associés</w:t>
      </w:r>
      <w:r w:rsidR="009E69D8">
        <w:t xml:space="preserve"> </w:t>
      </w:r>
      <w:r w:rsidR="009E69D8">
        <w:fldChar w:fldCharType="begin"/>
      </w:r>
      <w:r w:rsidR="00DB416E">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F96621">
        <w:instrText xml:space="preserve"> ADDIN ZOTERO_ITEM CSL_CITATION {"citationID":"4RwrO0lY","properties":{"formattedCitation":"(Dawson and Goldringer, 2012; Suneson, 1956)","plainCitation":"(Dawson and Goldringer, 2012; Suneson, 1956)","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991,"uris":["http://zotero.org/groups/4992050/items/4ZKNAJP4"],"itemData":{"id":4991,"type":"article-journal","abstract":"Synopsis A new method of plant breeding has been developed from long-term tests with diversely constituted bulk hybrid populations. These were grown in mass under competitive natural selection for 12 to 29 generations. The production gains effected in these populations equaled those from the conventional and more costly breeding methods now in use.","container-title":"Agronomy Journal","DOI":"10.2134/agronj1956.00021962004800040012x","ISSN":"1435-0645","issue":"4","language":"en","license":"Copyright © American Society of Agronomy","note":"_eprint: https://onlinelibrary.wiley.com/doi/pdf/10.2134/agronj1956.00021962004800040012x","page":"188-191","source":"Wiley Online Library","title":"An Evolutionary Plant Breeding Method","volume":"48","author":[{"family":"Suneson","given":"Coit A."}],"issued":{"date-parts":[["1956"]]}}}],"schema":"https://github.com/citation-style-language/schema/raw/master/csl-citation.json"} </w:instrText>
      </w:r>
      <w:r w:rsidR="009E69D8">
        <w:fldChar w:fldCharType="separate"/>
      </w:r>
      <w:r w:rsidR="00F96621" w:rsidRPr="00F96621">
        <w:t>(Dawson and Goldringer, 2012; Suneson, 1956)</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rsidR="00DB416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Dawson and Goldringer, 2012; Desclaux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w:t>
      </w:r>
      <w:r w:rsidR="00657693">
        <w:t xml:space="preserve"> </w:t>
      </w:r>
      <w:r w:rsidR="00657693">
        <w:fldChar w:fldCharType="begin"/>
      </w:r>
      <w:r w:rsidR="00DB416E">
        <w:instrText xml:space="preserve"> ADDIN ZOTERO_ITEM CSL_CITATION {"citationID":"tfdbOqbF","properties":{"formattedCitation":"(Desclaux et al., 2009)","plainCitation":"(Desclaux et al., 2009)","noteIndex":0},"citationItems":[{"id":4947,"uris":["http://zotero.org/groups/4992050/items/ANS2EA8H"],"itemData":{"id":4947,"type":"article-journal","container-title":"Innovations agronomiques","note":"publisher: INRAE","page":"65–78","title":"La sélection participative pour élaborer des variétés de blé dur pour l’agriculture biologique","volume":"7","author":[{"family":"Desclaux","given":"Dominique"},{"family":"Nolot","given":"Jean Marie"},{"family":"Chiffoleau","given":"Yuna"}],"issued":{"date-parts":[["2009"]]}}}],"schema":"https://github.com/citation-style-language/schema/raw/master/csl-citation.json"} </w:instrText>
      </w:r>
      <w:r w:rsidR="00657693">
        <w:fldChar w:fldCharType="separate"/>
      </w:r>
      <w:r w:rsidR="00657693" w:rsidRPr="00657693">
        <w:t>(Desclaux et al., 2009)</w:t>
      </w:r>
      <w:r w:rsidR="00657693">
        <w:fldChar w:fldCharType="end"/>
      </w:r>
      <w:r w:rsidRPr="00A071D2">
        <w:t>. Parmi les blocages techniques, la méthodologie et les critères de sélection pour l’utilisation de la biodiversité sont encore à étudier.</w:t>
      </w:r>
    </w:p>
    <w:p w14:paraId="1C477B63" w14:textId="77777777" w:rsidR="0015743B" w:rsidRPr="00A071D2" w:rsidRDefault="0015743B" w:rsidP="0015743B"/>
    <w:p w14:paraId="3FB497D8" w14:textId="265FE53C" w:rsidR="0015743B"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w:t>
      </w:r>
      <w:r w:rsidR="001B347A">
        <w:lastRenderedPageBreak/>
        <w:t xml:space="preserve">associations la promouvant (comme le Réseau Semences Paysannes) et soutenu par certaines équipes de recherche à travers des programmes de sélection participative </w:t>
      </w:r>
      <w:r w:rsidR="001B347A">
        <w:fldChar w:fldCharType="begin"/>
      </w:r>
      <w:r w:rsidR="00DB416E">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Dawson et al., 2011; Mailh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r w:rsidR="002F3CDA">
        <w:rPr>
          <w:i/>
        </w:rPr>
        <w:t>Triticum turgidum</w:t>
      </w:r>
      <w:r w:rsidR="002F3CDA">
        <w:t xml:space="preserve">). </w:t>
      </w:r>
    </w:p>
    <w:p w14:paraId="47E9E5A5" w14:textId="77777777" w:rsidR="003C3831" w:rsidRPr="0015743B" w:rsidRDefault="003C3831" w:rsidP="0015743B"/>
    <w:p w14:paraId="28EDE1EA" w14:textId="6E1CC031" w:rsidR="008E6BBC" w:rsidRDefault="001420AF" w:rsidP="00A071D2">
      <w:pPr>
        <w:pStyle w:val="Titre2"/>
      </w:pPr>
      <w:bookmarkStart w:id="3" w:name="_Toc144832681"/>
      <w:r>
        <w:t>L’importance de la qualité des grains chez le blé dur</w:t>
      </w:r>
      <w:bookmarkEnd w:id="3"/>
    </w:p>
    <w:p w14:paraId="7C773670" w14:textId="20E5BF36"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00CC0859">
        <w:t xml:space="preserve"> 300.</w:t>
      </w:r>
      <w:r w:rsidRPr="00A071D2">
        <w:t>000 ha répartis sur 2</w:t>
      </w:r>
      <w:r w:rsidR="00A95E83">
        <w:t>4.</w:t>
      </w:r>
      <w:r w:rsidRPr="00A071D2">
        <w:t>000 exploitations, ce qui représente 4% de la surf</w:t>
      </w:r>
      <w:r w:rsidR="008752FB">
        <w:t>ace céréalière. Chaque année, 1.</w:t>
      </w:r>
      <w:r w:rsidRPr="00A071D2">
        <w:t>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00DB416E">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671EC65C" w:rsidR="002A66D1" w:rsidRDefault="008752FB" w:rsidP="00B84EA1">
      <w:r>
        <w:t>La taille des grains</w:t>
      </w:r>
      <w:r w:rsidR="002A66D1">
        <w:t xml:space="preserve"> et le poids de mille grains (PMG) sont des traits importants de la qualité. En effet, il sont</w:t>
      </w:r>
      <w:r w:rsidR="002A66D1" w:rsidRPr="00F70860">
        <w:t xml:space="preserve"> lié</w:t>
      </w:r>
      <w:r w:rsidR="002A66D1">
        <w:t xml:space="preserve">s au rendement semoulier, à la texture et la couleur de la semoule et des </w:t>
      </w:r>
      <w:r w:rsidR="002A66D1" w:rsidRPr="00A2208C">
        <w:t xml:space="preserve">pâtes </w:t>
      </w:r>
      <w:r w:rsidR="002A66D1" w:rsidRPr="00A2208C">
        <w:fldChar w:fldCharType="begin"/>
      </w:r>
      <w:r w:rsidR="00DB416E">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002A66D1" w:rsidRPr="00A2208C">
        <w:fldChar w:fldCharType="separate"/>
      </w:r>
      <w:r w:rsidR="002A66D1" w:rsidRPr="00A2208C">
        <w:t>(Wang and Fu, 2020)</w:t>
      </w:r>
      <w:r w:rsidR="002A66D1" w:rsidRPr="00A2208C">
        <w:fldChar w:fldCharType="end"/>
      </w:r>
      <w:r w:rsidR="002A66D1" w:rsidRPr="00A2208C">
        <w:t>.</w:t>
      </w:r>
      <w:r w:rsidR="002A66D1" w:rsidRPr="00F70860">
        <w:t xml:space="preserve"> </w:t>
      </w:r>
      <w:r w:rsidR="002A66D1">
        <w:t>La masse individuelle des grains</w:t>
      </w:r>
      <w:r w:rsidR="002A66D1" w:rsidRPr="00F95B4F">
        <w:t xml:space="preserve"> a aussi une importance sur l’établissement du rendement en conditions de stress thermique post </w:t>
      </w:r>
      <w:r w:rsidR="002A66D1" w:rsidRPr="00A2208C">
        <w:t xml:space="preserve">floraison </w:t>
      </w:r>
      <w:r w:rsidR="002A66D1" w:rsidRPr="00A2208C">
        <w:fldChar w:fldCharType="begin"/>
      </w:r>
      <w:r w:rsidR="00DB416E">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002A66D1" w:rsidRPr="00A2208C">
        <w:fldChar w:fldCharType="separate"/>
      </w:r>
      <w:r w:rsidR="002A66D1" w:rsidRPr="00A2208C">
        <w:t>(Sharma et al., 2008)</w:t>
      </w:r>
      <w:r w:rsidR="002A66D1" w:rsidRPr="00A2208C">
        <w:fldChar w:fldCharType="end"/>
      </w:r>
      <w:r w:rsidR="002A66D1" w:rsidRPr="00A2208C">
        <w:t>, et</w:t>
      </w:r>
      <w:r w:rsidR="002A66D1">
        <w:t xml:space="preserve"> sur la vigueur germinative, ce qui peut impacter </w:t>
      </w:r>
      <w:r w:rsidR="002A66D1" w:rsidRPr="0068045D">
        <w:t>indirectement</w:t>
      </w:r>
      <w:r w:rsidR="002A66D1">
        <w:t xml:space="preserve"> le </w:t>
      </w:r>
      <w:r w:rsidR="002A66D1" w:rsidRPr="00A2208C">
        <w:t xml:space="preserve">rendement </w:t>
      </w:r>
      <w:r w:rsidR="002A66D1" w:rsidRPr="00A2208C">
        <w:fldChar w:fldCharType="begin"/>
      </w:r>
      <w:r w:rsidR="00DB416E">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002A66D1" w:rsidRPr="00A2208C">
        <w:fldChar w:fldCharType="separate"/>
      </w:r>
      <w:r w:rsidR="002A66D1" w:rsidRPr="00A2208C">
        <w:t>(Finch-Savage and Bassel, 2016)</w:t>
      </w:r>
      <w:r w:rsidR="002A66D1" w:rsidRPr="00A2208C">
        <w:fldChar w:fldCharType="end"/>
      </w:r>
      <w:r w:rsidR="002A66D1" w:rsidRPr="00A2208C">
        <w:t>.</w:t>
      </w:r>
      <w:r w:rsidR="002A66D1" w:rsidRPr="00F95B4F">
        <w:t xml:space="preserve"> </w:t>
      </w:r>
      <w:r w:rsidR="00814946">
        <w:t xml:space="preserve">La taille des grains </w:t>
      </w:r>
      <w:r w:rsidR="002A66D1">
        <w:t xml:space="preserve">est donc un trait intéressant à sélectionner dans un contexte d’agriculture à bas intrants et de sélection massale car c’est une sélection </w:t>
      </w:r>
      <w:r w:rsidR="00DE6E41">
        <w:t xml:space="preserve">indirecte </w:t>
      </w:r>
      <w:r w:rsidR="00153CFC">
        <w:t>sur le rendement et</w:t>
      </w:r>
      <w:r w:rsidR="002A66D1">
        <w:t xml:space="preserve"> la résistance à un stress</w:t>
      </w:r>
      <w:r w:rsidR="00153CFC">
        <w:t>,</w:t>
      </w:r>
      <w:r w:rsidR="002A66D1">
        <w:t xml:space="preserve"> et</w:t>
      </w:r>
      <w:r w:rsidR="00153CFC">
        <w:t xml:space="preserve"> une sélection</w:t>
      </w:r>
      <w:r w:rsidR="002A66D1">
        <w:t xml:space="preserve"> </w:t>
      </w:r>
      <w:r w:rsidR="00DE6E41">
        <w:t xml:space="preserve">directe </w:t>
      </w:r>
      <w:r w:rsidR="002A66D1">
        <w:t>sur l’utilisation finale des grains. Il serait donc intéressant de pouvoir sélectionner des populations avec des grains de grande taille</w:t>
      </w:r>
      <w:r w:rsidR="00BF4733">
        <w:t xml:space="preserve"> pour la qualité</w:t>
      </w:r>
      <w:r w:rsidR="002A66D1">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D87127">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DB416E">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r w:rsidR="001F5C55" w:rsidRPr="00BF4733">
        <w:t>Sadras,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bookmarkStart w:id="4" w:name="_Toc144832682"/>
      <w:r>
        <w:lastRenderedPageBreak/>
        <w:t>Les pratiques de sélection massale chez le blé dur</w:t>
      </w:r>
      <w:bookmarkEnd w:id="4"/>
    </w:p>
    <w:p w14:paraId="1BED41A4" w14:textId="35F9A233" w:rsidR="008666D4" w:rsidRDefault="00235FDF" w:rsidP="002A66D1">
      <w:r>
        <w:t>Chez</w:t>
      </w:r>
      <w:r w:rsidR="001E4B92">
        <w:t xml:space="preserve"> le blé, la sélection massale s’opère en conservant les plus beaux épis</w:t>
      </w:r>
      <w:r w:rsidR="00A52107">
        <w:t>, ou les épis des plus belles plantes</w:t>
      </w:r>
      <w:r w:rsidR="001E4B92">
        <w:t xml:space="preserve"> </w:t>
      </w:r>
      <w:r w:rsidR="00281B7C">
        <w:t>et en semant</w:t>
      </w:r>
      <w:r w:rsidR="001F3918">
        <w:t xml:space="preserve"> leurs grains </w:t>
      </w:r>
      <w:r w:rsidR="001F3918">
        <w:fldChar w:fldCharType="begin"/>
      </w:r>
      <w:r w:rsidR="00DB416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Dawson et al., 2011; Mailhe et al., 2013)</w:t>
      </w:r>
      <w:r w:rsidR="001F3918">
        <w:fldChar w:fldCharType="end"/>
      </w:r>
      <w:r w:rsidR="001F3918">
        <w:t xml:space="preserve">. </w:t>
      </w:r>
      <w:r w:rsidR="00F50FE1">
        <w:t xml:space="preserve">Cette pratique permet </w:t>
      </w:r>
      <w:r w:rsidR="00F50FE1" w:rsidRPr="00F50FE1">
        <w:t>d</w:t>
      </w:r>
      <w:r w:rsidR="00F50FE1">
        <w:t>e</w:t>
      </w:r>
      <w:r w:rsidR="00F50FE1" w:rsidRPr="00F50FE1">
        <w:t xml:space="preserve"> sélectionner sur la partie végétative de la plante (vigueur, aspect sanitaire, productivité) mais elle ne donne pas </w:t>
      </w:r>
      <w:r w:rsidR="00C34DC2">
        <w:t xml:space="preserve">directement </w:t>
      </w:r>
      <w:r w:rsidR="00F50FE1" w:rsidRPr="00F50FE1">
        <w:t xml:space="preserve">accès à l’aspect des grains à moins d’effectuer un battage épi par épi.  </w:t>
      </w:r>
      <w:r w:rsidR="00A52107">
        <w:t xml:space="preserve">L’observation des épis n’est à notre connaissance pas réalisable à haut débit. C’est donc une méthode coûteuse en temps et qui ne permet pas d’observer beaucoup de plantes, </w:t>
      </w:r>
      <w:r w:rsidR="00F55426">
        <w:t>ce qui limite les possibilités de sélection</w:t>
      </w:r>
      <w:r w:rsidR="0022254A">
        <w:t xml:space="preserve"> pour la qualité des grains</w:t>
      </w:r>
      <w:r w:rsidR="00F55426">
        <w:t xml:space="preserve">. Etant donné que les caractéristiques des grains sont importantes, on pourrait proposer de faire la sélection en observant les grains </w:t>
      </w:r>
      <w:r w:rsidR="005F6A7F">
        <w:t xml:space="preserve">individuels </w:t>
      </w:r>
      <w:r w:rsidR="00F55426">
        <w:t xml:space="preserve">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 xml:space="preserve">le plus </w:t>
      </w:r>
      <w:r w:rsidR="0032213C">
        <w:t xml:space="preserve">facile à observer à haut débit </w:t>
      </w:r>
      <w:r w:rsidR="00776BB5">
        <w:t>en triant sur la taille avec un tamis</w:t>
      </w:r>
      <w:r w:rsidR="00301C3B">
        <w:t xml:space="preserve"> ou sur le taux de protéine avec un trieur optique</w:t>
      </w:r>
      <w:r w:rsidR="00971F28">
        <w:t xml:space="preserve"> équipé d’infrarouge</w:t>
      </w:r>
      <w:r w:rsidR="00776BB5">
        <w:t xml:space="preserve"> par </w:t>
      </w:r>
      <w:r w:rsidR="0032213C">
        <w:t>exemple.</w:t>
      </w:r>
      <w:r w:rsidR="00A179D8">
        <w:t xml:space="preserve"> </w:t>
      </w:r>
      <w:r w:rsidR="008666D4" w:rsidRPr="008666D4">
        <w:t>Enfin, c’est le produit de la récolte. On peut le sélectionner après la moisson et</w:t>
      </w:r>
      <w:r w:rsidR="0088160A">
        <w:t xml:space="preserve"> cela</w:t>
      </w:r>
      <w:r w:rsidR="00C7214B">
        <w:t xml:space="preserve"> ne nécessite pas d’</w:t>
      </w:r>
      <w:r w:rsidR="008666D4" w:rsidRPr="008666D4">
        <w:t>observations au champ. Par contre, une sélection sur le seul grain im</w:t>
      </w:r>
      <w:r w:rsidR="00107153">
        <w:t>plique qu’on ne peut</w:t>
      </w:r>
      <w:r w:rsidR="008666D4" w:rsidRPr="008666D4">
        <w:t xml:space="preserve"> pas sélectionner directement sur des traits végétatifs</w:t>
      </w:r>
      <w:r w:rsidR="00704875">
        <w:t>,</w:t>
      </w:r>
      <w:r w:rsidR="008666D4" w:rsidRPr="008666D4">
        <w:t xml:space="preserve"> par exemple la hauteur de la plante ou la résistance aux maladies. Cependant la morphologie du grain est liée à l’histoire de vie de la plante et il existe des corrélations en</w:t>
      </w:r>
      <w:r w:rsidR="008666D4">
        <w:t xml:space="preserve">tre </w:t>
      </w:r>
      <w:r w:rsidR="005C3D8E">
        <w:t xml:space="preserve">certains de </w:t>
      </w:r>
      <w:r w:rsidR="008666D4">
        <w:t>ces traits et ceux du grain</w:t>
      </w:r>
      <w:r w:rsidR="008666D4" w:rsidRPr="008666D4">
        <w:t>, ouvrant des possibilités de sélection indirecte.</w:t>
      </w:r>
    </w:p>
    <w:p w14:paraId="3EB7BD18" w14:textId="60868C4D" w:rsidR="005878C7" w:rsidRDefault="005878C7" w:rsidP="002A66D1"/>
    <w:p w14:paraId="2745FC6C" w14:textId="76DE7C60" w:rsidR="00F41581" w:rsidRDefault="00734F68" w:rsidP="002A66D1">
      <w:r w:rsidRPr="00734F68">
        <w:t>Il serait utile de pouvoir comparer l’efficacité d’une sélection sur grain individuel à celle d‘une sélection sur la valeur moyenne des grains d’un épi pour optimiser une sélection massale pour la qualité du grain. Sur la taille des grains, on pourrait intuitivement penser que la sélection sur épi est toujours plus efficace que la sélection sur grain. En effet, il existe toujours une forte variabilité de la tail</w:t>
      </w:r>
      <w:r>
        <w:t xml:space="preserve">le des grains au sein d’un épi </w:t>
      </w:r>
      <w:r>
        <w:fldChar w:fldCharType="begin"/>
      </w:r>
      <w:r w:rsidR="00DB416E">
        <w:instrText xml:space="preserve"> ADDIN ZOTERO_ITEM CSL_CITATION {"citationID":"gvV1CUAA","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734F68">
        <w:t>(Béral, 2020)</w:t>
      </w:r>
      <w:r>
        <w:fldChar w:fldCharType="end"/>
      </w:r>
      <w:r w:rsidR="00293691">
        <w:t>.</w:t>
      </w:r>
      <w:r>
        <w:t xml:space="preserve"> </w:t>
      </w:r>
      <w:r w:rsidR="00293691">
        <w:t>Ainsi, l</w:t>
      </w:r>
      <w:r w:rsidRPr="00734F68">
        <w:t>es génotypes à gros grains font des épis contenant de très gros grains, des grains moyens et des grains plus petits transmettant tous une grosse taille aux grains de la génération suivante (c’est-à-dire ayant t</w:t>
      </w:r>
      <w:r w:rsidR="00ED7B9E">
        <w:t>ous une bonne valeur génétique). C</w:t>
      </w:r>
      <w:r w:rsidRPr="00734F68">
        <w:t xml:space="preserve">ela </w:t>
      </w:r>
      <w:r w:rsidR="00ED7B9E">
        <w:t xml:space="preserve">illustre </w:t>
      </w:r>
      <w:r w:rsidRPr="00734F68">
        <w:t xml:space="preserve">les résultats historiques de </w:t>
      </w:r>
      <w:r w:rsidR="001D13D8">
        <w:fldChar w:fldCharType="begin"/>
      </w:r>
      <w:r w:rsidR="00D87127">
        <w:instrText xml:space="preserve"> ADDIN ZOTERO_ITEM CSL_CITATION {"citationID":"vLHxmsXk","properties":{"formattedCitation":"(Johannsen, 1903)","plainCitation":"(Johannsen, 1903)","dontUpdate":true,"noteIndex":0},"citationItems":[{"id":4998,"uris":["http://zotero.org/groups/4992050/items/L8RC2FDW"],"itemData":{"id":4998,"type":"article-journal","container-title":"Classic papers in genetics","note":"publisher: Prentice Hall Engelwood Cliffs, NJ","page":"20–26","title":"Heredity in populations and pure lines","author":[{"family":"Johannsen","given":"W"}],"issued":{"date-parts":[["1903"]]}}}],"schema":"https://github.com/citation-style-language/schema/raw/master/csl-citation.json"} </w:instrText>
      </w:r>
      <w:r w:rsidR="001D13D8">
        <w:fldChar w:fldCharType="separate"/>
      </w:r>
      <w:r w:rsidR="001D13D8" w:rsidRPr="001D13D8">
        <w:t xml:space="preserve">Johannsen, </w:t>
      </w:r>
      <w:r w:rsidR="001D13D8">
        <w:t>(</w:t>
      </w:r>
      <w:r w:rsidR="001D13D8" w:rsidRPr="001D13D8">
        <w:t>1903)</w:t>
      </w:r>
      <w:r w:rsidR="001D13D8">
        <w:fldChar w:fldCharType="end"/>
      </w:r>
      <w:r w:rsidR="001D13D8">
        <w:t xml:space="preserve"> </w:t>
      </w:r>
      <w:r w:rsidRPr="00734F68">
        <w:t>sur les notion</w:t>
      </w:r>
      <w:r>
        <w:t>s de génotypes et de phénotypes</w:t>
      </w:r>
      <w:r w:rsidRPr="00734F68">
        <w:t>. Les génotypes à plus petits grains produisent dans le même épi des grains se répartissant entre</w:t>
      </w:r>
      <w:r w:rsidR="00D74AC3">
        <w:t xml:space="preserve"> petits,</w:t>
      </w:r>
      <w:r w:rsidR="00B75019">
        <w:t xml:space="preserve"> moyens, </w:t>
      </w:r>
      <w:r w:rsidR="00C76C57">
        <w:t xml:space="preserve">et gros, </w:t>
      </w:r>
      <w:r w:rsidRPr="00734F68">
        <w:t>qui transmettent tous une</w:t>
      </w:r>
      <w:r w:rsidR="00D70E81">
        <w:t xml:space="preserve"> plus</w:t>
      </w:r>
      <w:r w:rsidRPr="00734F68">
        <w:t xml:space="preserve"> petite taille au</w:t>
      </w:r>
      <w:r w:rsidR="00FA0593">
        <w:t>x</w:t>
      </w:r>
      <w:r w:rsidRPr="00734F68">
        <w:t xml:space="preserve"> grains de la génération suivante. Ainsi, en faisant une sélection massale sur les grains pour en augmenter la taille, la majorité des gros grains proviendront de génotype à gros grains mais certains proviendront aussi de génotypes à petits grains</w:t>
      </w:r>
      <w:r w:rsidR="004F768E">
        <w:t xml:space="preserve">, et </w:t>
      </w:r>
      <w:r w:rsidR="00D32885">
        <w:t>certains</w:t>
      </w:r>
      <w:r w:rsidR="004F768E">
        <w:t xml:space="preserve"> grains de bonne valeur génétique ne seront pas sélectionnés</w:t>
      </w:r>
      <w:r w:rsidRPr="00734F68">
        <w:t>. En faisant une sélection sur épi, on sélectionne sur la moyenne d’une famille apparentée de grains et cette moyenne est bien plus prédictive de la valeur génétique que celle des grains individuels. Cette opposition est class</w:t>
      </w:r>
      <w:r w:rsidR="00EE569A">
        <w:t>ique en théorie de la sélection :</w:t>
      </w:r>
      <w:r w:rsidRPr="00734F68">
        <w:t xml:space="preserve"> une moyenne familiale prédit mieux la valeur des individus que leur valeur individuelle. </w:t>
      </w:r>
      <w:r w:rsidR="004906A5">
        <w:t xml:space="preserve">On peut aussi dire que la </w:t>
      </w:r>
      <w:r w:rsidR="004906A5">
        <w:lastRenderedPageBreak/>
        <w:t xml:space="preserve">moyenne familiale a une meilleure héritabilité que les valeurs individuelles. </w:t>
      </w:r>
      <w:r w:rsidRPr="00734F68">
        <w:t>A notre connaissance, peu de travaux se sont intéressés à la modélisation théorique de la situation</w:t>
      </w:r>
      <w:r>
        <w:t xml:space="preserve"> grain vs</w:t>
      </w:r>
      <w:r w:rsidRPr="00734F68">
        <w:t xml:space="preserve"> épi.</w:t>
      </w:r>
    </w:p>
    <w:p w14:paraId="5E69401F" w14:textId="77777777" w:rsidR="00734F68" w:rsidRDefault="00734F68" w:rsidP="002A66D1"/>
    <w:p w14:paraId="1574857B" w14:textId="72919067" w:rsidR="00F41581" w:rsidRPr="00F41581" w:rsidRDefault="00F41581" w:rsidP="00F41581">
      <w:r w:rsidRPr="00821CBB">
        <w:rPr>
          <w:i/>
        </w:rPr>
        <w:t>A priori</w:t>
      </w:r>
      <w:r w:rsidRPr="00F41581">
        <w:t xml:space="preserve"> la sélection sur épi apparait comme la meilleure des deux méthodes</w:t>
      </w:r>
      <w:r w:rsidR="00771C8B">
        <w:t xml:space="preserve"> puisque plus précise</w:t>
      </w:r>
      <w:r w:rsidR="00A35ABB">
        <w:t xml:space="preserve"> (mesure plus héritable)</w:t>
      </w:r>
      <w:r w:rsidR="00771C8B">
        <w:t xml:space="preserve">. Cependant, </w:t>
      </w:r>
      <w:r w:rsidR="00AA2640">
        <w:t xml:space="preserve">en </w:t>
      </w:r>
      <w:r w:rsidR="00771C8B">
        <w:t>la replaçant</w:t>
      </w:r>
      <w:r w:rsidRPr="00F41581">
        <w:t xml:space="preserve"> dans un contexte où</w:t>
      </w:r>
      <w:r>
        <w:t xml:space="preserve"> </w:t>
      </w:r>
      <w:r w:rsidRPr="00F41581">
        <w:t xml:space="preserve">un nombre de grain fixé doit être sélectionné (lorsqu’un un agriculteur ou un sélectionneur alloue une partie de sa surface à sa sélection massale), on peut </w:t>
      </w:r>
      <w:r w:rsidR="00771C8B">
        <w:t>ajouter les arguments</w:t>
      </w:r>
      <w:r w:rsidRPr="00F41581">
        <w:t xml:space="preserve"> suivant : </w:t>
      </w:r>
    </w:p>
    <w:p w14:paraId="52A82BA7" w14:textId="239C70A6" w:rsidR="00EC3AB3" w:rsidRPr="00EC3AB3" w:rsidRDefault="00EC3AB3" w:rsidP="00EC3AB3">
      <w:r w:rsidRPr="00EC3AB3">
        <w:t>En sélection sur grain individuel, il est aisé de traiter un très grand nombre de grains, par exemple avec un tamis pour séle</w:t>
      </w:r>
      <w:r w:rsidR="00EE0B10">
        <w:t>ctionner sur la taille</w:t>
      </w:r>
      <w:r w:rsidRPr="00EC3AB3">
        <w:t>. A l’extrême, une récolte entière pourrait passer au tami</w:t>
      </w:r>
      <w:r w:rsidR="00095119">
        <w:t xml:space="preserve">s pour ne récupérer que les </w:t>
      </w:r>
      <w:r w:rsidRPr="00EC3AB3">
        <w:t xml:space="preserve">grains souhaités. Appelons nsel le nombre de grains sélectionnés et NGO le nombre de grains observés, la proportion de grains sélectionnés dans la population totale de grains est </w:t>
      </w:r>
      <m:oMath>
        <m:sSub>
          <m:sSubPr>
            <m:ctrlPr>
              <w:rPr>
                <w:rFonts w:ascii="Cambria Math" w:hAnsi="Cambria Math"/>
                <w:i/>
              </w:rPr>
            </m:ctrlPr>
          </m:sSubPr>
          <m:e>
            <m:r>
              <w:rPr>
                <w:rFonts w:ascii="Cambria Math" w:hAnsi="Cambria Math"/>
              </w:rPr>
              <m:t>P%</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2AC9717A" w:rsidR="00EC3AB3" w:rsidRDefault="00EC3AB3" w:rsidP="00EC3AB3">
      <w:r w:rsidRPr="00EC3AB3">
        <w:t>En revanche, observer les épi</w:t>
      </w:r>
      <w:r w:rsidR="00D05B46">
        <w:t>s</w:t>
      </w:r>
      <w:r w:rsidRPr="00EC3AB3">
        <w:t xml:space="preserve"> est beaucoup plus fastidieux. Il n’existe pas à notre connaissance d’équipement permett</w:t>
      </w:r>
      <w:r w:rsidR="00ED68E5">
        <w:t>ant d’automatiser le battage et</w:t>
      </w:r>
      <w:r w:rsidRPr="00EC3AB3">
        <w:t xml:space="preserve"> la mesure de</w:t>
      </w:r>
      <w:r w:rsidR="00ED68E5">
        <w:t xml:space="preserve"> la moyenne des</w:t>
      </w:r>
      <w:r w:rsidRPr="00EC3AB3">
        <w:t xml:space="preserve">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w:t>
      </w:r>
      <w:r w:rsidR="00637979">
        <w:t xml:space="preserve"> pour les observer</w:t>
      </w:r>
      <w:r w:rsidRPr="00EC3AB3">
        <w:t>, et la sélection ne s’opérera que sur cet effectif. Appelons NEO le nombre d’épis observés</w:t>
      </w:r>
      <w:r w:rsidR="008C141F">
        <w:t xml:space="preserve"> et NGE le nombre de grains par épi</w:t>
      </w:r>
      <w:r w:rsidRPr="00EC3AB3">
        <w:t xml:space="preserve">. Pour sélectionner nsel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39A651D4" w:rsidR="00BD192E" w:rsidRDefault="00BD192E" w:rsidP="00BD192E">
      <w:r w:rsidRPr="00BD192E">
        <w:t xml:space="preserve">En imaginant un exemple réaliste de sélection sur la taille du grain par </w:t>
      </w:r>
      <w:r w:rsidR="00FA6498">
        <w:t>tamis, mettons qu’un paysan-sélectionneur</w:t>
      </w:r>
      <w:r w:rsidRPr="00BD192E">
        <w:t xml:space="preserve"> alloue chaque année une surface constante de 100 m² pour améliorer sa population. Avec une densité de semis de 250 grains par m², il lui faut chaque année sélectionner 25.000 grains </w:t>
      </w:r>
      <w:r w:rsidR="00EE3535">
        <w:t>pour ressemer</w:t>
      </w:r>
      <w:r w:rsidR="00904786">
        <w:t xml:space="preserve"> les 100 m²</w:t>
      </w:r>
      <w:r w:rsidR="005756A2">
        <w:t xml:space="preserve"> </w:t>
      </w:r>
      <w:r w:rsidR="005756A2" w:rsidRPr="00BD192E">
        <w:t>(</w:t>
      </w:r>
      <w:r w:rsidR="005756A2">
        <w:t>nsel = 25.000)</w:t>
      </w:r>
      <w:r w:rsidRPr="00BD192E">
        <w:t>. Lors de sa récolte, moy</w:t>
      </w:r>
      <w:r w:rsidR="00E76777">
        <w:t>ennant 1.5</w:t>
      </w:r>
      <w:r w:rsidR="00A82184">
        <w:t xml:space="preserve"> épis par plante et 60 grains par épi (NGE = 6</w:t>
      </w:r>
      <w:r w:rsidR="00E76777">
        <w:t>0), il obtient 2</w:t>
      </w:r>
      <w:r w:rsidR="00A82184">
        <w:t>.</w:t>
      </w:r>
      <w:r w:rsidR="00E76777">
        <w:t>25</w:t>
      </w:r>
      <w:r w:rsidRPr="00BD192E">
        <w:t xml:space="preserve">0.000 grains (soit </w:t>
      </w:r>
      <w:r w:rsidR="00E76777">
        <w:t>à peu près 80</w:t>
      </w:r>
      <w:r w:rsidR="00A82184">
        <w:t xml:space="preserve"> kg de grains pour un PMG de 35</w:t>
      </w:r>
      <w:r w:rsidRPr="00BD192E">
        <w:t xml:space="preserve"> grammes</w:t>
      </w:r>
      <w:r w:rsidR="00FC3B01">
        <w:t>, NGO = 2.250.000</w:t>
      </w:r>
      <w:r w:rsidRPr="00BD192E">
        <w:t xml:space="preserve">). Ces grains sont issus de 50.000 épis. </w:t>
      </w:r>
      <w:r w:rsidR="00EE3535">
        <w:t xml:space="preserve">Imaginons que le paysan sélectionneur </w:t>
      </w:r>
      <w:r w:rsidRPr="00BD192E">
        <w:t xml:space="preserve">observe 1.000 épis en tout (NEO = 1000, ce qui </w:t>
      </w:r>
      <w:r w:rsidR="009A76C3">
        <w:t>est déjà un travail conséquent),</w:t>
      </w:r>
      <w:r w:rsidRPr="00BD192E">
        <w:t xml:space="preserve"> </w:t>
      </w:r>
      <w:r w:rsidR="009A76C3">
        <w:t>on obtient alors</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1.1%</m:t>
        </m:r>
      </m:oMath>
      <w:r w:rsidR="009A76C3">
        <w:t xml:space="preserve"> et</w:t>
      </w:r>
      <w:r w:rsidRPr="00BD192E">
        <w:t xml:space="preserv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2EC724AF" w:rsidR="00A410AC" w:rsidRDefault="00A410AC" w:rsidP="00BD192E">
      <w:r>
        <w:t>Replaçons maintenant ces deux parties de raisonnement dans l’équation du sélectionneur </w:t>
      </w:r>
      <w:r w:rsidR="00DB416E">
        <w:fldChar w:fldCharType="begin"/>
      </w:r>
      <w:r w:rsidR="00DB416E">
        <w:instrText xml:space="preserve"> ADDIN ZOTERO_ITEM CSL_CITATION {"citationID":"xMjxN0DW","properties":{"formattedCitation":"(Lush, 1943)","plainCitation":"(Lush, 1943)","noteIndex":0},"citationItems":[{"id":4990,"uris":["http://zotero.org/groups/4992050/items/Y4N7RII9"],"itemData":{"id":4990,"type":"article-journal","container-title":"Animal breeding plans.","issue":"Edn 2","note":"publisher: Iowa State College Press.","title":"Animal breeding plans.","author":[{"family":"Lush","given":"Jay Laurence"}],"issued":{"date-parts":[["1943"]]}}}],"schema":"https://github.com/citation-style-language/schema/raw/master/csl-citation.json"} </w:instrText>
      </w:r>
      <w:r w:rsidR="00DB416E">
        <w:fldChar w:fldCharType="separate"/>
      </w:r>
      <w:r w:rsidR="00DB416E" w:rsidRPr="00DB416E">
        <w:t>(Lush, 1943)</w:t>
      </w:r>
      <w:r w:rsidR="00DB416E">
        <w:fldChar w:fldCharType="end"/>
      </w:r>
      <w:r>
        <w:t xml:space="preserve">: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00DB416E">
        <w:t xml:space="preserve"> </w:t>
      </w:r>
      <w:r w:rsidRPr="000572DB">
        <w:t xml:space="preserve">avec R le progrès génétique, i l’intensité de sélection en unité d’écart-type, </w:t>
      </w:r>
      <w:r w:rsidR="00407BA5">
        <w:t>H² l’</w:t>
      </w:r>
      <w:r w:rsidR="00886A47">
        <w:t>héritabilité</w:t>
      </w:r>
      <w:r w:rsidR="00407BA5">
        <w:t xml:space="preserve">, </w:t>
      </w:r>
      <w:r w:rsidRPr="000572DB">
        <w:t xml:space="preserve">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r w:rsidR="00EC1227">
        <w:t xml:space="preserve">Plus la proportion P% est faible, plus l’intensité de sélection i est forte. </w:t>
      </w:r>
      <w:r w:rsidR="00F40DB1">
        <w:t xml:space="preserve">Pour les deux méthodes, H², i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00F40DB1">
        <w:t xml:space="preserve"> ont des valeurs différentes. </w:t>
      </w:r>
    </w:p>
    <w:p w14:paraId="1C6984E1" w14:textId="6E27025A" w:rsidR="00E111F6" w:rsidRDefault="00683A22" w:rsidP="000572DB">
      <w:r w:rsidRPr="00683A22">
        <w:lastRenderedPageBreak/>
        <w:t xml:space="preserve">Les </w:t>
      </w:r>
      <w:r w:rsidR="00BD4A30">
        <w:t xml:space="preserve">mesures de </w:t>
      </w:r>
      <w:r w:rsidRPr="00683A22">
        <w:t>moyenne par épi auront une</w:t>
      </w:r>
      <w:r w:rsidR="00A96231">
        <w:t xml:space="preserve"> plus forte héritabilité que</w:t>
      </w:r>
      <w:r w:rsidRPr="00683A22">
        <w:t xml:space="preserve"> les</w:t>
      </w:r>
      <w:r w:rsidR="00BD4A30">
        <w:t xml:space="preserve"> mesures de grains individuels </w:t>
      </w:r>
      <w:r w:rsidR="00FD1419">
        <w:t xml:space="preserve">(justification </w:t>
      </w:r>
      <w:r w:rsidR="00642D27">
        <w:t xml:space="preserve">complète </w:t>
      </w:r>
      <w:r w:rsidR="00FD1419">
        <w:t xml:space="preserve">en annexe 1) </w:t>
      </w:r>
      <w:r w:rsidR="002C09A7">
        <w:t xml:space="preserve">mais </w:t>
      </w:r>
      <w:r w:rsidRPr="00683A22">
        <w:t>l’intensité de sélection sur les grains individuels est bien plus élevée</w:t>
      </w:r>
      <w:r w:rsidR="00793C74">
        <w:t xml:space="preserve"> que l’intensité de sélection sur épi</w:t>
      </w:r>
      <w:r w:rsidRPr="00683A22">
        <w:t>.</w:t>
      </w:r>
      <w:r w:rsidR="0089131E">
        <w:t xml:space="preserve"> L’équation du sélectionneur fait apparaître entre les deux méthodes de sélection un compromis entre l’héritabilité et l’intensité de sélection.</w:t>
      </w:r>
      <w:r w:rsidRPr="00683A22">
        <w:t xml:space="preserve"> </w:t>
      </w:r>
      <w:r w:rsidR="0089131E">
        <w:t>Il est donc difficile de savoir quelle méthode est la plus avantageuse et é</w:t>
      </w:r>
      <w:r w:rsidRPr="00683A22">
        <w:t>tudier de manière analytique cette contradiction donnerait des bas</w:t>
      </w:r>
      <w:r w:rsidR="004D0505">
        <w:t>es pour explorer leur</w:t>
      </w:r>
      <w:r w:rsidR="0074026B">
        <w:t>s</w:t>
      </w:r>
      <w:r w:rsidR="004D0505">
        <w:t xml:space="preserve"> intérêt</w:t>
      </w:r>
      <w:r w:rsidR="0074026B">
        <w:t>s</w:t>
      </w:r>
      <w:r w:rsidR="004D0505">
        <w:t xml:space="preserve"> respectif</w:t>
      </w:r>
      <w:r w:rsidR="0074026B">
        <w:t>s</w:t>
      </w:r>
      <w:r w:rsidRPr="00683A22">
        <w:t>.</w:t>
      </w:r>
    </w:p>
    <w:p w14:paraId="6B2CC25A" w14:textId="77777777" w:rsidR="005955B4" w:rsidRDefault="005955B4" w:rsidP="000572DB"/>
    <w:p w14:paraId="13332C88" w14:textId="55A5703D" w:rsidR="00E111F6" w:rsidRPr="00E111F6" w:rsidRDefault="00E111F6" w:rsidP="00E111F6">
      <w:r w:rsidRPr="00E111F6">
        <w:t xml:space="preserve">Durant le stage, nous avons donc tenté de répondre </w:t>
      </w:r>
      <w:r w:rsidR="00DF4F83">
        <w:t>à deux questions</w:t>
      </w:r>
      <w:r w:rsidRPr="00E111F6">
        <w:t> :</w:t>
      </w:r>
    </w:p>
    <w:p w14:paraId="2D4015FB" w14:textId="01B51933" w:rsidR="00E111F6" w:rsidRPr="00E111F6" w:rsidRDefault="004B46F8" w:rsidP="00E111F6">
      <w:pPr>
        <w:numPr>
          <w:ilvl w:val="0"/>
          <w:numId w:val="12"/>
        </w:numPr>
      </w:pPr>
      <w:r>
        <w:t>Quel sont les effets directs et indirects</w:t>
      </w:r>
      <w:r w:rsidR="00E111F6" w:rsidRPr="00E111F6">
        <w:t xml:space="preserve"> d’une sélection massale sur la taille du grain ?</w:t>
      </w:r>
    </w:p>
    <w:p w14:paraId="0E97F6FC" w14:textId="4E2B49B8" w:rsidR="00E111F6" w:rsidRDefault="00E111F6" w:rsidP="00E111F6">
      <w:pPr>
        <w:numPr>
          <w:ilvl w:val="0"/>
          <w:numId w:val="12"/>
        </w:numPr>
      </w:pPr>
      <w:r w:rsidRPr="00E111F6">
        <w:t>Dans quelles conditions est-il préférable de sélectionner sur grain ou sur épi ?</w:t>
      </w:r>
    </w:p>
    <w:p w14:paraId="6DB80709" w14:textId="68DA4EB4" w:rsidR="009A03EC" w:rsidRDefault="009A03EC" w:rsidP="009A03EC">
      <w:pPr>
        <w:ind w:left="360"/>
      </w:pPr>
    </w:p>
    <w:p w14:paraId="1A0A3CF0" w14:textId="4CDF2A81" w:rsidR="009A03EC" w:rsidRPr="00E111F6" w:rsidRDefault="002C6C80" w:rsidP="002C6C80">
      <w:r w:rsidRPr="002C6C80">
        <w:t>Pour cela, deux exp</w:t>
      </w:r>
      <w:r w:rsidR="00F60832">
        <w:t>érimentations ont été réalisées.</w:t>
      </w:r>
      <w:r w:rsidRPr="002C6C80">
        <w:t xml:space="preserve"> </w:t>
      </w:r>
      <w:r w:rsidR="00F60832">
        <w:t>L</w:t>
      </w:r>
      <w:r w:rsidRPr="002C6C80">
        <w:t xml:space="preserve">a première est l’étude </w:t>
      </w:r>
      <w:r w:rsidR="00F60832">
        <w:t>au champ des effets</w:t>
      </w:r>
      <w:r w:rsidRPr="002C6C80">
        <w:t xml:space="preserve"> d’une sélection sur la</w:t>
      </w:r>
      <w:r w:rsidR="001F2A1B">
        <w:t xml:space="preserve"> taille individuelle des grains.</w:t>
      </w:r>
      <w:r w:rsidRPr="002C6C80">
        <w:t xml:space="preserve"> </w:t>
      </w:r>
      <w:r w:rsidR="001F2A1B">
        <w:t>L</w:t>
      </w:r>
      <w:r w:rsidRPr="002C6C80">
        <w:t xml:space="preserve">a seconde </w:t>
      </w:r>
      <w:r w:rsidR="00A40A0F">
        <w:t xml:space="preserve">est </w:t>
      </w:r>
      <w:r w:rsidRPr="002C6C80">
        <w:t xml:space="preserve">une étude en condition contrôlées où les descendances de plusieurs centaines de grains </w:t>
      </w:r>
      <w:r w:rsidR="00A40A0F">
        <w:t>de génotypes et</w:t>
      </w:r>
      <w:r w:rsidRPr="002C6C80">
        <w:t xml:space="preserve"> phénotype</w:t>
      </w:r>
      <w:r w:rsidR="00A40A0F">
        <w:t>s</w:t>
      </w:r>
      <w:r w:rsidRPr="002C6C80">
        <w:t xml:space="preserve"> </w:t>
      </w:r>
      <w:r w:rsidR="003C19B8">
        <w:t xml:space="preserve">connus </w:t>
      </w:r>
      <w:r w:rsidRPr="002C6C80">
        <w:t xml:space="preserve">ont </w:t>
      </w:r>
      <w:r w:rsidR="003C19B8">
        <w:t xml:space="preserve">été </w:t>
      </w:r>
      <w:r w:rsidRPr="002C6C80">
        <w:t xml:space="preserve">étudiées pour </w:t>
      </w:r>
      <w:r w:rsidR="00A40A0F">
        <w:t>simuler l’effet qu’aurait eu une sélection sur la taille du grain</w:t>
      </w:r>
      <w:r w:rsidRPr="002C6C80">
        <w:t>. Enfin une approche analytique a été conduite pour formaliser l</w:t>
      </w:r>
      <w:r w:rsidR="00C778B1">
        <w:t>’efficacité relative</w:t>
      </w:r>
      <w:r w:rsidR="00714886">
        <w:t xml:space="preserve"> </w:t>
      </w:r>
      <w:r w:rsidR="00C778B1">
        <w:t>de la s</w:t>
      </w:r>
      <w:r w:rsidR="00C778B1" w:rsidRPr="00C778B1">
        <w:t xml:space="preserve">élection entre sélection sur grain et sélection sur épi pour un trait du grain </w:t>
      </w:r>
      <w:r w:rsidR="00714886">
        <w:t>(ERS)</w:t>
      </w:r>
      <w:r w:rsidR="00A40A0F">
        <w:t>.</w:t>
      </w:r>
    </w:p>
    <w:p w14:paraId="7D7CF25C" w14:textId="37080596" w:rsidR="00065447" w:rsidRPr="00065447" w:rsidRDefault="00065447" w:rsidP="00065447"/>
    <w:p w14:paraId="7E854013" w14:textId="5B5BEA66" w:rsidR="001E07CB" w:rsidRDefault="001E07CB" w:rsidP="001E07CB">
      <w:pPr>
        <w:pStyle w:val="Titre1"/>
      </w:pPr>
      <w:bookmarkStart w:id="5" w:name="_Toc144832683"/>
      <w:r>
        <w:t>Matériel et méthodes</w:t>
      </w:r>
      <w:bookmarkEnd w:id="5"/>
    </w:p>
    <w:p w14:paraId="703C35FA" w14:textId="25706728" w:rsidR="0038756A" w:rsidRPr="0038756A" w:rsidRDefault="0038756A" w:rsidP="0038756A">
      <w:pPr>
        <w:pStyle w:val="Corpsdetexte"/>
      </w:pPr>
      <w:r>
        <w:t xml:space="preserve">Toutes les analyses statistiques décrites dans cette partie ont été réalisées avec le logiciel R </w:t>
      </w:r>
      <w:r>
        <w:fldChar w:fldCharType="begin"/>
      </w:r>
      <w:r w:rsidR="00DB416E">
        <w:instrText xml:space="preserve"> ADDIN ZOTERO_ITEM CSL_CITATION {"citationID":"t3cQxDwH","properties":{"formattedCitation":"(R Core Team, 2022)","plainCitation":"(R Core Team, 2022)","noteIndex":0},"citationItems":[{"id":4967,"uris":["http://zotero.org/groups/4992050/items/EVD6KVPY"],"itemData":{"id":496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sidRPr="00FE4491">
        <w:t>(R Core Team, 2022)</w:t>
      </w:r>
      <w:r>
        <w:fldChar w:fldCharType="end"/>
      </w:r>
      <w:r>
        <w:t>.</w:t>
      </w:r>
    </w:p>
    <w:p w14:paraId="2E40AB5C" w14:textId="77777777" w:rsidR="009E3A0A" w:rsidRPr="001E07CB" w:rsidRDefault="009E3A0A" w:rsidP="009E3A0A">
      <w:pPr>
        <w:pStyle w:val="Titre2"/>
      </w:pPr>
      <w:bookmarkStart w:id="6" w:name="_Toc144832684"/>
      <w:r>
        <w:t>Matériel végétal</w:t>
      </w:r>
      <w:bookmarkEnd w:id="6"/>
    </w:p>
    <w:p w14:paraId="0EA660E4" w14:textId="0693E439"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00937327">
        <w:t xml:space="preserve">appelée </w:t>
      </w:r>
      <w:r w:rsidRPr="001E07CB">
        <w:t xml:space="preserve">EPO. Cette population a été constituée en 1997 en croisant des accessions de </w:t>
      </w:r>
      <w:r w:rsidRPr="001E07CB">
        <w:rPr>
          <w:i/>
        </w:rPr>
        <w:t>T. turgidum</w:t>
      </w:r>
      <w:r w:rsidRPr="001E07CB">
        <w:t xml:space="preserve"> contemporaines avec des accessions sauvages et primitives. Un gène de stérilité mâle </w:t>
      </w:r>
      <w:r w:rsidR="008E1AB3" w:rsidRPr="001E07CB">
        <w:t>ségrége</w:t>
      </w:r>
      <w:r w:rsidRPr="001E07CB">
        <w:t xml:space="preserve"> dans la population pour assurer des allofécondations.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seed descent pendant 2 générations</w:t>
      </w:r>
      <w:r>
        <w:t xml:space="preserve"> </w:t>
      </w:r>
      <w:r>
        <w:fldChar w:fldCharType="begin"/>
      </w:r>
      <w:r w:rsidR="00DB416E">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xml:space="preserve">. </w:t>
      </w:r>
      <w:r w:rsidR="00756A41" w:rsidRPr="00756A41">
        <w:t>Cette population a servi à plusieurs études de génétique et renferme une large diversité génétique pour de nombreux caractères</w:t>
      </w:r>
      <w:r w:rsidR="00756A41">
        <w:t xml:space="preserve"> </w:t>
      </w:r>
      <w:r w:rsidR="00756A41">
        <w:fldChar w:fldCharType="begin"/>
      </w:r>
      <w:r w:rsidR="00DB416E">
        <w:instrText xml:space="preserve"> ADDIN ZOTERO_ITEM CSL_CITATION {"citationID":"ZBFk1FXj","properties":{"formattedCitation":"(Ballini et al., 2020; Colombo et al., 2022; Montazeaud et al., 2022)","plainCitation":"(Ballini et al., 2020; Colombo et al., 2022; Montazeaud et al., 2022)","noteIndex":0},"citationItems":[{"id":4973,"uris":["http://zotero.org/groups/4992050/items/9TQKA722"],"itemData":{"id":4973,"type":"article-journal","abstract":"Few resistance genes providing defence against the major fungal diseases septoria tritici blotch (STB), septoria nodorum blotch, leaf rust (LR), and an emerging wheat blast disease have been identified in durum wheat. We identified sixteen fungal disease-associated QTL through genome-wide association mapping of 180 inbred lines sampled from a durum wheat Composite Cross-population. Two STB resistance-associated QTL mapped to chromosome 3A, one of which colocalizes with Stb6, a known resistance gene previously identified in bread wheat. This partial resistance could be conferred by a new allele of Stb6 or another paralogous gene. The second locus is associated with a reduction in pycnidia density, a recently identified and poorly understood form of resistance. A resistance QTL strongly associated with LR, and colocalizing with Lr61, was observed in a 3.24 Mbp region on chromosome 6B. QTL mapping of LR resistance following treatment by chitin used in the context of inducer treatment was also investigated. Using a combination of resistance alleles at these loci could confer durable resistance to multiple fungal diseases and aid durum wheat breeders in their fight against these fungal pathogens.","container-title":"Euphytica","DOI":"10.1007/s10681-020-02631-9","ISSN":"1573-5060","issue":"6","journalAbbreviation":"Euphytica","language":"en","page":"92","source":"Springer Link","title":"Genome wide association mapping for resistance to multiple fungal pathogens in a panel issued from a broad composite cross-population of tetraploid wheat Triticum turgidum","volume":"216","author":[{"family":"Ballini","given":"Elsa"},{"family":"Tavaud","given":"Muriel"},{"family":"Ducasse","given":"Aurélie"},{"family":"Sanchez","given":"Dimitri"},{"family":"Paux","given":"Etienne"},{"family":"Kitt","given":"Jonathan"},{"family":"Charmet","given":"Gilles"},{"family":"Audigeos","given":"Delphine"},{"family":"Roumet","given":"Pierre"},{"family":"David","given":"Jacques"},{"family":"Morel","given":"Jean-Benoit"}],"issued":{"date-parts":[["2020",5,27]]}}},{"id":4975,"uris":["http://zotero.org/groups/4992050/items/IPN5HU5L"],"itemData":{"id":4975,"type":"article-journal","abstrac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container-title":"Frontiers in Plant Science","ISSN":"1664-462X","source":"Frontiers","title":"Genetic Analysis of Platform-Phenotyped Root System Architecture of Bread and Durum Wheat in Relation to Agronomic Traits","URL":"https://www.frontiersin.org/articles/10.3389/fpls.2022.853601","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3",8,31]]},"issued":{"date-parts":[["2022"]]}}},{"id":4970,"uris":["http://zotero.org/groups/4992050/items/A5P88GSJ"],"itemData":{"id":4970,"type":"article-journal","abstract":"Agroecosystem diversification through increased crop genetic diversity could provide multiple services such as improved disease control or increased productivity. However, we still poorly understand how genetic diversity affects agronomic performance. We grew 179 inbred lines of durum wheat in pure stands and in 202 binary mixtures in field conditions. We then tested the effect of allelic richness between genotypes and genotype richness on grain yield and Septoria tritici blotch disease. Allelic richness was tested at 19K single nucleotide polymorphisms distributed along the durum wheat genome. Both genotype richness and allelic richness could be equal to 1 or 2. Mixtures were overall more productive and less diseased than their pure stand components. Yet, we identified one locus at which allelic richness between genotypes was associated with increased disease severity and decreased grain yield. The effect of allelic richness at this locus was stronger than the effect of genotype richness on grain yield (−7.6% vs +5.7%). Our results suggest that positive effects of crop diversity can be reversed by unfavourable allelic associations. This highlights the need to integrate genomic data into crop diversification strategies. More generally, investigating plant–plant interactions at the genomic level is promising to better understand biodiversity–ecosystem functioning relationships.","container-title":"New Phytologist","DOI":"10.1111/nph.17915","ISSN":"1469-8137","issue":"6","language":"en","license":"© 2022 The Authors. New Phytologist © 2022 New Phytologist Foundation","note":"_eprint: https://onlinelibrary.wiley.com/doi/pdf/10.1111/nph.17915","page":"2573-2584","source":"Wiley Online Library","title":"From cultivar mixtures to allelic mixtures: opposite effects of allelic richness between genotypes and genotype richness in wheat","title-short":"From cultivar mixtures to allelic mixtures","volume":"233","author":[{"family":"Montazeaud","given":"Germain"},{"family":"Flutre","given":"Timothée"},{"family":"Ballini","given":"Elsa"},{"family":"Morel","given":"Jean-Benoit"},{"family":"David","given":"Jacques"},{"family":"Girodolle","given":"Johanna"},{"family":"Rocher","given":"Aline"},{"family":"Ducasse","given":"Aurélie"},{"family":"Violle","given":"Cyrille"},{"family":"Fort","given":"Florian"},{"family":"Fréville","given":"Hélène"}],"issued":{"date-parts":[["2022"]]}}}],"schema":"https://github.com/citation-style-language/schema/raw/master/csl-citation.json"} </w:instrText>
      </w:r>
      <w:r w:rsidR="00756A41">
        <w:fldChar w:fldCharType="separate"/>
      </w:r>
      <w:r w:rsidR="00756A41" w:rsidRPr="00756A41">
        <w:t>(Ballini et al., 2020; Colombo et al., 2022; Montazeaud et al., 2022)</w:t>
      </w:r>
      <w:r w:rsidR="00756A41">
        <w:fldChar w:fldCharType="end"/>
      </w:r>
      <w:r w:rsidR="00756A41">
        <w:t>.</w:t>
      </w:r>
      <w:r w:rsidR="00756A41" w:rsidRPr="00756A41">
        <w:t xml:space="preserve"> </w:t>
      </w:r>
      <w:r w:rsidRPr="001E07CB">
        <w:t>La population ainsi que les lignées qui en sont extraites sont le matériel végétal de ce</w:t>
      </w:r>
      <w:r>
        <w:t xml:space="preserve"> stage.</w:t>
      </w:r>
    </w:p>
    <w:p w14:paraId="79FA22F5" w14:textId="5CCF4DE9" w:rsidR="001E07CB" w:rsidRPr="001E07CB" w:rsidRDefault="001E07CB" w:rsidP="001E07CB"/>
    <w:p w14:paraId="0C1C145B" w14:textId="341573D4" w:rsidR="001E07CB" w:rsidRDefault="001E07CB" w:rsidP="001E07CB">
      <w:pPr>
        <w:pStyle w:val="Titre2"/>
      </w:pPr>
      <w:bookmarkStart w:id="7" w:name="_Toc144832685"/>
      <w:r>
        <w:lastRenderedPageBreak/>
        <w:t>Dispositif</w:t>
      </w:r>
      <w:r w:rsidR="005D69C8">
        <w:t>s</w:t>
      </w:r>
      <w:r>
        <w:t xml:space="preserve"> expériment</w:t>
      </w:r>
      <w:r w:rsidR="005D69C8">
        <w:t>aux</w:t>
      </w:r>
      <w:bookmarkEnd w:id="7"/>
    </w:p>
    <w:p w14:paraId="3609664E" w14:textId="429A2F19" w:rsidR="003B4665" w:rsidRDefault="003B4665" w:rsidP="003B4665">
      <w:pPr>
        <w:pStyle w:val="Titre3"/>
      </w:pPr>
      <w:bookmarkStart w:id="8" w:name="_Toc144832686"/>
      <w:r>
        <w:t xml:space="preserve">Dispositif de sélection </w:t>
      </w:r>
      <w:r w:rsidR="00A50BA8">
        <w:t>in vivo</w:t>
      </w:r>
      <w:bookmarkEnd w:id="8"/>
      <w:r>
        <w:t xml:space="preserve"> </w:t>
      </w:r>
    </w:p>
    <w:p w14:paraId="57F2A387" w14:textId="7DFBF9EB" w:rsidR="003A118B" w:rsidRDefault="004B71D9" w:rsidP="003A118B">
      <w:r>
        <w:t>Sur l’unité expérimentale INRA</w:t>
      </w:r>
      <w:r w:rsidRPr="004B71D9">
        <w:t>e DIASCOPE à</w:t>
      </w:r>
      <w:r w:rsidR="00E77733">
        <w:t xml:space="preserve"> Maug</w:t>
      </w:r>
      <w:r w:rsidR="000210F1">
        <w:t>uio, un semis a été fait en prenant des grains d</w:t>
      </w:r>
      <w:r w:rsidR="00614EC0" w:rsidRPr="001E07CB">
        <w:t>irectement issu</w:t>
      </w:r>
      <w:r w:rsidR="00E77733">
        <w:t>s</w:t>
      </w:r>
      <w:r w:rsidR="00614EC0" w:rsidRPr="001E07CB">
        <w:t xml:space="preserve"> de la population </w:t>
      </w:r>
      <w:r w:rsidR="00614EC0">
        <w:t xml:space="preserve">composite </w:t>
      </w:r>
      <w:r w:rsidR="00614EC0" w:rsidRPr="001E07CB">
        <w:t>EPO</w:t>
      </w:r>
      <w:r w:rsidR="00614EC0">
        <w:t xml:space="preserve"> </w:t>
      </w:r>
      <w:r w:rsidR="00915A3F">
        <w:t>(</w:t>
      </w:r>
      <w:r w:rsidR="00614EC0">
        <w:t xml:space="preserve">en mélange, non fixée et </w:t>
      </w:r>
      <w:r w:rsidR="00EB0CCA">
        <w:t>ségrégeant pour</w:t>
      </w:r>
      <w:r w:rsidR="00777CB1">
        <w:t xml:space="preserve"> l’allèle de</w:t>
      </w:r>
      <w:r w:rsidR="00614EC0">
        <w:t xml:space="preserve"> stérilité mâle</w:t>
      </w:r>
      <w:r w:rsidR="00915A3F">
        <w:t>)</w:t>
      </w:r>
      <w:r w:rsidR="00614EC0" w:rsidRPr="001E07CB">
        <w:t xml:space="preserve">. Le semis s’est fait en plein champ dans des </w:t>
      </w:r>
      <w:r w:rsidR="00614EC0">
        <w:t xml:space="preserve">micro parcelles de 1.5 m² </w:t>
      </w:r>
      <w:r w:rsidR="00160B2F">
        <w:t xml:space="preserve">le 10/11/2022 </w:t>
      </w:r>
      <w:r w:rsidR="00B63499">
        <w:t>chaque parcelle contenant 6 rangs</w:t>
      </w:r>
      <w:r w:rsidR="00614EC0" w:rsidRPr="001E07CB">
        <w:t xml:space="preserve">. Avant le semis, les grains ont été tamisés </w:t>
      </w:r>
      <w:r w:rsidR="00614EC0">
        <w:t>sur</w:t>
      </w:r>
      <w:r w:rsidR="00614EC0" w:rsidRPr="001E07CB">
        <w:t xml:space="preserve"> des mailles de 34 et 35 mm. Ils ont été séparés entre "gros" (&gt;35 mm), "moyens" (34&lt; &lt;35), et "petits" (&lt; 34 mm). Une partie des grains n’a pas été tamisée et constitue </w:t>
      </w:r>
      <w:r w:rsidR="00A55D66">
        <w:t>la population de référence</w:t>
      </w:r>
      <w:r w:rsidR="00614EC0" w:rsidRPr="001E07CB">
        <w:t xml:space="preserve">. </w:t>
      </w:r>
      <w:r w:rsidR="003A118B">
        <w:t>Les traits morphologiques des grains semés</w:t>
      </w:r>
      <w:r w:rsidR="003A118B" w:rsidRPr="003A118B">
        <w:t xml:space="preserve"> </w:t>
      </w:r>
      <w:r w:rsidR="003A118B" w:rsidRPr="00FC386E">
        <w:t xml:space="preserve">ont été mesurés </w:t>
      </w:r>
      <w:r w:rsidR="000D0D47">
        <w:t xml:space="preserve">individuellement </w:t>
      </w:r>
      <w:r w:rsidR="00D3108C">
        <w:t xml:space="preserve">(une mesure par grain) </w:t>
      </w:r>
      <w:r w:rsidR="003A118B" w:rsidRPr="00FC386E">
        <w:t>par analyse auto</w:t>
      </w:r>
      <w:r w:rsidR="00A11981">
        <w:t>matique d’image à l’Optomachine</w:t>
      </w:r>
      <w:r w:rsidR="00AA29FB">
        <w:rPr>
          <w:rStyle w:val="Appelnotedebasdep"/>
        </w:rPr>
        <w:footnoteReference w:id="1"/>
      </w:r>
      <w:r w:rsidR="00AA29FB">
        <w:t xml:space="preserve">. </w:t>
      </w:r>
      <w:r w:rsidR="002D3C1D">
        <w:t>L’Optomachine calcule une</w:t>
      </w:r>
      <w:r w:rsidR="003A118B" w:rsidRPr="00FC386E">
        <w:t xml:space="preserve"> centaine d’indicateurs</w:t>
      </w:r>
      <w:r w:rsidR="002D3C1D">
        <w:t>, notamment l</w:t>
      </w:r>
      <w:r w:rsidR="003A118B" w:rsidRPr="00FC386E">
        <w:t xml:space="preserve">a surface </w:t>
      </w:r>
      <w:r w:rsidR="002D3C1D">
        <w:t xml:space="preserve">des grains </w:t>
      </w:r>
      <w:r w:rsidR="003A118B" w:rsidRPr="00FC386E">
        <w:t xml:space="preserve">(en mm²). Cette surface est appelée "taille du grain" dans la suite du rapport. </w:t>
      </w:r>
      <w:r w:rsidR="000D0D47">
        <w:t>L’Optomachine pèse également le</w:t>
      </w:r>
      <w:r w:rsidR="00254B1A">
        <w:t>s grains et calcule le</w:t>
      </w:r>
      <w:r w:rsidR="000D0D47">
        <w:t xml:space="preserve"> PMG. </w:t>
      </w:r>
    </w:p>
    <w:p w14:paraId="23AF4754" w14:textId="35C2129E" w:rsidR="003B4665" w:rsidRDefault="0025045D" w:rsidP="003B4665">
      <w:r>
        <w:t>A</w:t>
      </w:r>
      <w:r w:rsidR="00614EC0" w:rsidRPr="001E07CB">
        <w:t>u total 12 micro parcelles</w:t>
      </w:r>
      <w:r w:rsidR="00513AA7">
        <w:t>,</w:t>
      </w:r>
      <w:r w:rsidR="00614EC0" w:rsidRPr="001E07CB">
        <w:t xml:space="preserve"> d</w:t>
      </w:r>
      <w:r>
        <w:t>onc</w:t>
      </w:r>
      <w:r w:rsidR="00614EC0" w:rsidRPr="001E07CB">
        <w:t xml:space="preserve"> 3 répétitions d</w:t>
      </w:r>
      <w:r>
        <w:t>e chaque traitement ont été d</w:t>
      </w:r>
      <w:r w:rsidR="004227D5">
        <w:t>i</w:t>
      </w:r>
      <w:r>
        <w:t>spos</w:t>
      </w:r>
      <w:r w:rsidR="00614EC0" w:rsidRPr="001E07CB">
        <w:t>ées au hasard.</w:t>
      </w:r>
      <w:r w:rsidR="00614EC0">
        <w:t xml:space="preserve"> Les micro-parcelles étaient organisées en passages et en planches (qui correspondaient à des coordonnées spatiales)</w:t>
      </w:r>
      <w:r w:rsidR="00B91FA6">
        <w:t>.</w:t>
      </w:r>
      <w:r w:rsidR="00AB09B3">
        <w:t xml:space="preserve"> Elles ont été conduites selon un itinéraire technique bio, avec irrigation </w:t>
      </w:r>
      <w:r w:rsidR="00F718FC">
        <w:t xml:space="preserve">(aucune mesure précise de la quantité d’eau apportée n’est disponible) </w:t>
      </w:r>
      <w:r w:rsidR="00AB09B3">
        <w:t xml:space="preserve">et sans traitements phytosanitaires. </w:t>
      </w:r>
      <w:r w:rsidR="002F74CB">
        <w:t xml:space="preserve">La récolte a eu lieu de 3 juillet. </w:t>
      </w:r>
    </w:p>
    <w:p w14:paraId="12A5E745" w14:textId="3F923D94" w:rsidR="00656B99" w:rsidRPr="003B4665" w:rsidRDefault="00656B99" w:rsidP="00656B99">
      <w:pPr>
        <w:pStyle w:val="Titre3"/>
      </w:pPr>
      <w:bookmarkStart w:id="9" w:name="_Toc144832687"/>
      <w:r>
        <w:t>Dispositif de sélection in silico</w:t>
      </w:r>
      <w:bookmarkEnd w:id="9"/>
    </w:p>
    <w:p w14:paraId="21227EA1" w14:textId="4AC9C490" w:rsidR="00B8212D" w:rsidRDefault="00200FF6" w:rsidP="001E07CB">
      <w:r>
        <w:t>Un autre dispositif</w:t>
      </w:r>
      <w:r w:rsidR="001E07CB" w:rsidRPr="001E07CB">
        <w:t xml:space="preserve"> </w:t>
      </w:r>
      <w:r>
        <w:t>a été mis en place</w:t>
      </w:r>
      <w:r w:rsidR="001E07CB" w:rsidRPr="001E07CB">
        <w:t xml:space="preserve"> au bâtiment ARCAD (10 rue Arthur Young, 34000,</w:t>
      </w:r>
      <w:r>
        <w:t xml:space="preserve"> Montpellier, France). </w:t>
      </w:r>
      <w:r w:rsidR="0076315B">
        <w:t>Six</w:t>
      </w:r>
      <w:r w:rsidR="001E07CB" w:rsidRPr="001E07CB">
        <w:t xml:space="preserve"> bacs de 1 m</w:t>
      </w:r>
      <w:r w:rsidR="0076315B">
        <w:t>ètre carré ont été semés avec</w:t>
      </w:r>
      <w:r w:rsidR="001E07CB" w:rsidRPr="001E07CB">
        <w:t xml:space="preserve"> </w:t>
      </w:r>
      <w:r w:rsidR="004B5ECB">
        <w:t xml:space="preserve">les </w:t>
      </w:r>
      <w:r w:rsidR="001E07CB" w:rsidRPr="001E07CB">
        <w:t>180 lignées EPO</w:t>
      </w:r>
      <w:r w:rsidR="000B3808">
        <w:t xml:space="preserve"> fixées</w:t>
      </w:r>
      <w:r w:rsidR="001E07CB" w:rsidRPr="001E07CB">
        <w:t xml:space="preserve">. </w:t>
      </w:r>
      <w:r w:rsidR="00B8212D">
        <w:t>Pour cha</w:t>
      </w:r>
      <w:r w:rsidR="000B3808">
        <w:t>que</w:t>
      </w:r>
      <w:r w:rsidR="00B8212D">
        <w:t xml:space="preserve"> </w:t>
      </w:r>
      <w:r w:rsidR="000B3808">
        <w:t>lignée</w:t>
      </w:r>
      <w:r w:rsidR="00E35188">
        <w:t xml:space="preserve">, </w:t>
      </w:r>
      <w:r w:rsidR="009432D9">
        <w:t xml:space="preserve">des lots de </w:t>
      </w:r>
      <w:r w:rsidR="00B8212D">
        <w:t xml:space="preserve">12 grains </w:t>
      </w:r>
      <w:r w:rsidR="000E621A">
        <w:t xml:space="preserve">non cassés et non échaudés </w:t>
      </w:r>
      <w:r w:rsidR="00B8212D">
        <w:t xml:space="preserve">ont été choisis pour participer au semis. Sur chaque grain, deux </w:t>
      </w:r>
      <w:r w:rsidR="00863AFD">
        <w:t>spectres NIRS ont été acquis avec un spectromètre</w:t>
      </w:r>
      <w:r w:rsidR="00B8212D">
        <w:t xml:space="preserve"> ASD</w:t>
      </w:r>
      <w:r w:rsidR="00562719">
        <w:rPr>
          <w:rStyle w:val="Appelnotedebasdep"/>
        </w:rPr>
        <w:footnoteReference w:id="2"/>
      </w:r>
      <w:r w:rsidR="00B8212D">
        <w:t xml:space="preserve">, </w:t>
      </w:r>
      <w:r w:rsidR="00FB5D3E">
        <w:t>et l</w:t>
      </w:r>
      <w:r w:rsidR="00A00FA3">
        <w:t>a taille</w:t>
      </w:r>
      <w:r w:rsidR="00BD32B2">
        <w:t xml:space="preserve"> des grains</w:t>
      </w:r>
      <w:r w:rsidR="00FC386E" w:rsidRPr="00FC386E">
        <w:t xml:space="preserve"> </w:t>
      </w:r>
      <w:r w:rsidR="00457B16">
        <w:t xml:space="preserve">a </w:t>
      </w:r>
      <w:r w:rsidR="00FC386E" w:rsidRPr="00FC386E">
        <w:t>été mesuré</w:t>
      </w:r>
      <w:r w:rsidR="00F15785">
        <w:t>e</w:t>
      </w:r>
      <w:r w:rsidR="00FC386E" w:rsidRPr="00FC386E">
        <w:t xml:space="preserve"> </w:t>
      </w:r>
      <w:r w:rsidR="0045079B">
        <w:t>à l’Optomachine.</w:t>
      </w:r>
      <w:r w:rsidR="006A0B0F" w:rsidRPr="001A47AF">
        <w:rPr>
          <w:color w:val="FF0000"/>
        </w:rPr>
        <w:t xml:space="preserve"> </w:t>
      </w:r>
    </w:p>
    <w:p w14:paraId="23A58C0B" w14:textId="6BC06585" w:rsidR="001E07CB" w:rsidRDefault="001E07CB" w:rsidP="001E07CB">
      <w:r w:rsidRPr="001E07CB">
        <w:t xml:space="preserve">Dans chaque bac, 208 grains ont été semées (13 lignes et 16 colonnes) en </w:t>
      </w:r>
      <w:r w:rsidR="00314DC1">
        <w:t xml:space="preserve">les </w:t>
      </w:r>
      <w:r w:rsidRPr="001E07CB">
        <w:t>répa</w:t>
      </w:r>
      <w:r w:rsidR="009D50F4">
        <w:t>rtissant au hasard</w:t>
      </w:r>
      <w:r w:rsidRPr="001E07CB">
        <w:t xml:space="preserve">. </w:t>
      </w:r>
      <w:r w:rsidR="008B0361">
        <w:t>I</w:t>
      </w:r>
      <w:r w:rsidR="008B0361" w:rsidRPr="008B0361">
        <w:t>l s’agit d’un plan complet équilibré, chaque génotype est semé</w:t>
      </w:r>
      <w:r w:rsidR="008B0361">
        <w:t xml:space="preserve"> au moins une fois dans chaque b</w:t>
      </w:r>
      <w:r w:rsidR="008B0361" w:rsidRPr="008B0361">
        <w:t>ac</w:t>
      </w:r>
      <w:r w:rsidR="00532AB8">
        <w:t xml:space="preserve"> et la position de chaque</w:t>
      </w:r>
      <w:r w:rsidR="00532AB8" w:rsidRPr="001E07CB">
        <w:t xml:space="preserve"> g</w:t>
      </w:r>
      <w:r w:rsidR="009D50F4">
        <w:t xml:space="preserve">rain </w:t>
      </w:r>
      <w:r w:rsidR="00D303A8">
        <w:t xml:space="preserve">est </w:t>
      </w:r>
      <w:r w:rsidR="00532AB8">
        <w:t>connue</w:t>
      </w:r>
      <w:r w:rsidR="008B0361" w:rsidRPr="008B0361">
        <w:t>. Pour r</w:t>
      </w:r>
      <w:r w:rsidR="008B0361">
        <w:t>especter les distances de semis l</w:t>
      </w:r>
      <w:r w:rsidR="008B0361" w:rsidRPr="008B0361">
        <w:t xml:space="preserve">es grains ont été collés </w:t>
      </w:r>
      <w:r w:rsidR="00BE1EA7">
        <w:t>avant semis sur</w:t>
      </w:r>
      <w:r w:rsidR="008B0361" w:rsidRPr="008B0361">
        <w:t xml:space="preserve"> une bande de papier facilement dégradable avec un empois d’amidon fabriqué à partir de farine</w:t>
      </w:r>
      <w:r w:rsidR="008B0361">
        <w:t>.</w:t>
      </w:r>
      <w:r w:rsidR="00225D2E">
        <w:t xml:space="preserve"> Le semis a été </w:t>
      </w:r>
      <w:r w:rsidR="0022169F">
        <w:t xml:space="preserve">fait le </w:t>
      </w:r>
      <w:r w:rsidR="005769B7">
        <w:t>0</w:t>
      </w:r>
      <w:r w:rsidR="0022169F">
        <w:t>6</w:t>
      </w:r>
      <w:r w:rsidR="005769B7">
        <w:t>/01/</w:t>
      </w:r>
      <w:r w:rsidR="0022169F">
        <w:t>2023. Un</w:t>
      </w:r>
      <w:r w:rsidR="00225D2E">
        <w:t xml:space="preserve"> semis de rattrap</w:t>
      </w:r>
      <w:r w:rsidR="005769B7">
        <w:t>age a été réalisé le 17/02/</w:t>
      </w:r>
      <w:r w:rsidR="00225D2E">
        <w:t>2023 pour remplace</w:t>
      </w:r>
      <w:r w:rsidR="00A42DF4">
        <w:t xml:space="preserve">r les défauts de germination. </w:t>
      </w:r>
      <w:r w:rsidR="004A31CF">
        <w:t>En moyenne, 7 grains par génotype</w:t>
      </w:r>
      <w:r w:rsidR="00B8212D">
        <w:t xml:space="preserve"> ont été semés</w:t>
      </w:r>
      <w:r w:rsidR="00BA06E8">
        <w:t xml:space="preserve"> parmi les 12 de </w:t>
      </w:r>
      <w:r w:rsidR="00BA06E8">
        <w:lastRenderedPageBreak/>
        <w:t>départ</w:t>
      </w:r>
      <w:r w:rsidR="00B8212D">
        <w:t>.</w:t>
      </w:r>
      <w:r w:rsidR="00C17C7C">
        <w:t xml:space="preserve"> </w:t>
      </w:r>
      <w:r w:rsidR="00A42DF4">
        <w:t xml:space="preserve">Semer aléatoirement les </w:t>
      </w:r>
      <w:r w:rsidR="00483D9F">
        <w:t>grains</w:t>
      </w:r>
      <w:r w:rsidR="00234CB8">
        <w:t xml:space="preserve"> complique</w:t>
      </w:r>
      <w:r w:rsidR="00715C06">
        <w:t xml:space="preserve"> l’acquisition des données mais permet</w:t>
      </w:r>
      <w:r w:rsidR="003240E3">
        <w:t xml:space="preserve"> de simuler l’effet d’une sélection et</w:t>
      </w:r>
      <w:r w:rsidR="00715C06">
        <w:t xml:space="preserve"> d’obtenir les valeurs </w:t>
      </w:r>
      <w:r w:rsidR="00483D9F">
        <w:t xml:space="preserve">génétique </w:t>
      </w:r>
      <w:r w:rsidR="00715C06">
        <w:t>des génotypes en population, et non en monoculture ou avec un nombre restreint de voisin</w:t>
      </w:r>
      <w:r w:rsidR="00F563B2">
        <w:t>.</w:t>
      </w:r>
      <w:r w:rsidR="000E2F77">
        <w:t xml:space="preserve"> </w:t>
      </w:r>
      <w:r w:rsidR="00F718FC">
        <w:t xml:space="preserve">Les bacs ont été irrigué une fois par semaine jusque début mars puis deux fois par semaine jusque mi-juin (aucune mesure précise de la quantité d’eau apportée n’est disponible). </w:t>
      </w:r>
      <w:r w:rsidR="00A62280" w:rsidRPr="00A62280">
        <w:t>Enfin, pour simuler un env</w:t>
      </w:r>
      <w:r w:rsidR="002E6299">
        <w:t>ironnement limité en ressources</w:t>
      </w:r>
      <w:r w:rsidR="00A62280" w:rsidRPr="00A62280">
        <w:t xml:space="preserve"> chaque bac </w:t>
      </w:r>
      <w:r w:rsidR="00E23D83">
        <w:t>n’a reçu que 30 unités d’azote le 20/04</w:t>
      </w:r>
      <w:r w:rsidR="00F718FC">
        <w:t xml:space="preserve">. </w:t>
      </w:r>
      <w:r w:rsidR="00B31627">
        <w:t xml:space="preserve">La récolte a eu lieu le 1 juillet. </w:t>
      </w:r>
    </w:p>
    <w:p w14:paraId="4F03A24A" w14:textId="77777777" w:rsidR="003C3831" w:rsidRPr="001E07CB" w:rsidRDefault="003C3831" w:rsidP="001E07CB"/>
    <w:p w14:paraId="64B410AD" w14:textId="7334DA60" w:rsidR="001E07CB" w:rsidRDefault="001E07CB" w:rsidP="001E07CB">
      <w:pPr>
        <w:pStyle w:val="Titre2"/>
      </w:pPr>
      <w:bookmarkStart w:id="10" w:name="_Toc144832688"/>
      <w:r>
        <w:t>Phénotypage</w:t>
      </w:r>
      <w:bookmarkEnd w:id="10"/>
    </w:p>
    <w:p w14:paraId="4DAA8E7C" w14:textId="5F914ACF" w:rsidR="00B63499" w:rsidRDefault="00B63499" w:rsidP="00B63499">
      <w:r>
        <w:t xml:space="preserve">Dans le dispositif de sélection </w:t>
      </w:r>
      <w:r w:rsidR="004B71D9">
        <w:t>in vivo</w:t>
      </w:r>
      <w:r>
        <w:t xml:space="preserve">, les deux rangs centraux de chaque micro-parcelle ont été récoltés. </w:t>
      </w:r>
      <w:r w:rsidR="00E7566C">
        <w:t>Dans cette récolte, 30 tiges</w:t>
      </w:r>
      <w:r>
        <w:t xml:space="preserve"> ont été choisies aléatoirement</w:t>
      </w:r>
      <w:r w:rsidR="00E7566C">
        <w:t xml:space="preserve"> en faisant attention à ne pas </w:t>
      </w:r>
      <w:r w:rsidR="003A78E3">
        <w:t>prendre</w:t>
      </w:r>
      <w:r w:rsidR="00E7566C">
        <w:t xml:space="preserve"> deux tiges de la même plante</w:t>
      </w:r>
      <w:r>
        <w:t xml:space="preserve"> et les traits suivants ont été mesurés :</w:t>
      </w:r>
    </w:p>
    <w:p w14:paraId="012814CF" w14:textId="7D6F13E1" w:rsidR="00B63499" w:rsidRDefault="0085691E" w:rsidP="00AB360B">
      <w:r>
        <w:t xml:space="preserve">Hauteur du brin </w:t>
      </w:r>
      <w:r w:rsidRPr="0085691E">
        <w:t>entre la base de la tige et la pointe</w:t>
      </w:r>
      <w:r>
        <w:t xml:space="preserve"> </w:t>
      </w:r>
      <w:r w:rsidRPr="0085691E">
        <w:t>de l’épi</w:t>
      </w:r>
      <w:r>
        <w:t xml:space="preserve"> en cm (</w:t>
      </w:r>
      <w:r w:rsidR="00FC2106">
        <w:t>H</w:t>
      </w:r>
      <w:r>
        <w:t>)</w:t>
      </w:r>
      <w:r w:rsidR="00AB360B">
        <w:t>, t</w:t>
      </w:r>
      <w:r>
        <w:t xml:space="preserve">aux de protéine des grains </w:t>
      </w:r>
      <w:r w:rsidR="00677BE8">
        <w:t xml:space="preserve">en % de la masse </w:t>
      </w:r>
      <w:r w:rsidR="005E4A0C">
        <w:t>(par NIRS des grains</w:t>
      </w:r>
      <w:r>
        <w:t>) (TPG)</w:t>
      </w:r>
      <w:r w:rsidR="00AB360B">
        <w:t xml:space="preserve">, </w:t>
      </w:r>
      <w:r>
        <w:t>PMG</w:t>
      </w:r>
      <w:r w:rsidR="00AB360B">
        <w:t xml:space="preserve"> en g, n</w:t>
      </w:r>
      <w:r>
        <w:t>ombre d’épillets (NbE)</w:t>
      </w:r>
      <w:r w:rsidR="00AB360B">
        <w:t>, n</w:t>
      </w:r>
      <w:r w:rsidR="00FC2106">
        <w:t>ombre de grains par épi (NGE)</w:t>
      </w:r>
      <w:r w:rsidR="00AB360B">
        <w:t>, t</w:t>
      </w:r>
      <w:r>
        <w:t>aille individuelle de chaque grain</w:t>
      </w:r>
      <w:r w:rsidR="00C50405">
        <w:t xml:space="preserve"> en mm²</w:t>
      </w:r>
      <w:r>
        <w:t xml:space="preserve"> (TIG)</w:t>
      </w:r>
      <w:r w:rsidR="00C50405">
        <w:t xml:space="preserve"> par mesure Optomachine</w:t>
      </w:r>
      <w:r w:rsidR="00AB360B">
        <w:t>, t</w:t>
      </w:r>
      <w:r>
        <w:t>aille moyenne des grains</w:t>
      </w:r>
      <w:r w:rsidR="00C50405">
        <w:t xml:space="preserve"> par épi en mm²</w:t>
      </w:r>
      <w:r>
        <w:t xml:space="preserve"> (TMG)</w:t>
      </w:r>
      <w:r w:rsidR="00AB360B">
        <w:t>, v</w:t>
      </w:r>
      <w:r>
        <w:t xml:space="preserve">ariance de la taille des grains </w:t>
      </w:r>
      <w:r w:rsidR="00AB360B">
        <w:t xml:space="preserve">en (mm²)² </w:t>
      </w:r>
      <w:r>
        <w:t>(GSV)</w:t>
      </w:r>
      <w:r w:rsidR="00AB360B">
        <w:t xml:space="preserve">. </w:t>
      </w:r>
    </w:p>
    <w:p w14:paraId="14AA49F7" w14:textId="7531C507" w:rsidR="009A4367" w:rsidRDefault="009A4367" w:rsidP="0085691E"/>
    <w:p w14:paraId="31F2B28F" w14:textId="77777777" w:rsidR="008574DE" w:rsidRDefault="009A4367" w:rsidP="008574DE">
      <w:r>
        <w:t xml:space="preserve">Pour le dispositif de sélection </w:t>
      </w:r>
      <w:r>
        <w:rPr>
          <w:i/>
        </w:rPr>
        <w:t>in silico</w:t>
      </w:r>
      <w:r>
        <w:t xml:space="preserve">, chaque plante </w:t>
      </w:r>
      <w:r w:rsidR="008574DE">
        <w:t xml:space="preserve">a été mesurée individuellement, et leurs brins maîtres ont été récoltés. Les mesures effectuées sur les brins récoltés sont les même que pour le dispositif de sélection </w:t>
      </w:r>
      <w:r w:rsidR="008574DE">
        <w:rPr>
          <w:i/>
        </w:rPr>
        <w:t>in vivo,</w:t>
      </w:r>
      <w:r w:rsidR="008574DE">
        <w:t xml:space="preserve"> avec en plus les mesures suivantes :</w:t>
      </w:r>
    </w:p>
    <w:p w14:paraId="6CC442A0" w14:textId="196E4EA4" w:rsidR="009A4367" w:rsidRDefault="00542B2D" w:rsidP="008574DE">
      <w:r>
        <w:t>Taux de protéines dans la feuille drapeau à floraison</w:t>
      </w:r>
      <w:r w:rsidR="00677BE8" w:rsidRPr="00677BE8">
        <w:t xml:space="preserve"> </w:t>
      </w:r>
      <w:r w:rsidR="00677BE8">
        <w:t>en % de la masse</w:t>
      </w:r>
      <w:r>
        <w:t xml:space="preserve"> (par NIRS des feuilles) (TPF)</w:t>
      </w:r>
      <w:r w:rsidR="008574DE">
        <w:t>, d</w:t>
      </w:r>
      <w:r>
        <w:t xml:space="preserve">ate d’épiaison en degrés </w:t>
      </w:r>
      <w:r w:rsidR="0099434C">
        <w:t xml:space="preserve">jours depuis le semis </w:t>
      </w:r>
      <w:r w:rsidR="008A58F9">
        <w:t>(</w:t>
      </w:r>
      <w:r w:rsidR="0099434C">
        <w:t>PRE</w:t>
      </w:r>
      <w:r>
        <w:t>)</w:t>
      </w:r>
      <w:r w:rsidR="008574DE">
        <w:t>, n</w:t>
      </w:r>
      <w:r>
        <w:t>ombre d’épis par plante (NbEP)</w:t>
      </w:r>
      <w:r w:rsidR="008574DE">
        <w:t>, p</w:t>
      </w:r>
      <w:r w:rsidR="002660D7">
        <w:t xml:space="preserve">oids total des épis </w:t>
      </w:r>
      <w:r w:rsidR="008574DE">
        <w:t xml:space="preserve">de la plante </w:t>
      </w:r>
      <w:r w:rsidR="002660D7">
        <w:t>(PTE)</w:t>
      </w:r>
      <w:r w:rsidR="008574DE">
        <w:t>.</w:t>
      </w:r>
    </w:p>
    <w:p w14:paraId="06A60AE5" w14:textId="77777777" w:rsidR="00762D2E" w:rsidRDefault="00762D2E" w:rsidP="00762D2E"/>
    <w:p w14:paraId="1D7A44AD" w14:textId="6BAB56B0" w:rsidR="00762D2E" w:rsidRDefault="00762D2E" w:rsidP="00762D2E">
      <w:r>
        <w:t xml:space="preserve">Les spectres NIRS </w:t>
      </w:r>
      <w:r w:rsidRPr="00762D2E">
        <w:t>des grains ont été acquis av</w:t>
      </w:r>
      <w:r w:rsidR="007E0833">
        <w:t>ec un spectromètre</w:t>
      </w:r>
      <w:r w:rsidR="00093AAC">
        <w:t xml:space="preserve"> Perkin-Elmer</w:t>
      </w:r>
      <w:r w:rsidR="004E4A58">
        <w:rPr>
          <w:rStyle w:val="Appelnotedebasdep"/>
        </w:rPr>
        <w:footnoteReference w:id="3"/>
      </w:r>
      <w:r w:rsidR="007E0833">
        <w:t xml:space="preserve"> </w:t>
      </w:r>
      <w:r w:rsidRPr="00762D2E">
        <w:t xml:space="preserve">et les spectres des </w:t>
      </w:r>
      <w:r w:rsidR="00712F01">
        <w:t xml:space="preserve">feuilles par </w:t>
      </w:r>
      <w:r w:rsidR="00CC4EBD">
        <w:t xml:space="preserve">un spectromètre </w:t>
      </w:r>
      <w:r w:rsidR="00712F01">
        <w:t xml:space="preserve">ASD. </w:t>
      </w:r>
    </w:p>
    <w:p w14:paraId="3CDEE1E3" w14:textId="65FA977A" w:rsidR="00E01485" w:rsidRDefault="00E01485" w:rsidP="00762D2E"/>
    <w:p w14:paraId="59921E93" w14:textId="552C3A37" w:rsidR="00420054" w:rsidRDefault="00420054" w:rsidP="00762D2E"/>
    <w:p w14:paraId="1CC2227B" w14:textId="01E51EF4" w:rsidR="00420054" w:rsidRDefault="00420054" w:rsidP="00762D2E"/>
    <w:p w14:paraId="4DE11656" w14:textId="278FB94C" w:rsidR="00420054" w:rsidRDefault="00420054" w:rsidP="00762D2E"/>
    <w:p w14:paraId="4FC45CDE" w14:textId="77777777" w:rsidR="00420054" w:rsidRDefault="00420054" w:rsidP="00762D2E"/>
    <w:p w14:paraId="4DEBF175" w14:textId="41011091" w:rsidR="00E01485" w:rsidRDefault="00E01485" w:rsidP="00E01485">
      <w:pPr>
        <w:pStyle w:val="Titre2"/>
      </w:pPr>
      <w:bookmarkStart w:id="11" w:name="_Toc144832689"/>
      <w:r>
        <w:lastRenderedPageBreak/>
        <w:t xml:space="preserve">Mesure de l’effet de la sélection dans le dispositif de sélection </w:t>
      </w:r>
      <w:r w:rsidR="004B71D9">
        <w:t>in vivo</w:t>
      </w:r>
      <w:bookmarkEnd w:id="11"/>
    </w:p>
    <w:p w14:paraId="7FEEFC28" w14:textId="1DD881D5" w:rsidR="0001781C" w:rsidRPr="001E07CB" w:rsidRDefault="00975913" w:rsidP="0001781C">
      <w:r>
        <w:t>Les</w:t>
      </w:r>
      <w:r w:rsidR="0001781C" w:rsidRPr="001E07CB">
        <w:t xml:space="preserve"> caractéristiques des différentes </w:t>
      </w:r>
      <w:r>
        <w:t>modalités</w:t>
      </w:r>
      <w:r w:rsidR="0001781C" w:rsidRPr="001E07CB">
        <w:t xml:space="preserve"> sélectionnées ont été mesurées directement et ont été comparées </w:t>
      </w:r>
      <w:r>
        <w:t>à celles de la population de référence</w:t>
      </w:r>
      <w:r w:rsidR="0001781C" w:rsidRPr="001E07CB">
        <w:t>. Le</w:t>
      </w:r>
      <w:r>
        <w:t>s</w:t>
      </w:r>
      <w:r w:rsidR="0001781C" w:rsidRPr="001E07CB">
        <w:t xml:space="preserve"> </w:t>
      </w:r>
      <w:r>
        <w:t>changements de valeurs des traits ont</w:t>
      </w:r>
      <w:r w:rsidR="0001781C" w:rsidRPr="001E07CB">
        <w:t xml:space="preserve"> été estimé par le modèle suivant :</w:t>
      </w:r>
    </w:p>
    <w:p w14:paraId="0E4C89FD" w14:textId="77777777" w:rsidR="0001781C" w:rsidRPr="001E07CB" w:rsidRDefault="0001781C" w:rsidP="0001781C"/>
    <w:p w14:paraId="29566157" w14:textId="2E31EC04" w:rsidR="0001781C" w:rsidRPr="001E07CB" w:rsidRDefault="008A5833" w:rsidP="0001781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µ+</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ASSAGE</m:t>
                  </m:r>
                </m:e>
                <m:sub>
                  <m:r>
                    <w:rPr>
                      <w:rFonts w:ascii="Cambria Math" w:hAnsi="Cambria Math"/>
                    </w:rPr>
                    <m:t>j</m:t>
                  </m:r>
                </m:sub>
              </m:sSub>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m:t>
              </m:r>
            </m:e>
          </m:eqArr>
        </m:oMath>
      </m:oMathPara>
    </w:p>
    <w:p w14:paraId="71E10372" w14:textId="77777777" w:rsidR="0001781C" w:rsidRPr="001E07CB" w:rsidRDefault="0001781C" w:rsidP="0001781C"/>
    <w:p w14:paraId="604E1922" w14:textId="77777777" w:rsidR="0001781C" w:rsidRPr="001E07CB" w:rsidRDefault="0001781C" w:rsidP="0001781C">
      <w:r w:rsidRPr="001E07CB">
        <w:t>Avec :</w:t>
      </w:r>
    </w:p>
    <w:p w14:paraId="2F271CC5" w14:textId="71ED1B62" w:rsidR="0001781C" w:rsidRDefault="008A5833" w:rsidP="0001781C">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01781C" w:rsidRPr="001E07CB">
        <w:t xml:space="preserve"> le phénotype de la plante k dans le groupe sélectionné i dans </w:t>
      </w:r>
      <w:r w:rsidR="0001781C">
        <w:t>le passage</w:t>
      </w:r>
      <w:r w:rsidR="0001781C" w:rsidRPr="001E07CB">
        <w:t xml:space="preserve"> j</w:t>
      </w:r>
      <w:r w:rsidR="00416E91">
        <w:t xml:space="preserve"> dans la planche k</w:t>
      </w:r>
    </w:p>
    <w:p w14:paraId="0A878F3B" w14:textId="219EFF5B" w:rsidR="0001781C" w:rsidRPr="001E07CB" w:rsidRDefault="0001781C" w:rsidP="0001781C">
      <w:r>
        <w:t xml:space="preserve">µ la moyenne </w:t>
      </w:r>
      <w:r w:rsidR="00CD1AE4">
        <w:t>des observations</w:t>
      </w:r>
    </w:p>
    <w:p w14:paraId="0D8E7FDC" w14:textId="13318EA0" w:rsidR="0001781C" w:rsidRPr="001E07CB" w:rsidRDefault="008A5833" w:rsidP="0001781C">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01781C" w:rsidRPr="001E07CB">
        <w:t xml:space="preserve"> l’effet de la sélec</w:t>
      </w:r>
      <w:r w:rsidR="0001781C">
        <w:t>tion, effet qualitatif prenant 4</w:t>
      </w:r>
      <w:r w:rsidR="0001781C" w:rsidRPr="001E07CB">
        <w:t xml:space="preserve"> valeurs : </w:t>
      </w:r>
      <w:r w:rsidR="00975913">
        <w:t>"référence</w:t>
      </w:r>
      <w:r w:rsidR="0001781C">
        <w:t xml:space="preserve">", </w:t>
      </w:r>
      <w:r w:rsidR="0001781C" w:rsidRPr="001E07CB">
        <w:t>"gros", "</w:t>
      </w:r>
      <w:r w:rsidR="0001781C">
        <w:t>moyen", "petit"</w:t>
      </w:r>
    </w:p>
    <w:p w14:paraId="2ECBE1F5" w14:textId="6B3EA568" w:rsidR="0001781C" w:rsidRDefault="008A5833" w:rsidP="0001781C">
      <m:oMath>
        <m:sSub>
          <m:sSubPr>
            <m:ctrlPr>
              <w:rPr>
                <w:rFonts w:ascii="Cambria Math" w:hAnsi="Cambria Math"/>
                <w:i/>
              </w:rPr>
            </m:ctrlPr>
          </m:sSubPr>
          <m:e>
            <m:r>
              <w:rPr>
                <w:rFonts w:ascii="Cambria Math" w:hAnsi="Cambria Math"/>
              </w:rPr>
              <m:t>PASSAGE</m:t>
            </m:r>
          </m:e>
          <m:sub>
            <m:r>
              <w:rPr>
                <w:rFonts w:ascii="Cambria Math" w:hAnsi="Cambria Math"/>
              </w:rPr>
              <m:t>j</m:t>
            </m:r>
          </m:sub>
        </m:sSub>
      </m:oMath>
      <w:r w:rsidR="0001781C" w:rsidRPr="001E07CB">
        <w:t xml:space="preserve"> l’effet </w:t>
      </w:r>
      <w:r w:rsidR="0001781C">
        <w:t>du passage</w:t>
      </w:r>
      <w:r w:rsidR="0001781C" w:rsidRPr="001E07CB">
        <w:t xml:space="preserve"> j</w:t>
      </w:r>
    </w:p>
    <w:p w14:paraId="5D5C87E2" w14:textId="0FCCEA30" w:rsidR="002503CC" w:rsidRPr="002503CC" w:rsidRDefault="002503CC" w:rsidP="0001781C">
      <m:oMath>
        <m:r>
          <w:rPr>
            <w:rFonts w:ascii="Cambria Math" w:hAnsi="Cambria Math"/>
          </w:rPr>
          <m:t>PLANCH</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l’effet de la planche k</w:t>
      </w:r>
    </w:p>
    <w:p w14:paraId="5EA82EF9" w14:textId="08D58172" w:rsidR="0001781C" w:rsidRPr="001E07CB" w:rsidRDefault="008A5833" w:rsidP="0001781C">
      <m:oMath>
        <m:sSub>
          <m:sSubPr>
            <m:ctrlPr>
              <w:rPr>
                <w:rFonts w:ascii="Cambria Math" w:hAnsi="Cambria Math"/>
                <w:i/>
              </w:rPr>
            </m:ctrlPr>
          </m:sSubPr>
          <m:e>
            <m:r>
              <w:rPr>
                <w:rFonts w:ascii="Cambria Math" w:hAnsi="Cambria Math"/>
              </w:rPr>
              <m:t>ε</m:t>
            </m:r>
          </m:e>
          <m:sub>
            <m:r>
              <w:rPr>
                <w:rFonts w:ascii="Cambria Math" w:hAnsi="Cambria Math"/>
              </w:rPr>
              <m:t>ijkl</m:t>
            </m:r>
          </m:sub>
        </m:sSub>
      </m:oMath>
      <w:r w:rsidR="0001781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1C4F9BC7" w14:textId="77777777" w:rsidR="00E01485" w:rsidRPr="00E01485" w:rsidRDefault="00E01485" w:rsidP="00E01485"/>
    <w:p w14:paraId="375A2B74" w14:textId="3C4BF5C7" w:rsidR="003A118B" w:rsidRDefault="006172E5" w:rsidP="0085691E">
      <w:r>
        <w:t>L’effet</w:t>
      </w:r>
      <w:r w:rsidR="00397693" w:rsidRPr="00397693">
        <w:t xml:space="preserve"> de la sélection </w:t>
      </w:r>
      <w:r w:rsidR="00397693">
        <w:t>a été</w:t>
      </w:r>
      <w:r w:rsidR="00397693" w:rsidRPr="00397693">
        <w:t xml:space="preserve"> </w:t>
      </w:r>
      <w:r w:rsidR="00397693">
        <w:t>estimé</w:t>
      </w:r>
      <w:r w:rsidR="00397693" w:rsidRPr="00397693">
        <w:t>e avec</w:t>
      </w:r>
      <w:r w:rsidR="00397693">
        <w:t xml:space="preserve"> </w:t>
      </w:r>
      <w:r w:rsidR="00397693" w:rsidRPr="00397693">
        <w:t xml:space="preserve">les coeffici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397693" w:rsidRPr="00397693">
        <w:t xml:space="preserve"> en choisissant la modalité "</w:t>
      </w:r>
      <w:r w:rsidR="00F33AF4">
        <w:t>référence</w:t>
      </w:r>
      <w:r w:rsidR="00397693" w:rsidRPr="00397693">
        <w:t>" comme référence</w:t>
      </w:r>
      <w:r w:rsidR="00542644">
        <w:t xml:space="preserve"> et la significativité de chaque coefficient a été testée par test de Student</w:t>
      </w:r>
      <w:r w:rsidR="00397693" w:rsidRPr="00397693">
        <w:t xml:space="preserve">. </w:t>
      </w:r>
      <w:r w:rsidR="00A309E4">
        <w:t xml:space="preserve">Avec les données morphologiques des grains semés, la différentielle de sélection </w:t>
      </w:r>
      <w:r w:rsidR="002E3BAA">
        <w:t xml:space="preserve">sur la taille des grains </w:t>
      </w:r>
      <w:r w:rsidR="00F56624">
        <w:t xml:space="preserve">(S) </w:t>
      </w:r>
      <w:r w:rsidR="00A309E4">
        <w:t>a été calculée po</w:t>
      </w:r>
      <w:r w:rsidR="00210DCB">
        <w:t xml:space="preserve">ur chaque modalité de sélection. </w:t>
      </w:r>
      <w:r w:rsidR="00A309E4">
        <w:t xml:space="preserve">Cela a permis de calculer l’héritabilité réalisée </w:t>
      </w:r>
      <w:r w:rsidR="001B5734">
        <w:t xml:space="preserve">(H²) </w:t>
      </w:r>
      <w:r w:rsidR="00A309E4">
        <w:t>pour la taille des grains en divisant les progrès estimés par l</w:t>
      </w:r>
      <w:r w:rsidR="00C86CE7">
        <w:t>es</w:t>
      </w:r>
      <w:r w:rsidR="004C4CA9">
        <w:t xml:space="preserve"> différentielles de sélection :</w:t>
      </w:r>
    </w:p>
    <w:p w14:paraId="7D85B4DA" w14:textId="139876FC" w:rsidR="00C86CE7" w:rsidRDefault="008A5833" w:rsidP="0085691E">
      <m:oMath>
        <m:sSub>
          <m:sSubPr>
            <m:ctrlPr>
              <w:rPr>
                <w:rFonts w:ascii="Cambria Math" w:hAnsi="Cambria Math"/>
                <w:i/>
              </w:rPr>
            </m:ctrlPr>
          </m:sSubPr>
          <m:e>
            <m:r>
              <w:rPr>
                <w:rFonts w:ascii="Cambria Math" w:hAnsi="Cambria Math"/>
              </w:rPr>
              <m:t>S</m:t>
            </m:r>
          </m:e>
          <m:sub>
            <m:r>
              <w:rPr>
                <w:rFonts w:ascii="Cambria Math" w:hAnsi="Cambria Math"/>
              </w:rPr>
              <m:t>modalité</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µ</m:t>
                </m:r>
              </m:e>
              <m:sub>
                <m:r>
                  <w:rPr>
                    <w:rFonts w:ascii="Cambria Math" w:hAnsi="Cambria Math"/>
                  </w:rPr>
                  <m:t>modalité</m:t>
                </m:r>
              </m:sub>
            </m:sSub>
            <m:r>
              <w:rPr>
                <w:rFonts w:ascii="Cambria Math" w:hAnsi="Cambria Math"/>
              </w:rPr>
              <m:t>- µ</m:t>
            </m:r>
          </m:e>
          <m:sub>
            <m:r>
              <w:rPr>
                <w:rFonts w:ascii="Cambria Math" w:hAnsi="Cambria Math"/>
              </w:rPr>
              <m:t>reference</m:t>
            </m:r>
          </m:sub>
        </m:sSub>
      </m:oMath>
      <w:r w:rsidR="002806FF">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modalité</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modalite</m:t>
                </m:r>
              </m:sub>
            </m:sSub>
          </m:num>
          <m:den>
            <m:sSub>
              <m:sSubPr>
                <m:ctrlPr>
                  <w:rPr>
                    <w:rFonts w:ascii="Cambria Math" w:hAnsi="Cambria Math"/>
                    <w:i/>
                  </w:rPr>
                </m:ctrlPr>
              </m:sSubPr>
              <m:e>
                <m:r>
                  <w:rPr>
                    <w:rFonts w:ascii="Cambria Math" w:hAnsi="Cambria Math"/>
                  </w:rPr>
                  <m:t>S</m:t>
                </m:r>
              </m:e>
              <m:sub>
                <m:r>
                  <w:rPr>
                    <w:rFonts w:ascii="Cambria Math" w:hAnsi="Cambria Math"/>
                  </w:rPr>
                  <m:t>modalite</m:t>
                </m:r>
              </m:sub>
            </m:sSub>
          </m:den>
        </m:f>
      </m:oMath>
      <w:r w:rsidR="00C86CE7">
        <w:t xml:space="preserve"> </w:t>
      </w:r>
    </w:p>
    <w:p w14:paraId="5B1950FA" w14:textId="3509C87C" w:rsidR="002806FF" w:rsidRPr="00C86CE7" w:rsidRDefault="002806FF" w:rsidP="0085691E">
      <w:r>
        <w:t>Modalité étant "gros", "moyen", ou "petit" et µ étant la moyenne de la taille des grains.</w:t>
      </w:r>
    </w:p>
    <w:p w14:paraId="77BEE49A" w14:textId="337850D8" w:rsidR="009852DC" w:rsidRDefault="009852DC" w:rsidP="0085691E"/>
    <w:p w14:paraId="63DF6CE2" w14:textId="5CD745BB" w:rsidR="00B8211F" w:rsidRDefault="009852DC" w:rsidP="00B8211F">
      <w:pPr>
        <w:pStyle w:val="Titre2"/>
      </w:pPr>
      <w:bookmarkStart w:id="12" w:name="_Toc144832690"/>
      <w:r>
        <w:t>Mesure de l’effet de la sélection dans le dispositif de sélection in silico</w:t>
      </w:r>
      <w:bookmarkEnd w:id="12"/>
    </w:p>
    <w:p w14:paraId="770FEFE5" w14:textId="42AF9174" w:rsidR="00B8211F" w:rsidRDefault="00925D32" w:rsidP="00925D32">
      <w:pPr>
        <w:pStyle w:val="Titre3"/>
      </w:pPr>
      <w:bookmarkStart w:id="13" w:name="_Toc144832691"/>
      <w:r>
        <w:t>Simulation de la sélection</w:t>
      </w:r>
      <w:bookmarkEnd w:id="13"/>
    </w:p>
    <w:p w14:paraId="65D190E1" w14:textId="53E353FE" w:rsidR="007815EC" w:rsidRDefault="00C43648" w:rsidP="00925D32">
      <w:r w:rsidRPr="00C43648">
        <w:t xml:space="preserve">Dans ce dispositif, la sélection sur les valeurs du grain semé et l’effet sur </w:t>
      </w:r>
      <w:r w:rsidR="00241E0B">
        <w:t>leur descendance ont été simulé</w:t>
      </w:r>
      <w:r w:rsidRPr="00C43648">
        <w:t xml:space="preserve">s. </w:t>
      </w:r>
      <w:r w:rsidR="00C908CF">
        <w:t>Seule</w:t>
      </w:r>
      <w:r w:rsidR="006A3D5D">
        <w:t>s</w:t>
      </w:r>
      <w:r w:rsidR="00C908CF">
        <w:t xml:space="preserve"> les données des grains issues du premier semis (06/01) ont été utilisées pour éviter de possibles intera</w:t>
      </w:r>
      <w:r w:rsidR="005854E8">
        <w:t xml:space="preserve">ction génotype x date de semis. </w:t>
      </w:r>
      <w:r w:rsidR="00C908CF">
        <w:t xml:space="preserve">Les simulations ont été réalisées en </w:t>
      </w:r>
      <w:r w:rsidR="003274AE">
        <w:t>faisant varier</w:t>
      </w:r>
      <w:r w:rsidR="00FE1C27">
        <w:t xml:space="preserve"> les paramètres nsel, </w:t>
      </w:r>
      <w:r w:rsidR="00C908CF">
        <w:t>et NEO</w:t>
      </w:r>
      <w:r w:rsidR="00FE1C27">
        <w:t xml:space="preserve"> </w:t>
      </w:r>
      <w:r w:rsidR="00CA29BB">
        <w:t xml:space="preserve">présentés dans l’introduction </w:t>
      </w:r>
      <w:r w:rsidR="00FE1C27">
        <w:t>pour réaliser la sélection</w:t>
      </w:r>
      <w:r w:rsidR="00E5522B">
        <w:t xml:space="preserve"> sous différentes </w:t>
      </w:r>
      <w:r w:rsidR="00E5522B">
        <w:lastRenderedPageBreak/>
        <w:t>intensités</w:t>
      </w:r>
      <w:r w:rsidR="00C908CF">
        <w:t xml:space="preserve">. </w:t>
      </w:r>
      <w:r w:rsidR="003274AE">
        <w:t>Les paramètres NGO et NGE n’ont pas été manipul</w:t>
      </w:r>
      <w:r w:rsidR="00796DD7">
        <w:t xml:space="preserve">és car imposés par les données. </w:t>
      </w:r>
      <w:r w:rsidR="00EE0EDD">
        <w:t>L’effet</w:t>
      </w:r>
      <w:r w:rsidR="007815EC">
        <w:t xml:space="preserve"> de la </w:t>
      </w:r>
      <w:r w:rsidR="007815EC" w:rsidRPr="007815EC">
        <w:t xml:space="preserve">sélection sur grain individuel a été simulée en calculant la valeur des caractères observés sur les descendants de nsel grains semés triés selon leur </w:t>
      </w:r>
      <w:r w:rsidR="00F66C10">
        <w:t>taille</w:t>
      </w:r>
      <w:r w:rsidR="007815EC" w:rsidRPr="007815EC">
        <w:t>.</w:t>
      </w:r>
    </w:p>
    <w:p w14:paraId="58F2659E" w14:textId="7683D9EE" w:rsidR="00C30831" w:rsidRDefault="00597B0C" w:rsidP="00925D32">
      <w:r w:rsidRPr="00597B0C">
        <w:t xml:space="preserve">La sélection sur épi a été simulée en assimilant la moyenne </w:t>
      </w:r>
      <w:r w:rsidR="00B640C5">
        <w:t>de la taille des</w:t>
      </w:r>
      <w:r w:rsidR="001356A0">
        <w:t xml:space="preserve"> </w:t>
      </w:r>
      <w:r w:rsidR="00A16537">
        <w:t>12 grains</w:t>
      </w:r>
      <w:r w:rsidR="00B640C5">
        <w:t xml:space="preserve"> des lots</w:t>
      </w:r>
      <w:r w:rsidR="00B91B4C">
        <w:t xml:space="preserve"> de chaque génotype</w:t>
      </w:r>
      <w:r w:rsidR="000C35A4">
        <w:t xml:space="preserve"> retenus pour le semis</w:t>
      </w:r>
      <w:r w:rsidR="00B91B4C">
        <w:t xml:space="preserve"> </w:t>
      </w:r>
      <w:r w:rsidRPr="00597B0C">
        <w:t>à la valeur d’un épi de c</w:t>
      </w:r>
      <w:r w:rsidR="0002100C">
        <w:t>e génotype,</w:t>
      </w:r>
      <w:r w:rsidR="008E2F04">
        <w:t xml:space="preserve"> bien que ces grains</w:t>
      </w:r>
      <w:r w:rsidRPr="00597B0C">
        <w:t xml:space="preserve"> soient issus d’une récolte d’une ligne complète de plusieurs plantes. Puis, un nombre NEO de lots a été échantillonné aléatoirement pour constituer la population d’épis observés. Cela permet de simuler l’impossibilité d’observer tous les épis d’une parcelle en sélection sur épi (on pourrait aussi dire que cela simule l’effort de phénotypage réalisé en sélection sur épi). Parmi ces NEO lots échantillonnés aléatoirement, les nsel/NGE lots ayant les plus grandes moyennes ont été sélectionnés de so</w:t>
      </w:r>
      <w:r w:rsidR="008B60EA">
        <w:t xml:space="preserve">rte à sélectionner nsel grains. </w:t>
      </w:r>
      <w:r w:rsidR="00FD163F">
        <w:t>L’effet</w:t>
      </w:r>
      <w:r w:rsidRPr="00597B0C">
        <w:t xml:space="preserve"> de </w:t>
      </w:r>
      <w:r w:rsidR="00B011F3">
        <w:t>la</w:t>
      </w:r>
      <w:r w:rsidRPr="00597B0C">
        <w:t xml:space="preserve"> sélection </w:t>
      </w:r>
      <w:r w:rsidR="00B011F3">
        <w:t>sur épi a été</w:t>
      </w:r>
      <w:r w:rsidR="00FD163F">
        <w:t xml:space="preserve"> simulé </w:t>
      </w:r>
      <w:r w:rsidR="00FD163F" w:rsidRPr="007815EC">
        <w:t>en calculant la valeur des caractères observés sur les descendants</w:t>
      </w:r>
      <w:r w:rsidR="00E1013A">
        <w:t xml:space="preserve"> de ces grains</w:t>
      </w:r>
      <w:r w:rsidR="0002100C">
        <w:t>.</w:t>
      </w:r>
      <w:r w:rsidRPr="00597B0C">
        <w:t xml:space="preserve"> </w:t>
      </w:r>
    </w:p>
    <w:p w14:paraId="46BE1BD6" w14:textId="505502E7" w:rsidR="007767EB" w:rsidRDefault="00C30831" w:rsidP="00925D32">
      <w:r>
        <w:t>L’</w:t>
      </w:r>
      <w:r w:rsidR="005E7F7D">
        <w:t>effet</w:t>
      </w:r>
      <w:r>
        <w:t xml:space="preserve"> de la sélection a été estimée en comparant les populations sélectionnées à une population </w:t>
      </w:r>
      <w:r w:rsidR="008B60EA">
        <w:t xml:space="preserve">de référence </w:t>
      </w:r>
      <w:r>
        <w:t>de nsel grains échantillonnés aléatoirement dans les données. Comme des</w:t>
      </w:r>
      <w:r w:rsidR="00597B0C" w:rsidRPr="00597B0C">
        <w:t xml:space="preserve"> échantillonnage</w:t>
      </w:r>
      <w:r>
        <w:t>s</w:t>
      </w:r>
      <w:r w:rsidR="00597B0C" w:rsidRPr="00597B0C">
        <w:t xml:space="preserve"> aléatoire</w:t>
      </w:r>
      <w:r>
        <w:t>s</w:t>
      </w:r>
      <w:r w:rsidR="00597B0C" w:rsidRPr="00597B0C">
        <w:t xml:space="preserve"> intervien</w:t>
      </w:r>
      <w:r>
        <w:t>nent lors de ces</w:t>
      </w:r>
      <w:r w:rsidR="00597B0C" w:rsidRPr="00597B0C">
        <w:t xml:space="preserve"> simulation</w:t>
      </w:r>
      <w:r>
        <w:t>s</w:t>
      </w:r>
      <w:r w:rsidR="00597B0C" w:rsidRPr="00597B0C">
        <w:t>, 100 répétitions ont été effectuées pour chaque combinaison nsel x NEO</w:t>
      </w:r>
      <w:r w:rsidR="00E828AD">
        <w:t xml:space="preserve"> testées</w:t>
      </w:r>
      <w:r w:rsidR="00597B0C" w:rsidRPr="00597B0C">
        <w:t>.</w:t>
      </w:r>
    </w:p>
    <w:p w14:paraId="5D4D1B6F" w14:textId="310581A4" w:rsidR="007767EB" w:rsidRDefault="007767EB" w:rsidP="007767EB">
      <w:pPr>
        <w:pStyle w:val="Titre3"/>
      </w:pPr>
      <w:bookmarkStart w:id="14" w:name="_Toc144832692"/>
      <w:r>
        <w:t>Estimation des héritabilités</w:t>
      </w:r>
      <w:bookmarkEnd w:id="14"/>
    </w:p>
    <w:p w14:paraId="3B4B30DE" w14:textId="74927C0E" w:rsidR="007767EB" w:rsidRDefault="00E24391" w:rsidP="007767EB">
      <w:pPr>
        <w:pStyle w:val="Corpsdetexte"/>
      </w:pPr>
      <w:r>
        <w:t>L’héritabilité a</w:t>
      </w:r>
      <w:r w:rsidR="00852C11">
        <w:t xml:space="preserve"> été estimée pour chaque trait avec</w:t>
      </w:r>
      <w:r>
        <w:t xml:space="preserve"> les données utilisées pour simuler la sélection. Le modèle suivant a été utilisé : </w:t>
      </w:r>
    </w:p>
    <w:p w14:paraId="6BC059DE" w14:textId="6335AADB" w:rsidR="00E24391" w:rsidRPr="000C4BFA" w:rsidRDefault="008A5833" w:rsidP="007767EB">
      <w:pPr>
        <w:pStyle w:val="Corpsdetexte"/>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149EB849" w14:textId="02E9646F" w:rsidR="000C4BFA" w:rsidRDefault="000C4BFA" w:rsidP="000C4BFA">
      <w:r>
        <w:t>Avec :</w:t>
      </w:r>
    </w:p>
    <w:p w14:paraId="4EBEAB5F" w14:textId="6B7362BB" w:rsidR="000C4BFA" w:rsidRDefault="008A5833" w:rsidP="000C4BFA">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0C4BFA">
        <w:t xml:space="preserve"> le phénotype de l’individu l de génoty</w:t>
      </w:r>
      <w:r w:rsidR="00465BD3">
        <w:t>pe i dans le bac j</w:t>
      </w:r>
    </w:p>
    <w:p w14:paraId="33CF67DC" w14:textId="6613323B" w:rsidR="000C4BFA" w:rsidRDefault="000C4BFA" w:rsidP="000C4BFA">
      <w:r>
        <w:t xml:space="preserve">µ la moyenne </w:t>
      </w:r>
      <w:r w:rsidR="00D5230A">
        <w:t>des observations</w:t>
      </w:r>
    </w:p>
    <w:p w14:paraId="0F0572FD" w14:textId="5F340921" w:rsidR="000C4BFA" w:rsidRDefault="008A5833" w:rsidP="000C4BFA">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g</m:t>
                </m:r>
              </m:sub>
            </m:sSub>
          </m:e>
        </m:d>
        <m:r>
          <w:rPr>
            <w:rFonts w:ascii="Cambria Math" w:hAnsi="Cambria Math"/>
          </w:rPr>
          <m:t>iid</m:t>
        </m:r>
      </m:oMath>
      <w:r w:rsidR="000C4BFA">
        <w:t xml:space="preserve"> l’effet aléatoire du génotype</w:t>
      </w:r>
    </w:p>
    <w:p w14:paraId="72CD5DE0" w14:textId="5F5C8946" w:rsidR="000C4BFA" w:rsidRDefault="000C4BFA" w:rsidP="00DF1804">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j</m:t>
            </m:r>
          </m:sub>
        </m:sSub>
      </m:oMath>
      <w:r>
        <w:t xml:space="preserve"> l’effet fixe du bac j</w:t>
      </w:r>
    </w:p>
    <w:p w14:paraId="3BE3BD38" w14:textId="0CCDA1EC" w:rsidR="000C4BFA" w:rsidRDefault="008A5833" w:rsidP="000C4BFA">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r</m:t>
                </m:r>
              </m:sub>
            </m:sSub>
          </m:e>
        </m:d>
        <m:r>
          <w:rPr>
            <w:rFonts w:ascii="Cambria Math" w:hAnsi="Cambria Math"/>
          </w:rPr>
          <m:t xml:space="preserve"> iid</m:t>
        </m:r>
      </m:oMath>
      <w:r w:rsidR="00D17591">
        <w:t xml:space="preserve"> la</w:t>
      </w:r>
      <w:r w:rsidR="000C4BFA">
        <w:t xml:space="preserve"> résiduelle </w:t>
      </w:r>
    </w:p>
    <w:p w14:paraId="22E33CDC" w14:textId="57E88249" w:rsidR="003C76A3" w:rsidRDefault="003C76A3" w:rsidP="000C4BFA"/>
    <w:p w14:paraId="0DDB1C1D" w14:textId="03C1989D" w:rsidR="003C76A3" w:rsidRDefault="003C76A3" w:rsidP="000C4BFA">
      <w:r>
        <w:t xml:space="preserve">Pour chaque trait l’héritabilité a été calculée comme </w:t>
      </w:r>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g</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den>
        </m:f>
      </m:oMath>
    </w:p>
    <w:p w14:paraId="35087476" w14:textId="19469397" w:rsidR="00C1483B" w:rsidRDefault="00C1483B" w:rsidP="000C4BFA"/>
    <w:p w14:paraId="4398CC6A" w14:textId="18F09701" w:rsidR="00C1483B" w:rsidRDefault="00C1483B" w:rsidP="000C4BFA"/>
    <w:p w14:paraId="60DDC9D1" w14:textId="77777777" w:rsidR="00C1483B" w:rsidRPr="000C4BFA" w:rsidRDefault="00C1483B" w:rsidP="000C4BFA">
      <w:pPr>
        <w:rPr>
          <w:vertAlign w:val="subscript"/>
        </w:rPr>
      </w:pPr>
    </w:p>
    <w:p w14:paraId="38912082" w14:textId="6999F53E" w:rsidR="00CF5938" w:rsidRDefault="00CF5938" w:rsidP="00CF5938">
      <w:pPr>
        <w:pStyle w:val="Titre3"/>
      </w:pPr>
      <w:bookmarkStart w:id="15" w:name="_Ref144474926"/>
      <w:bookmarkStart w:id="16" w:name="_Toc144832693"/>
      <w:r>
        <w:lastRenderedPageBreak/>
        <w:t>Estimation de l’effet de la sélection</w:t>
      </w:r>
      <w:bookmarkEnd w:id="15"/>
      <w:bookmarkEnd w:id="16"/>
    </w:p>
    <w:p w14:paraId="52623339" w14:textId="2521B4DF" w:rsidR="00CF5938" w:rsidRDefault="00CF5938" w:rsidP="00CF5938">
      <w:r>
        <w:t xml:space="preserve">Pour chaque simulation réalisée, l’effet de la sélection a été estimé avec le modèle suivant : </w:t>
      </w:r>
    </w:p>
    <w:p w14:paraId="34EC98CA" w14:textId="77777777" w:rsidR="00CF5938" w:rsidRPr="00CF5938" w:rsidRDefault="00CF5938" w:rsidP="00CF5938"/>
    <w:p w14:paraId="01CDBDAF" w14:textId="77777777" w:rsidR="00CF5938" w:rsidRPr="00251864" w:rsidRDefault="008A5833" w:rsidP="00CF5938">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4CF298F9" w14:textId="77777777" w:rsidR="00CF5938" w:rsidRDefault="00CF5938" w:rsidP="00CF5938">
      <w:r>
        <w:t>Avec :</w:t>
      </w:r>
    </w:p>
    <w:p w14:paraId="11E35D5B" w14:textId="77777777" w:rsidR="00CF5938" w:rsidRDefault="008A5833" w:rsidP="00CF5938">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CF5938">
        <w:t xml:space="preserve"> le phénotype de l’individu k dans le bac i avec la modalité de sélection j</w:t>
      </w:r>
    </w:p>
    <w:p w14:paraId="5A812ED2" w14:textId="6F237A2A" w:rsidR="00CF5938" w:rsidRPr="00251864" w:rsidRDefault="00CF5938" w:rsidP="00CF5938">
      <w:pPr>
        <w:pStyle w:val="Paragraphedeliste"/>
        <w:numPr>
          <w:ilvl w:val="0"/>
          <w:numId w:val="12"/>
        </w:numPr>
      </w:pPr>
      <m:oMath>
        <m:r>
          <w:rPr>
            <w:rFonts w:ascii="Cambria Math" w:hAnsi="Cambria Math"/>
          </w:rPr>
          <m:t>µ</m:t>
        </m:r>
      </m:oMath>
      <w:r>
        <w:t xml:space="preserve"> la moyenne </w:t>
      </w:r>
      <w:r w:rsidR="00D51FDB">
        <w:t>des observations</w:t>
      </w:r>
    </w:p>
    <w:p w14:paraId="28EE0210" w14:textId="77777777" w:rsidR="00CF5938" w:rsidRDefault="00CF5938" w:rsidP="00CF5938">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l’effet fixe du bac i sur le phénotype</w:t>
      </w:r>
    </w:p>
    <w:p w14:paraId="4DD1D623" w14:textId="745F7EEB" w:rsidR="00CF5938" w:rsidRDefault="00CF5938" w:rsidP="00CF5938">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l’effet fixe de la sélection </w:t>
      </w:r>
      <w:r w:rsidR="00880A75">
        <w:t>prenant trois modalités : "grain", "épi", et "référence"</w:t>
      </w:r>
    </w:p>
    <w:p w14:paraId="0610CAA5" w14:textId="77777777" w:rsidR="00CF5938" w:rsidRDefault="008A5833" w:rsidP="00CF5938">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CF5938">
        <w:t xml:space="preserve"> la résiduelle </w:t>
      </w:r>
    </w:p>
    <w:p w14:paraId="46352787" w14:textId="3C5FF2F6" w:rsidR="00BF0586" w:rsidRPr="00925D32" w:rsidRDefault="00BF0586" w:rsidP="00925D32"/>
    <w:p w14:paraId="570619E9" w14:textId="59D04893" w:rsidR="009A333E" w:rsidRDefault="0043201E" w:rsidP="00B8211F">
      <w:r>
        <w:t>L’effet de la sélection a été</w:t>
      </w:r>
      <w:r w:rsidR="00E44F97">
        <w:t xml:space="preserve"> estimé par les coefficients de la variable SELECTION</w:t>
      </w:r>
      <w:r w:rsidR="00E1758E">
        <w:t xml:space="preserve"> en prenant </w:t>
      </w:r>
      <w:r w:rsidR="00B50764">
        <w:t xml:space="preserve">la modalité "référence" </w:t>
      </w:r>
      <w:r w:rsidR="00E1758E">
        <w:t>comme référence</w:t>
      </w:r>
      <w:r w:rsidR="00E44F97">
        <w:t xml:space="preserve">. </w:t>
      </w:r>
      <w:r w:rsidR="00624191">
        <w:t>La significativité des effets</w:t>
      </w:r>
      <w:r w:rsidR="00EE2AC9">
        <w:t xml:space="preserve"> estimés a été testée par test de Student. </w:t>
      </w:r>
      <w:r w:rsidR="0084462E">
        <w:t xml:space="preserve">Le processus de sélection </w:t>
      </w:r>
      <w:r w:rsidR="0084462E">
        <w:rPr>
          <w:i/>
        </w:rPr>
        <w:t>in silico</w:t>
      </w:r>
      <w:r w:rsidR="0084462E">
        <w:t xml:space="preserve"> est schématisé en figure 1.</w:t>
      </w:r>
      <w:r w:rsidR="00313AF8">
        <w:t xml:space="preserve"> </w:t>
      </w:r>
    </w:p>
    <w:p w14:paraId="267D0CEA" w14:textId="77777777" w:rsidR="0084462E" w:rsidRDefault="0084462E" w:rsidP="00B8211F"/>
    <w:p w14:paraId="277568EE" w14:textId="3F190A0A" w:rsidR="009A333E" w:rsidRDefault="00822CFE" w:rsidP="00AA69EE">
      <w:pPr>
        <w:keepNext/>
        <w:jc w:val="center"/>
      </w:pPr>
      <w:r>
        <w:rPr>
          <w:noProof/>
        </w:rPr>
        <w:drawing>
          <wp:inline distT="0" distB="0" distL="0" distR="0" wp14:anchorId="3EA2E585" wp14:editId="1E48E43F">
            <wp:extent cx="4580627" cy="3665713"/>
            <wp:effectExtent l="19050" t="19050" r="10795" b="1143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héma in silico.png"/>
                    <pic:cNvPicPr/>
                  </pic:nvPicPr>
                  <pic:blipFill>
                    <a:blip r:embed="rId18">
                      <a:extLst>
                        <a:ext uri="{28A0092B-C50C-407E-A947-70E740481C1C}">
                          <a14:useLocalDpi xmlns:a14="http://schemas.microsoft.com/office/drawing/2010/main" val="0"/>
                        </a:ext>
                      </a:extLst>
                    </a:blip>
                    <a:stretch>
                      <a:fillRect/>
                    </a:stretch>
                  </pic:blipFill>
                  <pic:spPr>
                    <a:xfrm>
                      <a:off x="0" y="0"/>
                      <a:ext cx="4595494" cy="3677611"/>
                    </a:xfrm>
                    <a:prstGeom prst="rect">
                      <a:avLst/>
                    </a:prstGeom>
                    <a:ln>
                      <a:solidFill>
                        <a:schemeClr val="tx1"/>
                      </a:solidFill>
                    </a:ln>
                  </pic:spPr>
                </pic:pic>
              </a:graphicData>
            </a:graphic>
          </wp:inline>
        </w:drawing>
      </w:r>
    </w:p>
    <w:p w14:paraId="5E4749E7" w14:textId="0B8BDB79" w:rsidR="009A333E" w:rsidRDefault="009A333E" w:rsidP="009A333E">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5E021F">
        <w:rPr>
          <w:b/>
          <w:i/>
          <w:noProof/>
        </w:rPr>
        <w:t>1</w:t>
      </w:r>
      <w:r w:rsidRPr="00614296">
        <w:rPr>
          <w:b/>
          <w:i/>
        </w:rPr>
        <w:fldChar w:fldCharType="end"/>
      </w:r>
      <w:r>
        <w:rPr>
          <w:b/>
          <w:i/>
        </w:rPr>
        <w:t xml:space="preserve"> : Schéma récapitulatif de la méthode de sélection in silico </w:t>
      </w:r>
    </w:p>
    <w:p w14:paraId="19220339" w14:textId="7126314A" w:rsidR="0001011A" w:rsidRPr="00FC5154" w:rsidRDefault="009A333E" w:rsidP="00FC5154">
      <w:pPr>
        <w:spacing w:line="240" w:lineRule="auto"/>
        <w:rPr>
          <w:i/>
        </w:rPr>
      </w:pPr>
      <w:r>
        <w:rPr>
          <w:i/>
        </w:rPr>
        <w:t xml:space="preserve">Les paramètres nsel et NEO </w:t>
      </w:r>
      <w:r w:rsidR="00DE75C7">
        <w:rPr>
          <w:i/>
        </w:rPr>
        <w:t>sont</w:t>
      </w:r>
      <w:r>
        <w:rPr>
          <w:i/>
        </w:rPr>
        <w:t xml:space="preserve"> choisis </w:t>
      </w:r>
      <w:r w:rsidR="00DE75C7">
        <w:rPr>
          <w:i/>
        </w:rPr>
        <w:t>pour explorer</w:t>
      </w:r>
      <w:r>
        <w:rPr>
          <w:i/>
        </w:rPr>
        <w:t xml:space="preserve"> différent</w:t>
      </w:r>
      <w:r w:rsidR="005007F6">
        <w:rPr>
          <w:i/>
        </w:rPr>
        <w:t>s</w:t>
      </w:r>
      <w:r>
        <w:rPr>
          <w:i/>
        </w:rPr>
        <w:t xml:space="preserve"> scénarii de sélection. La sélection sur grain se fait en regardant directement la taille des grains plantés à l’échelle individuelle. La sélection sur épi se fait en prenant les grains issus des lots ayant la meilleur</w:t>
      </w:r>
      <w:r w:rsidR="005A2606">
        <w:rPr>
          <w:i/>
        </w:rPr>
        <w:t>e moyenne</w:t>
      </w:r>
      <w:r w:rsidR="00650207">
        <w:rPr>
          <w:i/>
        </w:rPr>
        <w:t xml:space="preserve">. </w:t>
      </w:r>
      <w:r w:rsidR="007E4A8D">
        <w:rPr>
          <w:i/>
        </w:rPr>
        <w:t>La population non sélectionnée de référence est tirée aléatoirement dans les données</w:t>
      </w:r>
      <w:r>
        <w:rPr>
          <w:i/>
        </w:rPr>
        <w:t xml:space="preserve">. On utilise un modèle prenant en compte l’effet des bacs et de la sélection pour estimer </w:t>
      </w:r>
      <w:r w:rsidR="00A122DA">
        <w:rPr>
          <w:i/>
        </w:rPr>
        <w:t>l’effet de la</w:t>
      </w:r>
      <w:r>
        <w:rPr>
          <w:i/>
        </w:rPr>
        <w:t xml:space="preserve"> sélection. </w:t>
      </w:r>
    </w:p>
    <w:p w14:paraId="3862941A" w14:textId="1B3DC7C4" w:rsidR="0001011A" w:rsidRDefault="0001011A" w:rsidP="0001011A">
      <w:pPr>
        <w:pStyle w:val="Titre2"/>
      </w:pPr>
      <w:bookmarkStart w:id="17" w:name="_Toc144832694"/>
      <w:r>
        <w:lastRenderedPageBreak/>
        <w:t>Développement analytique pour comparer la sélection sur grain et la sélection sur épi</w:t>
      </w:r>
      <w:bookmarkEnd w:id="17"/>
    </w:p>
    <w:p w14:paraId="7553125C" w14:textId="06869D73" w:rsidR="00F27701" w:rsidRDefault="00FC2026" w:rsidP="00F27701">
      <w:pPr>
        <w:pStyle w:val="Titre3"/>
      </w:pPr>
      <w:bookmarkStart w:id="18" w:name="_Toc144832695"/>
      <w:r>
        <w:t>Hypothèses du modèle</w:t>
      </w:r>
      <w:bookmarkEnd w:id="18"/>
    </w:p>
    <w:p w14:paraId="38D86EAE" w14:textId="221AE8A0" w:rsidR="0001011A" w:rsidRPr="00DA6C97" w:rsidRDefault="006B0078" w:rsidP="0001011A">
      <w:r>
        <w:t>On considère le grain et</w:t>
      </w:r>
      <w:r w:rsidR="0001011A">
        <w:t xml:space="preserve"> l’épi comme deux unités de sélections différentes. Pour comprendre les différences qui existent entre ces deux unités de s</w:t>
      </w:r>
      <w:r w:rsidR="00605FDB">
        <w:t>élection (grain individuel vs. m</w:t>
      </w:r>
      <w:r w:rsidR="0001011A">
        <w:t>oyenne des grains d’un épi), il faut s’intéresser aux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w:t>
      </w:r>
      <w:r w:rsidR="00C134E1">
        <w:t>énotypique d’un trait du grain :</w:t>
      </w:r>
    </w:p>
    <w:p w14:paraId="621ADCC1" w14:textId="77777777" w:rsidR="0001011A" w:rsidRPr="00DA6C97" w:rsidRDefault="0001011A" w:rsidP="0001011A">
      <w:pPr>
        <w:numPr>
          <w:ilvl w:val="0"/>
          <w:numId w:val="12"/>
        </w:numPr>
      </w:pPr>
      <w:r>
        <w:t>V</w:t>
      </w:r>
      <w:r>
        <w:rPr>
          <w:vertAlign w:val="subscript"/>
        </w:rPr>
        <w:t>g</w:t>
      </w:r>
      <w:r>
        <w:t xml:space="preserve"> l</w:t>
      </w:r>
      <w:r w:rsidRPr="00DA6C97">
        <w:t>a variance génétique qui existe entre génotypes différents (toute chose égale par ailleurs)</w:t>
      </w:r>
    </w:p>
    <w:p w14:paraId="3B93C642" w14:textId="32336428" w:rsidR="0001011A" w:rsidRPr="00DA6C97" w:rsidRDefault="0001011A" w:rsidP="0001011A">
      <w:pPr>
        <w:numPr>
          <w:ilvl w:val="0"/>
          <w:numId w:val="12"/>
        </w:numPr>
      </w:pPr>
      <w:r>
        <w:t>V</w:t>
      </w:r>
      <w:r>
        <w:rPr>
          <w:vertAlign w:val="subscript"/>
        </w:rPr>
        <w:t>e</w:t>
      </w:r>
      <w:r>
        <w:t xml:space="preserve"> l</w:t>
      </w:r>
      <w:r w:rsidRPr="00DA6C97">
        <w:t>a variance environnementale qui existe entre gra</w:t>
      </w:r>
      <w:r w:rsidR="001A5011">
        <w:t>ins issus de plantes de</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2F29AC44" w14:textId="1F412F23" w:rsidR="0001011A" w:rsidRPr="00DA6C97" w:rsidRDefault="0001011A" w:rsidP="0001011A">
      <w:pPr>
        <w:numPr>
          <w:ilvl w:val="0"/>
          <w:numId w:val="12"/>
        </w:numPr>
      </w:pPr>
      <w:r>
        <w:t>V</w:t>
      </w:r>
      <w:r>
        <w:rPr>
          <w:vertAlign w:val="subscript"/>
        </w:rPr>
        <w:t>inter</w:t>
      </w:r>
      <w:r>
        <w:t xml:space="preserve"> l</w:t>
      </w:r>
      <w:r w:rsidRPr="00DA6C97">
        <w:t xml:space="preserve">a variance inter-épi qui existe entre épis d’une même plante pour des raisons physiologiques </w:t>
      </w:r>
      <w:r>
        <w:t>(</w:t>
      </w:r>
      <w:r w:rsidRPr="00DA6C97">
        <w:t>par exemple entre brin maître et brin secondaire</w:t>
      </w:r>
      <w:r w:rsidR="00605824">
        <w:t xml:space="preserve"> </w:t>
      </w:r>
      <w:r w:rsidR="00605824">
        <w:fldChar w:fldCharType="begin"/>
      </w:r>
      <w:r w:rsidR="00DB416E">
        <w:instrText xml:space="preserve"> ADDIN ZOTERO_ITEM CSL_CITATION {"citationID":"Hv6mfqVd","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605824">
        <w:fldChar w:fldCharType="separate"/>
      </w:r>
      <w:r w:rsidR="00605824" w:rsidRPr="00605824">
        <w:t>(Acreche and Slafer, 2006)</w:t>
      </w:r>
      <w:r w:rsidR="00605824">
        <w:fldChar w:fldCharType="end"/>
      </w:r>
      <w:r w:rsidR="00E666BB">
        <w:t>)</w:t>
      </w:r>
    </w:p>
    <w:p w14:paraId="6CC281D2" w14:textId="74C5ED44" w:rsidR="0001011A" w:rsidRDefault="0001011A" w:rsidP="0001011A">
      <w:pPr>
        <w:numPr>
          <w:ilvl w:val="0"/>
          <w:numId w:val="12"/>
        </w:numPr>
      </w:pPr>
      <w:r>
        <w:t>V</w:t>
      </w:r>
      <w:r>
        <w:rPr>
          <w:vertAlign w:val="subscript"/>
        </w:rPr>
        <w:t>intra</w:t>
      </w:r>
      <w:r>
        <w:t xml:space="preserve"> l</w:t>
      </w:r>
      <w:r w:rsidRPr="00DA6C97">
        <w:t>a varianc</w:t>
      </w:r>
      <w:r w:rsidR="00C0196A">
        <w:t>e intra-épi qui existe entre</w:t>
      </w:r>
      <w:r w:rsidR="000F6660">
        <w:t xml:space="preserve"> grains d’un même épi</w:t>
      </w:r>
      <w:r w:rsidRPr="00DA6C97">
        <w:t xml:space="preserv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D2yky9mE","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7CFB3C50" w14:textId="77777777" w:rsidR="0001011A" w:rsidRDefault="0001011A" w:rsidP="0001011A"/>
    <w:p w14:paraId="4D45BFF9" w14:textId="77777777" w:rsidR="0001011A" w:rsidRDefault="0001011A" w:rsidP="0001011A">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t>Les différences d’intensités de sélections entre les deux types de sélections seront dues à :</w:t>
      </w:r>
    </w:p>
    <w:p w14:paraId="07E2977D" w14:textId="77777777" w:rsidR="0001011A" w:rsidRDefault="0001011A" w:rsidP="0001011A">
      <w:pPr>
        <w:pStyle w:val="Paragraphedeliste"/>
        <w:numPr>
          <w:ilvl w:val="0"/>
          <w:numId w:val="12"/>
        </w:numPr>
      </w:pPr>
      <w:r>
        <w:t xml:space="preserve">NGO </w:t>
      </w:r>
      <w:r w:rsidRPr="00C43194">
        <w:t xml:space="preserve">Le nombre de grains observés en sélection sur grain </w:t>
      </w:r>
    </w:p>
    <w:p w14:paraId="1ADA5CB2" w14:textId="77777777" w:rsidR="0001011A" w:rsidRDefault="0001011A" w:rsidP="0001011A">
      <w:pPr>
        <w:pStyle w:val="Paragraphedeliste"/>
        <w:numPr>
          <w:ilvl w:val="0"/>
          <w:numId w:val="12"/>
        </w:numPr>
      </w:pPr>
      <w:r>
        <w:t>NEO le</w:t>
      </w:r>
      <w:r w:rsidRPr="00C43194">
        <w:t xml:space="preserve"> nombre d’épi observés en sélection sur épi </w:t>
      </w:r>
    </w:p>
    <w:p w14:paraId="4622DAAD" w14:textId="411F258B" w:rsidR="0001011A" w:rsidRDefault="0001011A" w:rsidP="0001011A">
      <w:pPr>
        <w:pStyle w:val="Paragraphedeliste"/>
        <w:numPr>
          <w:ilvl w:val="0"/>
          <w:numId w:val="12"/>
        </w:numPr>
      </w:pPr>
      <w:r>
        <w:t>nsel le</w:t>
      </w:r>
      <w:r w:rsidRPr="00C43194">
        <w:t xml:space="preserve"> nombre de grains à sélectionner pour sem</w:t>
      </w:r>
      <w:r w:rsidR="00841C4E">
        <w:t>er la génération suivante</w:t>
      </w:r>
      <w:r w:rsidRPr="00C43194">
        <w:t xml:space="preserve">, le même pour la sélection sur épi et la sélection sur grain. </w:t>
      </w:r>
    </w:p>
    <w:p w14:paraId="422BF9A9" w14:textId="77777777" w:rsidR="0001011A" w:rsidRDefault="0001011A" w:rsidP="0001011A">
      <w:pPr>
        <w:pStyle w:val="Paragraphedeliste"/>
        <w:numPr>
          <w:ilvl w:val="0"/>
          <w:numId w:val="12"/>
        </w:numPr>
      </w:pPr>
      <w:r>
        <w:t>NGE l</w:t>
      </w:r>
      <w:r w:rsidRPr="00C43194">
        <w:t>e nombre de grains par épi</w:t>
      </w:r>
    </w:p>
    <w:p w14:paraId="2C15A7EE" w14:textId="77777777" w:rsidR="0001011A" w:rsidRDefault="0001011A" w:rsidP="0001011A"/>
    <w:p w14:paraId="5F42A9AC" w14:textId="16F7CB05" w:rsidR="0001011A" w:rsidRDefault="00B46170" w:rsidP="0001011A">
      <w:r w:rsidRPr="00B46170">
        <w:t>L’efficacité relative d’une sélection sur gr</w:t>
      </w:r>
      <w:r>
        <w:t xml:space="preserve">ain par rapport à la sélection </w:t>
      </w:r>
      <w:r w:rsidRPr="00B46170">
        <w:t xml:space="preserve">sur épi </w:t>
      </w:r>
      <w:r>
        <w:t xml:space="preserve">(ERS) </w:t>
      </w:r>
      <w:r w:rsidRPr="00B46170">
        <w:t>p</w:t>
      </w:r>
      <w:r>
        <w:t>eut être étudié avec le rapport :</w:t>
      </w:r>
    </w:p>
    <w:p w14:paraId="1B74162F" w14:textId="35C04B9F" w:rsidR="0001011A" w:rsidRPr="005B1624" w:rsidRDefault="00FE0187" w:rsidP="0001011A">
      <m:oMathPara>
        <m:oMath>
          <m:r>
            <w:rPr>
              <w:rFonts w:ascii="Cambria Math" w:hAnsi="Cambria Math"/>
            </w:rPr>
            <m:t>ERS(NEO,NGO,nsel,NGE,Vg,Ve,Vinter,Vintra)=</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F83D5BA" w14:textId="77777777" w:rsidR="0001011A" w:rsidRDefault="0001011A" w:rsidP="0001011A"/>
    <w:p w14:paraId="6811BAB8" w14:textId="2C1D172B" w:rsidR="00281A6D" w:rsidRDefault="0001011A" w:rsidP="00F8769B">
      <w:r>
        <w:lastRenderedPageBreak/>
        <w:t>Le</w:t>
      </w:r>
      <w:r w:rsidR="008972F4">
        <w:t xml:space="preserve"> développement analytique effectué</w:t>
      </w:r>
      <w:r>
        <w:t xml:space="preserve"> </w:t>
      </w:r>
      <w:r w:rsidR="008972F4">
        <w:t>a</w:t>
      </w:r>
      <w:r>
        <w:t xml:space="preserve"> consisté à exprimer les écart-types phénotypiques et les héritabilités en fonction des composantes de la variance, et les intensités de sélection en fonction des paramètres NEO, NGO, NGE, nsel. Tous les calculs </w:t>
      </w:r>
      <w:r w:rsidR="00AB27F3">
        <w:t xml:space="preserve">sont disponibles en annexe 2 et </w:t>
      </w:r>
      <w:r>
        <w:t xml:space="preserve">ont été vérifiés avec le logiciel </w:t>
      </w:r>
      <w:r w:rsidRPr="004E39C9">
        <w:rPr>
          <w:color w:val="000000" w:themeColor="text1"/>
        </w:rPr>
        <w:t>Mathematica</w:t>
      </w:r>
      <w:r w:rsidRPr="001D6DC6">
        <w:rPr>
          <w:color w:val="FF0000"/>
        </w:rPr>
        <w:t xml:space="preserve"> </w:t>
      </w:r>
      <w:r w:rsidRPr="001D6DC6">
        <w:rPr>
          <w:color w:val="FF0000"/>
        </w:rPr>
        <w:fldChar w:fldCharType="begin"/>
      </w:r>
      <w:r w:rsidR="00DB416E">
        <w:rPr>
          <w:color w:val="FF0000"/>
        </w:rPr>
        <w:instrText xml:space="preserve"> ADDIN ZOTERO_ITEM CSL_CITATION {"citationID":"4zwiFEvX","properties":{"formattedCitation":"(Wolfram Research inc, n.d.)","plainCitation":"(Wolfram Research inc, n.d.)","dontUpdate":true,"noteIndex":0},"citationItems":[{"id":4964,"uris":["http://zotero.org/groups/4992050/items/YUIKE4VS"],"itemData":{"id":4964,"type":"software","title":"Mathematica, Version 13.3","URL":"https://www.wolfram.com/mathematica","author":[{"family":"Wolfram Research inc","given":""}]}}],"schema":"https://github.com/citation-style-language/schema/raw/master/csl-citation.json"} </w:instrText>
      </w:r>
      <w:r w:rsidRPr="001D6DC6">
        <w:rPr>
          <w:color w:val="FF0000"/>
        </w:rPr>
        <w:fldChar w:fldCharType="separate"/>
      </w:r>
      <w:r w:rsidR="004E39C9">
        <w:t>(Wolfram Research inc</w:t>
      </w:r>
      <w:r w:rsidR="004E39C9" w:rsidRPr="004E39C9">
        <w:t>)</w:t>
      </w:r>
      <w:r w:rsidRPr="001D6DC6">
        <w:rPr>
          <w:color w:val="FF0000"/>
        </w:rPr>
        <w:fldChar w:fldCharType="end"/>
      </w:r>
      <w:r>
        <w:t>.</w:t>
      </w:r>
      <w:r w:rsidR="00A51861">
        <w:t xml:space="preserve"> </w:t>
      </w:r>
      <w:r w:rsidR="00F8769B">
        <w:t>Le raisonnement et les hypothèses du modèle sont schématisés en figure 2.</w:t>
      </w:r>
    </w:p>
    <w:p w14:paraId="70203F52" w14:textId="77777777" w:rsidR="00281A6D" w:rsidRDefault="00281A6D" w:rsidP="00281A6D"/>
    <w:p w14:paraId="202A2041" w14:textId="0B5866B7" w:rsidR="00281A6D" w:rsidRDefault="000C044B" w:rsidP="00E71EDF">
      <w:pPr>
        <w:keepNext/>
        <w:jc w:val="center"/>
      </w:pPr>
      <w:r>
        <w:rPr>
          <w:noProof/>
        </w:rPr>
        <w:drawing>
          <wp:inline distT="0" distB="0" distL="0" distR="0" wp14:anchorId="59692E8E" wp14:editId="64E99E23">
            <wp:extent cx="5392578" cy="4899804"/>
            <wp:effectExtent l="19050" t="19050" r="17780" b="1524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esentation_GAIA_clement_bienvenu.png"/>
                    <pic:cNvPicPr/>
                  </pic:nvPicPr>
                  <pic:blipFill>
                    <a:blip r:embed="rId19">
                      <a:extLst>
                        <a:ext uri="{28A0092B-C50C-407E-A947-70E740481C1C}">
                          <a14:useLocalDpi xmlns:a14="http://schemas.microsoft.com/office/drawing/2010/main" val="0"/>
                        </a:ext>
                      </a:extLst>
                    </a:blip>
                    <a:stretch>
                      <a:fillRect/>
                    </a:stretch>
                  </pic:blipFill>
                  <pic:spPr>
                    <a:xfrm>
                      <a:off x="0" y="0"/>
                      <a:ext cx="5402316" cy="4908652"/>
                    </a:xfrm>
                    <a:prstGeom prst="rect">
                      <a:avLst/>
                    </a:prstGeom>
                    <a:ln>
                      <a:solidFill>
                        <a:schemeClr val="tx1"/>
                      </a:solidFill>
                    </a:ln>
                  </pic:spPr>
                </pic:pic>
              </a:graphicData>
            </a:graphic>
          </wp:inline>
        </w:drawing>
      </w:r>
    </w:p>
    <w:p w14:paraId="0B243402" w14:textId="5E74745E" w:rsidR="00281A6D" w:rsidRPr="00F17B4D" w:rsidRDefault="00281A6D" w:rsidP="00281A6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5E021F">
        <w:rPr>
          <w:b/>
          <w:i/>
          <w:noProof/>
        </w:rPr>
        <w:t>2</w:t>
      </w:r>
      <w:r w:rsidRPr="00F17B4D">
        <w:rPr>
          <w:b/>
          <w:i/>
        </w:rPr>
        <w:fldChar w:fldCharType="end"/>
      </w:r>
      <w:r w:rsidRPr="00F17B4D">
        <w:rPr>
          <w:b/>
          <w:i/>
        </w:rPr>
        <w:t> : Schéma récapitulant le raisonnement pour co</w:t>
      </w:r>
      <w:r w:rsidR="000827B4">
        <w:rPr>
          <w:b/>
          <w:i/>
        </w:rPr>
        <w:t>mparer la sélection sur grain et</w:t>
      </w:r>
      <w:r w:rsidRPr="00F17B4D">
        <w:rPr>
          <w:b/>
          <w:i/>
        </w:rPr>
        <w:t xml:space="preserve"> sur épi. </w:t>
      </w:r>
    </w:p>
    <w:p w14:paraId="3E4AE060" w14:textId="30181352" w:rsidR="00281A6D" w:rsidRDefault="00281A6D" w:rsidP="00954C6F">
      <w:pPr>
        <w:spacing w:line="240" w:lineRule="auto"/>
        <w:rPr>
          <w:i/>
        </w:rPr>
      </w:pPr>
      <w:r w:rsidRPr="00F17B4D">
        <w:rPr>
          <w:i/>
        </w:rPr>
        <w:t>On retrouve les composantes de la variance</w:t>
      </w:r>
      <w:r>
        <w:rPr>
          <w:i/>
        </w:rPr>
        <w:t xml:space="preserve"> des traits du grain à gauche. La sélection sur grain se fait en sélectionnant nsel grains parmi une population de NGO grains observés. Selon la valeur de l’héritabilité H²grain et l’intensité de sélection i</w:t>
      </w:r>
      <w:r>
        <w:rPr>
          <w:i/>
          <w:vertAlign w:val="subscript"/>
        </w:rPr>
        <w:t>grain</w:t>
      </w:r>
      <w:r>
        <w:rPr>
          <w:i/>
        </w:rPr>
        <w:t>, on obtient un progrès Rgrain. La sélection sur épi se fait en sélectionnant un nombre d’épis tel qu’on obtienne nsel grains à la fin, en observant une</w:t>
      </w:r>
      <w:r w:rsidR="00EB6FFE">
        <w:rPr>
          <w:i/>
        </w:rPr>
        <w:t xml:space="preserve"> population de NEO épis</w:t>
      </w:r>
      <w:r>
        <w:rPr>
          <w:i/>
        </w:rPr>
        <w:t>. Selon la valeur de l’héritabilité H²epi et l’intensité de sélection i</w:t>
      </w:r>
      <w:r>
        <w:rPr>
          <w:i/>
          <w:vertAlign w:val="subscript"/>
        </w:rPr>
        <w:t>epi</w:t>
      </w:r>
      <w:r>
        <w:rPr>
          <w:i/>
        </w:rPr>
        <w:t>, on réalise un progrès Repi. On rappelle en bas le compromis entre l’intensité de sélection et l’héritabilité</w:t>
      </w:r>
      <w:r w:rsidR="00E61D89">
        <w:rPr>
          <w:i/>
        </w:rPr>
        <w:t xml:space="preserve"> qui amène à se demander quelle méthode de sélection est la plus efficace</w:t>
      </w:r>
      <w:r>
        <w:rPr>
          <w:i/>
        </w:rPr>
        <w:t xml:space="preserve">. </w:t>
      </w:r>
    </w:p>
    <w:p w14:paraId="26A9F62D" w14:textId="77777777" w:rsidR="00CF0BB0" w:rsidRDefault="00CF0BB0" w:rsidP="00CF0BB0"/>
    <w:p w14:paraId="35B4B3D3" w14:textId="1B479169" w:rsidR="00281A6D" w:rsidRDefault="00281A6D" w:rsidP="0001011A"/>
    <w:p w14:paraId="23A2252A" w14:textId="77777777" w:rsidR="00CF0BB0" w:rsidRDefault="00CF0BB0" w:rsidP="0001011A"/>
    <w:p w14:paraId="5B2B0729" w14:textId="77777777" w:rsidR="0075435E" w:rsidRPr="00292FCA" w:rsidRDefault="0075435E" w:rsidP="0075435E">
      <w:pPr>
        <w:pStyle w:val="Titre3"/>
      </w:pPr>
      <w:bookmarkStart w:id="19" w:name="_Toc144832696"/>
      <w:r>
        <w:lastRenderedPageBreak/>
        <w:t>Estimation des paramètres de la variance</w:t>
      </w:r>
      <w:bookmarkEnd w:id="19"/>
      <w:r>
        <w:t xml:space="preserve"> </w:t>
      </w:r>
    </w:p>
    <w:p w14:paraId="1CBEA0F7" w14:textId="21F2587F" w:rsidR="0075435E" w:rsidRDefault="002B3AD3" w:rsidP="0075435E">
      <w:pPr>
        <w:pStyle w:val="Corpsdetexte"/>
      </w:pPr>
      <w:r>
        <w:t>Le calcul de l’ERS à partir de l’équation développée</w:t>
      </w:r>
      <w:r w:rsidR="009C7613">
        <w:t xml:space="preserve"> nécessite d’avoir au préalable une estimation des valeurs des composantes de la variance. </w:t>
      </w:r>
      <w:r w:rsidR="0075435E">
        <w:t xml:space="preserve">Dans le dispositif de sélection </w:t>
      </w:r>
      <w:r w:rsidR="0075435E">
        <w:rPr>
          <w:i/>
        </w:rPr>
        <w:t>in silico</w:t>
      </w:r>
      <w:r w:rsidR="0075435E">
        <w:t xml:space="preserve"> un échantillonnage supplémentaire a été réalisé pour estimer </w:t>
      </w:r>
      <w:r w:rsidR="0089469F">
        <w:t>ces composantes pour la taille des grains</w:t>
      </w:r>
      <w:r w:rsidR="0075435E">
        <w:t>. Pour 35 plantes par bac, deux épis ont été récoltés pour lesquels la taille des grains a été mesurée individuellement par Optomachine. L’échantillonnage de deux épis par plante permet d’estimer la</w:t>
      </w:r>
      <w:r w:rsidR="004B6806">
        <w:t xml:space="preserve"> variance inter-épi</w:t>
      </w:r>
      <w:r w:rsidR="0075435E">
        <w:t xml:space="preserve">. L’échantillonnage a été fait de sorte que 103 génotypes soient représentés (pour couvrir la variance génétique), </w:t>
      </w:r>
      <w:r w:rsidR="0075435E" w:rsidRPr="00936718">
        <w:t>et que chaque génotype soit présent dans deux bacs différents (pour estimer la variance environnementale</w:t>
      </w:r>
      <w:r w:rsidR="0075435E">
        <w:t xml:space="preserve"> </w:t>
      </w:r>
      <w:r w:rsidR="0075435E" w:rsidRPr="00936718">
        <w:t>inter-bac). La variance intr</w:t>
      </w:r>
      <w:r w:rsidR="0075435E">
        <w:t>a-épi a aussi pu être estimée</w:t>
      </w:r>
      <w:r w:rsidR="0075435E" w:rsidRPr="00936718">
        <w:t xml:space="preserve"> par la mesure individuelle de chaque grain</w:t>
      </w:r>
      <w:r w:rsidR="0075435E">
        <w:t>. L’estimation des variances s’est faite avec le modèle suivant :</w:t>
      </w:r>
    </w:p>
    <w:p w14:paraId="5831DAE0" w14:textId="77777777" w:rsidR="0075435E" w:rsidRPr="0010130A" w:rsidRDefault="008A5833" w:rsidP="0075435E">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0BA6B798" w14:textId="77777777" w:rsidR="0075435E" w:rsidRDefault="0075435E" w:rsidP="0075435E"/>
    <w:p w14:paraId="15DDEB22" w14:textId="77777777" w:rsidR="0075435E" w:rsidRDefault="0075435E" w:rsidP="0075435E">
      <w:r>
        <w:t xml:space="preserve">Avec : </w:t>
      </w:r>
    </w:p>
    <w:p w14:paraId="7D923191" w14:textId="77777777" w:rsidR="0075435E" w:rsidRDefault="008A5833" w:rsidP="0075435E">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75435E">
        <w:t xml:space="preserve"> la taille du grain l de l’épi k de l’individu j de génotype i</w:t>
      </w:r>
    </w:p>
    <w:p w14:paraId="6C848D0C" w14:textId="77777777" w:rsidR="0075435E" w:rsidRDefault="0075435E" w:rsidP="0075435E">
      <w:r>
        <w:t>µ la moyenne des observations</w:t>
      </w:r>
    </w:p>
    <w:p w14:paraId="3423EB7D" w14:textId="40077F09" w:rsidR="0075435E" w:rsidRDefault="008A5833" w:rsidP="0075435E">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75348">
        <w:t xml:space="preserve"> l’effet aléatoire du</w:t>
      </w:r>
      <w:r w:rsidR="0075435E">
        <w:t xml:space="preserve"> génotype i</w:t>
      </w:r>
    </w:p>
    <w:p w14:paraId="610DE410" w14:textId="614A20E7" w:rsidR="0075435E" w:rsidRPr="00CE0C01" w:rsidRDefault="0075435E" w:rsidP="0075435E">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t xml:space="preserve"> l’effet </w:t>
      </w:r>
      <w:r w:rsidR="00A75348">
        <w:t xml:space="preserve">aléatoire </w:t>
      </w:r>
      <w:r w:rsidR="00E229CE">
        <w:t>de l’individu j hiérarchisé dans l’effet génotype</w:t>
      </w:r>
      <w:r>
        <w:t xml:space="preserve"> </w:t>
      </w:r>
      <w:r w:rsidR="00621648">
        <w:t xml:space="preserve">i </w:t>
      </w:r>
      <w:r>
        <w:t xml:space="preserve">(donc l’effet de l’environnement </w:t>
      </w:r>
      <w:r w:rsidR="00E229CE">
        <w:t xml:space="preserve">et de l’interaction génotype x environnement </w:t>
      </w:r>
      <w:r>
        <w:t>car les individus de même génotype se trouvent dans des bacs différents</w:t>
      </w:r>
    </w:p>
    <w:p w14:paraId="6CF328DB" w14:textId="3914D940" w:rsidR="0075435E" w:rsidRDefault="0075435E" w:rsidP="0075435E">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l’effet </w:t>
      </w:r>
      <w:r w:rsidR="00A75348">
        <w:t xml:space="preserve">aléatoire </w:t>
      </w:r>
      <w:r>
        <w:t xml:space="preserve">de l’épi k </w:t>
      </w:r>
      <w:r w:rsidR="00832046">
        <w:t>hiérarchisé dans l’effet individu</w:t>
      </w:r>
      <w:r>
        <w:t xml:space="preserve"> </w:t>
      </w:r>
      <w:r w:rsidR="00621648">
        <w:t xml:space="preserve">j </w:t>
      </w:r>
      <w:r w:rsidR="00832046">
        <w:t>et l’effet génotype</w:t>
      </w:r>
      <w:r w:rsidR="00C317A1">
        <w:t xml:space="preserve"> i</w:t>
      </w:r>
    </w:p>
    <w:p w14:paraId="47733ABE" w14:textId="3EBF3CF5" w:rsidR="0075435E" w:rsidRDefault="008A5833" w:rsidP="0075435E">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75435E">
        <w:t xml:space="preserve"> la résiduelle qui contient la variance intra-épi</w:t>
      </w:r>
    </w:p>
    <w:p w14:paraId="49926529" w14:textId="5E512386" w:rsidR="00451940" w:rsidRDefault="00451940" w:rsidP="0075435E"/>
    <w:p w14:paraId="231DA4D5" w14:textId="77777777" w:rsidR="00732C80" w:rsidRDefault="00732C80" w:rsidP="00732C80">
      <w:pPr>
        <w:pStyle w:val="Titre3"/>
      </w:pPr>
      <w:bookmarkStart w:id="20" w:name="_Toc144832697"/>
      <w:r>
        <w:t>Validation expérimentale de l’équation</w:t>
      </w:r>
      <w:bookmarkEnd w:id="20"/>
    </w:p>
    <w:p w14:paraId="43493BD9" w14:textId="2320FBBB" w:rsidR="00732C80" w:rsidRDefault="00605FDB" w:rsidP="00732C80">
      <w:r>
        <w:t>Pour valider l’</w:t>
      </w:r>
      <w:r w:rsidR="00732C80" w:rsidRPr="00580746">
        <w:t>équation</w:t>
      </w:r>
      <w:r w:rsidR="00AC4D6E">
        <w:t xml:space="preserve"> obtenue</w:t>
      </w:r>
      <w:r w:rsidR="00732C80" w:rsidRPr="00580746">
        <w:t xml:space="preserve">, les résultats de sélection in silico sur la taille des grains ont été </w:t>
      </w:r>
      <w:r w:rsidR="00AC4D6E">
        <w:t>utilisés</w:t>
      </w:r>
      <w:r w:rsidR="00EB792F">
        <w:t xml:space="preserve"> car on a pu estimer les composantes de la variance pour ce trait</w:t>
      </w:r>
      <w:r w:rsidR="00AC4D6E">
        <w:t>. P</w:t>
      </w:r>
      <w:r w:rsidR="00732C80" w:rsidRPr="00580746">
        <w:t xml:space="preserve">our </w:t>
      </w:r>
      <w:r w:rsidR="00F529DC">
        <w:t>132</w:t>
      </w:r>
      <w:r w:rsidR="00732C80" w:rsidRPr="00580746">
        <w:t xml:space="preserve"> de scenarii de s</w:t>
      </w:r>
      <w:r w:rsidR="00AC4D6E">
        <w:t xml:space="preserve">élection </w:t>
      </w:r>
      <w:r w:rsidR="00732C80" w:rsidRPr="00580746">
        <w:t>l’ERS a été calculé</w:t>
      </w:r>
      <w:r w:rsidR="00732C80">
        <w:t>e</w:t>
      </w:r>
      <w:r w:rsidR="00455CED">
        <w:t xml:space="preserve"> </w:t>
      </w:r>
      <w:r w:rsidR="00D110B6">
        <w:t xml:space="preserve">expérimentalement </w:t>
      </w:r>
      <w:r w:rsidR="00455CED">
        <w:t>grâce aux estimations d’effets de la sélection (voir paragraphe</w:t>
      </w:r>
      <w:r>
        <w:t xml:space="preserve"> </w:t>
      </w:r>
      <w:r>
        <w:fldChar w:fldCharType="begin"/>
      </w:r>
      <w:r>
        <w:instrText xml:space="preserve"> REF _Ref144474926 \r \h </w:instrText>
      </w:r>
      <w:r>
        <w:fldChar w:fldCharType="separate"/>
      </w:r>
      <w:r w:rsidR="005E021F">
        <w:t>2.5.3</w:t>
      </w:r>
      <w:r>
        <w:fldChar w:fldCharType="end"/>
      </w:r>
      <w:r w:rsidR="00455CED">
        <w:t>)</w:t>
      </w:r>
      <w:r w:rsidR="00BF7581">
        <w:t>,</w:t>
      </w:r>
      <w:r w:rsidR="00732C80">
        <w:t xml:space="preserve"> </w:t>
      </w:r>
      <w:r w:rsidR="00BF7581">
        <w:t>et</w:t>
      </w:r>
      <w:r w:rsidR="00732C80" w:rsidRPr="00580746">
        <w:t xml:space="preserve"> théorique</w:t>
      </w:r>
      <w:r w:rsidR="00BF7581">
        <w:t>ment</w:t>
      </w:r>
      <w:r w:rsidR="00732C80">
        <w:t xml:space="preserve"> </w:t>
      </w:r>
      <w:r w:rsidR="00EB792F">
        <w:t xml:space="preserve">avec </w:t>
      </w:r>
      <w:r w:rsidR="00BF7581">
        <w:t xml:space="preserve">l’équation développée. </w:t>
      </w:r>
      <w:r w:rsidR="00732C80" w:rsidRPr="00580746">
        <w:t>Les valeurs expérimentales et théoriques ont été confrontées avec un modèle linéaire simple</w:t>
      </w:r>
      <w:r w:rsidR="00732C80">
        <w:t xml:space="preserve"> </w:t>
      </w:r>
      <m:oMath>
        <m:sSub>
          <m:sSubPr>
            <m:ctrlPr>
              <w:rPr>
                <w:rFonts w:ascii="Cambria Math" w:hAnsi="Cambria Math"/>
                <w:i/>
              </w:rPr>
            </m:ctrlPr>
          </m:sSubPr>
          <m:e>
            <m:r>
              <w:rPr>
                <w:rFonts w:ascii="Cambria Math" w:hAnsi="Cambria Math"/>
              </w:rPr>
              <m:t>R_experimental</m:t>
            </m:r>
          </m:e>
          <m:sub>
            <m:r>
              <w:rPr>
                <w:rFonts w:ascii="Cambria Math" w:hAnsi="Cambria Math"/>
              </w:rPr>
              <m:t>i</m:t>
            </m:r>
          </m:sub>
        </m:sSub>
        <m:r>
          <w:rPr>
            <w:rFonts w:ascii="Cambria Math" w:hAnsi="Cambria Math"/>
          </w:rPr>
          <m:t>=α+β R_theoriq</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732C80">
        <w:t xml:space="preserve"> où </w:t>
      </w:r>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7862F4">
        <w:t>.</w:t>
      </w:r>
    </w:p>
    <w:p w14:paraId="69CCB22F" w14:textId="36B6FD20" w:rsidR="00732C80" w:rsidRDefault="00732C80" w:rsidP="0075435E"/>
    <w:p w14:paraId="251983FA" w14:textId="77777777" w:rsidR="003547E9" w:rsidRDefault="003547E9" w:rsidP="0075435E"/>
    <w:p w14:paraId="2AA15521" w14:textId="77777777" w:rsidR="0075435E" w:rsidRDefault="0075435E" w:rsidP="0075435E">
      <w:pPr>
        <w:pStyle w:val="Titre3"/>
      </w:pPr>
      <w:bookmarkStart w:id="21" w:name="_Toc144832698"/>
      <w:r>
        <w:lastRenderedPageBreak/>
        <w:t>Comparaison de la sélection sur grain et de la sélection sur épi</w:t>
      </w:r>
      <w:bookmarkEnd w:id="21"/>
    </w:p>
    <w:p w14:paraId="1D86630F" w14:textId="02BFCA3A" w:rsidR="00B204B9" w:rsidRDefault="0046560A" w:rsidP="00B8211F">
      <w:r>
        <w:t>L’ERS a été calculée avec</w:t>
      </w:r>
      <w:r w:rsidR="000031C3">
        <w:t xml:space="preserve"> l’équation développée</w:t>
      </w:r>
      <w:r>
        <w:t xml:space="preserve"> pour de nombreux scénarii de sélection. N</w:t>
      </w:r>
      <w:r w:rsidR="00732C80">
        <w:t>ous</w:t>
      </w:r>
      <w:r w:rsidR="0075435E" w:rsidRPr="003B3D1A">
        <w:t xml:space="preserve"> avons fait varier NEO de 500 à 5000, nsel de 10.000 à 100.000, NGO de 10.000 </w:t>
      </w:r>
      <w:r w:rsidR="0093232C">
        <w:t xml:space="preserve">à 5.000.000, et NGE de 40 à 80. Les variances estimées </w:t>
      </w:r>
      <w:r w:rsidR="00303327">
        <w:t xml:space="preserve">avec le dispositif de sélection </w:t>
      </w:r>
      <w:r w:rsidR="00303327">
        <w:rPr>
          <w:i/>
        </w:rPr>
        <w:t xml:space="preserve">in silico </w:t>
      </w:r>
      <w:r w:rsidR="00840BC5">
        <w:t xml:space="preserve">ont </w:t>
      </w:r>
      <w:r w:rsidR="0093232C">
        <w:t xml:space="preserve">été utilisées pour ces calculs. </w:t>
      </w:r>
      <w:r w:rsidR="00155529">
        <w:t xml:space="preserve">Les composantes de la variance étant relatives à la taille des grains, l’ERS a été calculée pour ce trait. </w:t>
      </w:r>
      <w:r w:rsidR="00FF3276">
        <w:t xml:space="preserve">Ci-dessous </w:t>
      </w:r>
      <w:r>
        <w:t xml:space="preserve">(figure 3) </w:t>
      </w:r>
      <w:r w:rsidR="00FF3276">
        <w:t>un schéma récapitulant les dispositifs expérimentaux :</w:t>
      </w:r>
    </w:p>
    <w:p w14:paraId="12BDCF17" w14:textId="77777777" w:rsidR="0046560A" w:rsidRPr="00313AF8" w:rsidRDefault="0046560A" w:rsidP="00B8211F"/>
    <w:p w14:paraId="5FE862EF" w14:textId="0E7DB637" w:rsidR="00827A79" w:rsidRDefault="00B33D06" w:rsidP="00827A79">
      <w:pPr>
        <w:keepNext/>
        <w:jc w:val="center"/>
      </w:pPr>
      <w:r>
        <w:rPr>
          <w:noProof/>
        </w:rPr>
        <w:drawing>
          <wp:inline distT="0" distB="0" distL="0" distR="0" wp14:anchorId="07C41FB8" wp14:editId="4E43A8E8">
            <wp:extent cx="5175849" cy="5175849"/>
            <wp:effectExtent l="19050" t="19050" r="25400" b="2540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94592" cy="5194592"/>
                    </a:xfrm>
                    <a:prstGeom prst="rect">
                      <a:avLst/>
                    </a:prstGeom>
                    <a:ln>
                      <a:solidFill>
                        <a:schemeClr val="tx1"/>
                      </a:solidFill>
                    </a:ln>
                  </pic:spPr>
                </pic:pic>
              </a:graphicData>
            </a:graphic>
          </wp:inline>
        </w:drawing>
      </w:r>
    </w:p>
    <w:p w14:paraId="76975759" w14:textId="314B1C45"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5E021F">
        <w:rPr>
          <w:b/>
          <w:i/>
          <w:noProof/>
        </w:rPr>
        <w:t>3</w:t>
      </w:r>
      <w:r w:rsidRPr="00827A79">
        <w:rPr>
          <w:b/>
          <w:i/>
        </w:rPr>
        <w:fldChar w:fldCharType="end"/>
      </w:r>
      <w:r w:rsidR="0070305B">
        <w:rPr>
          <w:b/>
          <w:i/>
        </w:rPr>
        <w:t> : Schéma récapitulatif des</w:t>
      </w:r>
      <w:r>
        <w:rPr>
          <w:b/>
          <w:i/>
        </w:rPr>
        <w:t xml:space="preserve"> dispositif</w:t>
      </w:r>
      <w:r w:rsidR="0070305B">
        <w:rPr>
          <w:b/>
          <w:i/>
        </w:rPr>
        <w:t>s expérimentaux</w:t>
      </w:r>
      <w:r>
        <w:rPr>
          <w:b/>
          <w:i/>
        </w:rPr>
        <w:t>.</w:t>
      </w:r>
    </w:p>
    <w:p w14:paraId="703C7E3C" w14:textId="61F630D4" w:rsidR="00187095" w:rsidRPr="00DC18C6" w:rsidRDefault="00827A79" w:rsidP="00DC18C6">
      <w:pPr>
        <w:spacing w:line="240" w:lineRule="auto"/>
        <w:rPr>
          <w:i/>
        </w:rPr>
      </w:pPr>
      <w:r>
        <w:rPr>
          <w:i/>
        </w:rPr>
        <w:t xml:space="preserve">En haut, le dispositif </w:t>
      </w:r>
      <w:r w:rsidR="00183225">
        <w:rPr>
          <w:i/>
        </w:rPr>
        <w:t xml:space="preserve">de sélection </w:t>
      </w:r>
      <w:r w:rsidR="004B71D9">
        <w:rPr>
          <w:i/>
        </w:rPr>
        <w:t>in vivo</w:t>
      </w:r>
      <w:r>
        <w:rPr>
          <w:i/>
        </w:rPr>
        <w:t xml:space="preserve">. Des grains issus d’une récolte d’EPO ont été tamisés en </w:t>
      </w:r>
      <w:r w:rsidR="00FC2FDA">
        <w:rPr>
          <w:i/>
        </w:rPr>
        <w:t>3</w:t>
      </w:r>
      <w:r>
        <w:rPr>
          <w:i/>
        </w:rPr>
        <w:t xml:space="preserve"> classes différentes (petits, moyens, gros</w:t>
      </w:r>
      <w:r w:rsidR="00FC2FDA">
        <w:rPr>
          <w:i/>
        </w:rPr>
        <w:t>, + la référence non tamisée</w:t>
      </w:r>
      <w:r>
        <w:rPr>
          <w:i/>
        </w:rPr>
        <w:t xml:space="preserve">) puis semés au champ </w:t>
      </w:r>
      <w:r w:rsidR="00D61C48">
        <w:rPr>
          <w:i/>
        </w:rPr>
        <w:t>dans 12 micro parcelles</w:t>
      </w:r>
      <w:r>
        <w:rPr>
          <w:i/>
        </w:rPr>
        <w:t xml:space="preserve">. Les deux rangs centraux de chaque parcelle ont été récoltés pour faire les mesures. En bas, </w:t>
      </w:r>
      <w:r w:rsidR="00E87965">
        <w:rPr>
          <w:i/>
        </w:rPr>
        <w:t xml:space="preserve">le dispositif de sélection in silico. </w:t>
      </w:r>
      <w:r>
        <w:rPr>
          <w:i/>
        </w:rPr>
        <w:t xml:space="preserve">12 grains des 180 lignées issues de la population EPO ont été passés à la NIRS et à l’Optomachine puis en moyenne 7 grains par génotypes ont été semés dans 6 bacs. Les mesures ont été réalisées sur chaque plante individuellement. </w:t>
      </w:r>
      <w:r w:rsidR="00336D69">
        <w:rPr>
          <w:i/>
        </w:rPr>
        <w:t>Le brin maître de chaque plante et son épi ont été récoltés pour les mesures</w:t>
      </w:r>
      <w:r w:rsidR="00DC18C6">
        <w:rPr>
          <w:i/>
        </w:rPr>
        <w:t>. Pour 35 plantes par bac, un t</w:t>
      </w:r>
      <w:r w:rsidR="00336D69">
        <w:rPr>
          <w:i/>
        </w:rPr>
        <w:t xml:space="preserve">alle secondaire et son épi ont également été récolté pour estimer les composantes de la variance. </w:t>
      </w:r>
    </w:p>
    <w:p w14:paraId="7363CEFB" w14:textId="6547F11F" w:rsidR="00A2208C" w:rsidRDefault="001363E7" w:rsidP="00A2208C">
      <w:pPr>
        <w:pStyle w:val="Titre1"/>
      </w:pPr>
      <w:bookmarkStart w:id="22" w:name="_Toc144832699"/>
      <w:r>
        <w:lastRenderedPageBreak/>
        <w:t>Résultats</w:t>
      </w:r>
      <w:bookmarkEnd w:id="22"/>
      <w:r w:rsidR="00A2208C">
        <w:t xml:space="preserve"> </w:t>
      </w:r>
    </w:p>
    <w:p w14:paraId="5C8BD268" w14:textId="09F29791" w:rsidR="00A2208C" w:rsidRDefault="00D86EB9" w:rsidP="00A2208C">
      <w:pPr>
        <w:pStyle w:val="Titre2"/>
      </w:pPr>
      <w:bookmarkStart w:id="23" w:name="_Toc144832700"/>
      <w:r>
        <w:t>Effet</w:t>
      </w:r>
      <w:r w:rsidR="00EB2A06">
        <w:t xml:space="preserve"> de la sélection sur la taille du grain</w:t>
      </w:r>
      <w:bookmarkEnd w:id="23"/>
    </w:p>
    <w:p w14:paraId="4F228825" w14:textId="4874D824" w:rsidR="00050F54" w:rsidRDefault="005F7478" w:rsidP="00570530">
      <w:pPr>
        <w:pStyle w:val="Titre3"/>
      </w:pPr>
      <w:bookmarkStart w:id="24" w:name="_Toc144832701"/>
      <w:r>
        <w:t xml:space="preserve">Dans le dispositif de sélection </w:t>
      </w:r>
      <w:r w:rsidR="004B71D9">
        <w:t>in vivo</w:t>
      </w:r>
      <w:bookmarkEnd w:id="24"/>
    </w:p>
    <w:p w14:paraId="5221C1B9" w14:textId="0D1E33D3" w:rsidR="002F29D8" w:rsidRDefault="00A6412B" w:rsidP="002F29D8">
      <w:pPr>
        <w:keepNext/>
      </w:pPr>
      <w:r w:rsidRPr="00A6412B">
        <w:t xml:space="preserve">Les </w:t>
      </w:r>
      <w:r w:rsidR="001F0BD1">
        <w:t>effets estimés</w:t>
      </w:r>
      <w:r w:rsidRPr="00A6412B">
        <w:t xml:space="preserve"> pour les traits mesurés dans le dispositif de sélection in vivo sont donnés en figu</w:t>
      </w:r>
      <w:r w:rsidR="00B17D9C">
        <w:t xml:space="preserve">re </w:t>
      </w:r>
      <w:r w:rsidRPr="00A6412B">
        <w:t>4</w:t>
      </w:r>
      <w:r>
        <w:t>.</w:t>
      </w:r>
      <w:r w:rsidR="00A46288">
        <w:rPr>
          <w:noProof/>
        </w:rPr>
        <w:drawing>
          <wp:inline distT="0" distB="0" distL="0" distR="0" wp14:anchorId="151BDF39" wp14:editId="473E6E80">
            <wp:extent cx="5760720" cy="3613785"/>
            <wp:effectExtent l="19050" t="19050" r="11430" b="2476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3613785"/>
                    </a:xfrm>
                    <a:prstGeom prst="rect">
                      <a:avLst/>
                    </a:prstGeom>
                    <a:ln>
                      <a:solidFill>
                        <a:schemeClr val="tx1"/>
                      </a:solidFill>
                    </a:ln>
                  </pic:spPr>
                </pic:pic>
              </a:graphicData>
            </a:graphic>
          </wp:inline>
        </w:drawing>
      </w:r>
    </w:p>
    <w:p w14:paraId="5F5CF3E5" w14:textId="230FF4B0" w:rsidR="00A46288" w:rsidRDefault="002F29D8" w:rsidP="002F29D8">
      <w:pPr>
        <w:spacing w:line="240" w:lineRule="auto"/>
        <w:rPr>
          <w:b/>
          <w:i/>
        </w:rPr>
      </w:pPr>
      <w:r w:rsidRPr="002F29D8">
        <w:rPr>
          <w:b/>
          <w:i/>
        </w:rPr>
        <w:t xml:space="preserve">Figure </w:t>
      </w:r>
      <w:r w:rsidRPr="002F29D8">
        <w:rPr>
          <w:b/>
          <w:i/>
        </w:rPr>
        <w:fldChar w:fldCharType="begin"/>
      </w:r>
      <w:r w:rsidRPr="002F29D8">
        <w:rPr>
          <w:b/>
          <w:i/>
        </w:rPr>
        <w:instrText xml:space="preserve"> SEQ Figure \* ARABIC </w:instrText>
      </w:r>
      <w:r w:rsidRPr="002F29D8">
        <w:rPr>
          <w:b/>
          <w:i/>
        </w:rPr>
        <w:fldChar w:fldCharType="separate"/>
      </w:r>
      <w:r w:rsidR="005E021F">
        <w:rPr>
          <w:b/>
          <w:i/>
          <w:noProof/>
        </w:rPr>
        <w:t>4</w:t>
      </w:r>
      <w:r w:rsidRPr="002F29D8">
        <w:rPr>
          <w:b/>
          <w:i/>
        </w:rPr>
        <w:fldChar w:fldCharType="end"/>
      </w:r>
      <w:r>
        <w:rPr>
          <w:b/>
          <w:i/>
        </w:rPr>
        <w:t xml:space="preserve"> : Effets de la sélection sur la taille des grains dans le dispositif de sélection </w:t>
      </w:r>
      <w:r w:rsidR="004B71D9">
        <w:rPr>
          <w:b/>
          <w:i/>
        </w:rPr>
        <w:t>in vivo</w:t>
      </w:r>
      <w:r>
        <w:rPr>
          <w:b/>
          <w:i/>
        </w:rPr>
        <w:t>.</w:t>
      </w:r>
    </w:p>
    <w:p w14:paraId="31139D38" w14:textId="1212F243" w:rsidR="002F29D8" w:rsidRPr="002F29D8" w:rsidRDefault="002F29D8" w:rsidP="002F29D8">
      <w:pPr>
        <w:spacing w:line="240" w:lineRule="auto"/>
        <w:rPr>
          <w:i/>
          <w:color w:val="000000" w:themeColor="text1"/>
        </w:rPr>
      </w:pPr>
      <w:r>
        <w:rPr>
          <w:i/>
        </w:rPr>
        <w:t xml:space="preserve">Les </w:t>
      </w:r>
      <w:r w:rsidR="00436BE7">
        <w:rPr>
          <w:i/>
        </w:rPr>
        <w:t>effets sont estimés</w:t>
      </w:r>
      <w:r>
        <w:rPr>
          <w:i/>
        </w:rPr>
        <w:t xml:space="preserve"> en prenant la population non sélectionnée comme référence. Les barres verticales représentent les intervalles de confiance à</w:t>
      </w:r>
      <w:r w:rsidR="00863024">
        <w:rPr>
          <w:i/>
        </w:rPr>
        <w:t xml:space="preserve"> 95% des estimations. Les effets</w:t>
      </w:r>
      <w:r>
        <w:rPr>
          <w:i/>
        </w:rPr>
        <w:t xml:space="preserve"> ont été estimé pour les trois modalités de sélection : "gros", "moyen", et "petit". Les axes verticaux sont chacun dans l’unité du trait mesuré et ont leurs propres limites. PMG = poids de mille grains</w:t>
      </w:r>
      <w:r w:rsidR="00C95A1B">
        <w:rPr>
          <w:i/>
        </w:rPr>
        <w:t xml:space="preserve"> en g</w:t>
      </w:r>
      <w:r>
        <w:rPr>
          <w:i/>
        </w:rPr>
        <w:t xml:space="preserve">, TMG = taille moyenne des grains en mm², H = hauteur entre la base de la tige et le bout de l’épi en cm, TPG = taux de protéines des grains en </w:t>
      </w:r>
      <w:r w:rsidR="000D2E34">
        <w:rPr>
          <w:i/>
          <w:color w:val="000000" w:themeColor="text1"/>
        </w:rPr>
        <w:t>% de la masse</w:t>
      </w:r>
      <w:r>
        <w:rPr>
          <w:i/>
          <w:color w:val="000000" w:themeColor="text1"/>
        </w:rPr>
        <w:t>, NGE = nombre de grains par épis, NbE = nombre d’épillets, GSV = variance intra-épi de la taille des grains en (mm²)². Les étoiles indiquent si l’</w:t>
      </w:r>
      <w:r w:rsidR="00B945E7">
        <w:rPr>
          <w:i/>
          <w:color w:val="000000" w:themeColor="text1"/>
        </w:rPr>
        <w:t>effet</w:t>
      </w:r>
      <w:r>
        <w:rPr>
          <w:i/>
          <w:color w:val="000000" w:themeColor="text1"/>
        </w:rPr>
        <w:t xml:space="preserve"> est significativement différent de 0. * = p-value &lt; 0.05, ** = p-value &lt; 0.01, *** = p-value &lt; 0.001.</w:t>
      </w:r>
    </w:p>
    <w:p w14:paraId="702C93E6" w14:textId="77777777" w:rsidR="00A46288" w:rsidRDefault="00A46288" w:rsidP="00A2208C"/>
    <w:p w14:paraId="7F3992EB" w14:textId="28B080EE" w:rsidR="00056906" w:rsidRDefault="009939C7" w:rsidP="00056906">
      <w:r>
        <w:t>L</w:t>
      </w:r>
      <w:r w:rsidR="00350774">
        <w:t>a sélection de de gros grains n’a pas significativement impacté la taille des grains</w:t>
      </w:r>
      <w:r>
        <w:t xml:space="preserve"> par rapport à la référence</w:t>
      </w:r>
      <w:r w:rsidR="00686214">
        <w:t>.</w:t>
      </w:r>
      <w:r w:rsidR="00350774" w:rsidRPr="00F90417">
        <w:rPr>
          <w:color w:val="FF0000"/>
        </w:rPr>
        <w:t xml:space="preserve"> </w:t>
      </w:r>
      <w:r w:rsidR="00350774">
        <w:t>La sélection de petits grains</w:t>
      </w:r>
      <w:r w:rsidR="000E1AE6">
        <w:t xml:space="preserve"> a</w:t>
      </w:r>
      <w:r w:rsidR="00350774">
        <w:t xml:space="preserve"> en revanche </w:t>
      </w:r>
      <w:r>
        <w:t xml:space="preserve">modifié significativement la </w:t>
      </w:r>
      <w:r w:rsidR="000122C6">
        <w:t>taille</w:t>
      </w:r>
      <w:r>
        <w:t xml:space="preserve"> de </w:t>
      </w:r>
      <w:r w:rsidR="00B20F8E">
        <w:t xml:space="preserve">-0.9 mm². </w:t>
      </w:r>
      <w:r w:rsidR="00056906">
        <w:t xml:space="preserve">On constate un effet similaire sur le PMG qui a été diminué de -4.4 </w:t>
      </w:r>
      <w:r w:rsidR="004D261C">
        <w:t xml:space="preserve">g </w:t>
      </w:r>
      <w:r w:rsidR="00056906">
        <w:t xml:space="preserve">par la sélection de petits grains. </w:t>
      </w:r>
    </w:p>
    <w:p w14:paraId="616C1465" w14:textId="09B8B287" w:rsidR="003301D7" w:rsidRDefault="00145372" w:rsidP="00056906">
      <w:r>
        <w:t>P</w:t>
      </w:r>
      <w:r w:rsidR="00056906">
        <w:t xml:space="preserve">our la hauteur des plantes et le taux de protéine des grains, la sélection des gros grains a eu un effet </w:t>
      </w:r>
      <w:r w:rsidR="00341D76">
        <w:t xml:space="preserve">significatif </w:t>
      </w:r>
      <w:r w:rsidR="00A2790B">
        <w:t>(hauteur = + 8.7 cm, taux de protéines des grains = -1.14</w:t>
      </w:r>
      <w:r w:rsidR="006F75AB">
        <w:t>%</w:t>
      </w:r>
      <w:r w:rsidR="00A2790B">
        <w:t xml:space="preserve">) </w:t>
      </w:r>
      <w:r w:rsidR="00056906">
        <w:t>mais pas la sélection des petits.</w:t>
      </w:r>
    </w:p>
    <w:p w14:paraId="4C61790F" w14:textId="7DF33742" w:rsidR="007D0495" w:rsidRDefault="003301D7" w:rsidP="00A2208C">
      <w:r>
        <w:t xml:space="preserve">Les effets estimés pour le nombre de grain par épi et la variance intra-épi de la taille des grains ne sont pas significativement différents de 0. Les effets estimés pour le nombre d’épillets sont significatifs pour </w:t>
      </w:r>
      <w:r>
        <w:lastRenderedPageBreak/>
        <w:t xml:space="preserve">la sélection des moyens et des petits, mais l’effet de la sélection des gros est presque significatif (p-value = 0.07). </w:t>
      </w:r>
      <w:r w:rsidR="00BC79BB">
        <w:t xml:space="preserve">Toutes les modalités de sélection ont modifié le trait dans le même sens (diminution du nombre d’épillets). </w:t>
      </w:r>
      <w:r>
        <w:t xml:space="preserve"> </w:t>
      </w:r>
    </w:p>
    <w:p w14:paraId="769BE0F9" w14:textId="77777777" w:rsidR="00B72B59" w:rsidRDefault="00B72B59" w:rsidP="00A2208C"/>
    <w:p w14:paraId="15A6A0FB" w14:textId="79721541" w:rsidR="00227D85" w:rsidRDefault="00736E11" w:rsidP="00A2208C">
      <w:r>
        <w:t>L</w:t>
      </w:r>
      <w:r w:rsidR="00C73965">
        <w:t>es héritabilités réalisées et les intensités de sélection appliquées </w:t>
      </w:r>
      <w:r w:rsidR="004D657F">
        <w:t xml:space="preserve">pour la taille des grains </w:t>
      </w:r>
      <w:r>
        <w:t xml:space="preserve">sont présentés dans le tableau 1 </w:t>
      </w:r>
      <w:r w:rsidR="00C73965">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757D60" w14:paraId="55E7B524" w14:textId="77777777" w:rsidTr="006712B9">
        <w:tc>
          <w:tcPr>
            <w:tcW w:w="2265" w:type="dxa"/>
            <w:tcBorders>
              <w:top w:val="single" w:sz="4" w:space="0" w:color="auto"/>
              <w:bottom w:val="single" w:sz="4" w:space="0" w:color="auto"/>
            </w:tcBorders>
          </w:tcPr>
          <w:p w14:paraId="371F0EE3" w14:textId="77777777" w:rsidR="00757D60" w:rsidRDefault="00757D60" w:rsidP="00757D60">
            <w:pPr>
              <w:jc w:val="center"/>
            </w:pPr>
          </w:p>
        </w:tc>
        <w:tc>
          <w:tcPr>
            <w:tcW w:w="2265" w:type="dxa"/>
            <w:tcBorders>
              <w:top w:val="single" w:sz="4" w:space="0" w:color="auto"/>
              <w:bottom w:val="single" w:sz="4" w:space="0" w:color="auto"/>
            </w:tcBorders>
          </w:tcPr>
          <w:p w14:paraId="3D8AE9F7" w14:textId="48F2551E" w:rsidR="00757D60" w:rsidRDefault="00757D60" w:rsidP="00757D60">
            <w:pPr>
              <w:jc w:val="center"/>
            </w:pPr>
            <w:r>
              <w:t>PETIT</w:t>
            </w:r>
          </w:p>
        </w:tc>
        <w:tc>
          <w:tcPr>
            <w:tcW w:w="2266" w:type="dxa"/>
            <w:tcBorders>
              <w:top w:val="single" w:sz="4" w:space="0" w:color="auto"/>
              <w:bottom w:val="single" w:sz="4" w:space="0" w:color="auto"/>
            </w:tcBorders>
          </w:tcPr>
          <w:p w14:paraId="153E77DC" w14:textId="53273EFB" w:rsidR="00757D60" w:rsidRDefault="00757D60" w:rsidP="00757D60">
            <w:pPr>
              <w:jc w:val="center"/>
            </w:pPr>
            <w:r>
              <w:t>MOYEN</w:t>
            </w:r>
          </w:p>
        </w:tc>
        <w:tc>
          <w:tcPr>
            <w:tcW w:w="2266" w:type="dxa"/>
            <w:tcBorders>
              <w:top w:val="single" w:sz="4" w:space="0" w:color="auto"/>
              <w:bottom w:val="single" w:sz="4" w:space="0" w:color="auto"/>
            </w:tcBorders>
          </w:tcPr>
          <w:p w14:paraId="1888DF35" w14:textId="01A02CF3" w:rsidR="00757D60" w:rsidRDefault="00757D60" w:rsidP="00757D60">
            <w:pPr>
              <w:jc w:val="center"/>
            </w:pPr>
            <w:r>
              <w:t>GROS</w:t>
            </w:r>
          </w:p>
        </w:tc>
      </w:tr>
      <w:tr w:rsidR="00553955" w14:paraId="75C0CF5C" w14:textId="77777777" w:rsidTr="00553955">
        <w:tc>
          <w:tcPr>
            <w:tcW w:w="2265" w:type="dxa"/>
            <w:tcBorders>
              <w:top w:val="single" w:sz="4" w:space="0" w:color="auto"/>
            </w:tcBorders>
          </w:tcPr>
          <w:p w14:paraId="4917BD76" w14:textId="5FC4CE0C" w:rsidR="00553955" w:rsidRDefault="00553955" w:rsidP="00757D60">
            <w:pPr>
              <w:jc w:val="center"/>
            </w:pPr>
            <w:r>
              <w:t>i</w:t>
            </w:r>
          </w:p>
        </w:tc>
        <w:tc>
          <w:tcPr>
            <w:tcW w:w="2265" w:type="dxa"/>
            <w:tcBorders>
              <w:top w:val="single" w:sz="4" w:space="0" w:color="auto"/>
            </w:tcBorders>
          </w:tcPr>
          <w:p w14:paraId="2ECC3EAC" w14:textId="2E7F7D07" w:rsidR="00553955" w:rsidRDefault="00553955" w:rsidP="00757D60">
            <w:pPr>
              <w:jc w:val="center"/>
            </w:pPr>
            <w:r>
              <w:t>-1.25</w:t>
            </w:r>
          </w:p>
        </w:tc>
        <w:tc>
          <w:tcPr>
            <w:tcW w:w="2266" w:type="dxa"/>
            <w:tcBorders>
              <w:top w:val="single" w:sz="4" w:space="0" w:color="auto"/>
            </w:tcBorders>
          </w:tcPr>
          <w:p w14:paraId="6C8D080D" w14:textId="21B1B1DE" w:rsidR="00553955" w:rsidRDefault="00553955" w:rsidP="00757D60">
            <w:pPr>
              <w:jc w:val="center"/>
            </w:pPr>
            <w:r>
              <w:t>-0.03</w:t>
            </w:r>
          </w:p>
        </w:tc>
        <w:tc>
          <w:tcPr>
            <w:tcW w:w="2266" w:type="dxa"/>
            <w:tcBorders>
              <w:top w:val="single" w:sz="4" w:space="0" w:color="auto"/>
            </w:tcBorders>
          </w:tcPr>
          <w:p w14:paraId="797AC412" w14:textId="2EEFB367" w:rsidR="00553955" w:rsidRDefault="00553955" w:rsidP="00757D60">
            <w:pPr>
              <w:jc w:val="center"/>
            </w:pPr>
            <w:r>
              <w:t>1</w:t>
            </w:r>
          </w:p>
        </w:tc>
      </w:tr>
      <w:tr w:rsidR="00757D60" w14:paraId="1F9A5962" w14:textId="77777777" w:rsidTr="00553955">
        <w:tc>
          <w:tcPr>
            <w:tcW w:w="2265" w:type="dxa"/>
          </w:tcPr>
          <w:p w14:paraId="351D0B75" w14:textId="3DB9FAA3" w:rsidR="00757D60" w:rsidRDefault="008D1CFF" w:rsidP="00757D60">
            <w:pPr>
              <w:jc w:val="center"/>
            </w:pPr>
            <w:r>
              <w:t>S</w:t>
            </w:r>
          </w:p>
        </w:tc>
        <w:tc>
          <w:tcPr>
            <w:tcW w:w="2265" w:type="dxa"/>
          </w:tcPr>
          <w:p w14:paraId="364D5821" w14:textId="5300C104" w:rsidR="00757D60" w:rsidRDefault="008D1CFF" w:rsidP="00757D60">
            <w:pPr>
              <w:jc w:val="center"/>
            </w:pPr>
            <w:r>
              <w:t>-4.71</w:t>
            </w:r>
          </w:p>
        </w:tc>
        <w:tc>
          <w:tcPr>
            <w:tcW w:w="2266" w:type="dxa"/>
          </w:tcPr>
          <w:p w14:paraId="503AAE8C" w14:textId="66D9F9E5" w:rsidR="00757D60" w:rsidRDefault="008D1CFF" w:rsidP="00757D60">
            <w:pPr>
              <w:jc w:val="center"/>
            </w:pPr>
            <w:r>
              <w:t>-1.17</w:t>
            </w:r>
          </w:p>
        </w:tc>
        <w:tc>
          <w:tcPr>
            <w:tcW w:w="2266" w:type="dxa"/>
          </w:tcPr>
          <w:p w14:paraId="7647126A" w14:textId="69865E91" w:rsidR="00757D60" w:rsidRDefault="008D1CFF" w:rsidP="00757D60">
            <w:pPr>
              <w:jc w:val="center"/>
            </w:pPr>
            <w:r>
              <w:t>3.79</w:t>
            </w:r>
          </w:p>
        </w:tc>
      </w:tr>
      <w:tr w:rsidR="008D1CFF" w14:paraId="552112FF" w14:textId="77777777" w:rsidTr="006712B9">
        <w:tc>
          <w:tcPr>
            <w:tcW w:w="2265" w:type="dxa"/>
          </w:tcPr>
          <w:p w14:paraId="55613A74" w14:textId="70321926" w:rsidR="008D1CFF" w:rsidRDefault="008D1CFF" w:rsidP="008D1CFF">
            <w:pPr>
              <w:jc w:val="center"/>
            </w:pPr>
            <w:r>
              <w:t>R</w:t>
            </w:r>
          </w:p>
        </w:tc>
        <w:tc>
          <w:tcPr>
            <w:tcW w:w="2265" w:type="dxa"/>
          </w:tcPr>
          <w:p w14:paraId="0E0C45AA" w14:textId="1072E800" w:rsidR="008D1CFF" w:rsidRDefault="006A094B" w:rsidP="008D1CFF">
            <w:pPr>
              <w:jc w:val="center"/>
            </w:pPr>
            <w:r>
              <w:t>-0.9</w:t>
            </w:r>
          </w:p>
        </w:tc>
        <w:tc>
          <w:tcPr>
            <w:tcW w:w="2266" w:type="dxa"/>
          </w:tcPr>
          <w:p w14:paraId="07D95637" w14:textId="4994909D" w:rsidR="008D1CFF" w:rsidRDefault="006A094B" w:rsidP="008D1CFF">
            <w:pPr>
              <w:jc w:val="center"/>
            </w:pPr>
            <w:r>
              <w:t>-0.5</w:t>
            </w:r>
          </w:p>
        </w:tc>
        <w:tc>
          <w:tcPr>
            <w:tcW w:w="2266" w:type="dxa"/>
          </w:tcPr>
          <w:p w14:paraId="37CD2C16" w14:textId="2CBE52F4" w:rsidR="008D1CFF" w:rsidRDefault="006A094B" w:rsidP="008D1CFF">
            <w:pPr>
              <w:jc w:val="center"/>
            </w:pPr>
            <w:r>
              <w:t>-0.08</w:t>
            </w:r>
          </w:p>
        </w:tc>
      </w:tr>
      <w:tr w:rsidR="008D1CFF" w14:paraId="306DAB01" w14:textId="77777777" w:rsidTr="006712B9">
        <w:tc>
          <w:tcPr>
            <w:tcW w:w="2265" w:type="dxa"/>
            <w:tcBorders>
              <w:bottom w:val="single" w:sz="4" w:space="0" w:color="auto"/>
            </w:tcBorders>
          </w:tcPr>
          <w:p w14:paraId="7F63B53A" w14:textId="1B211F30" w:rsidR="008D1CFF" w:rsidRDefault="001F3FF6" w:rsidP="008D1CFF">
            <w:pPr>
              <w:jc w:val="center"/>
            </w:pPr>
            <w:r>
              <w:t>H²</w:t>
            </w:r>
          </w:p>
        </w:tc>
        <w:tc>
          <w:tcPr>
            <w:tcW w:w="2265" w:type="dxa"/>
            <w:tcBorders>
              <w:bottom w:val="single" w:sz="4" w:space="0" w:color="auto"/>
            </w:tcBorders>
          </w:tcPr>
          <w:p w14:paraId="2F2C6DDA" w14:textId="09F93130" w:rsidR="008D1CFF" w:rsidRDefault="008D1CFF" w:rsidP="008D1CFF">
            <w:pPr>
              <w:jc w:val="center"/>
            </w:pPr>
            <w:r>
              <w:t>0.19</w:t>
            </w:r>
          </w:p>
        </w:tc>
        <w:tc>
          <w:tcPr>
            <w:tcW w:w="2266" w:type="dxa"/>
            <w:tcBorders>
              <w:bottom w:val="single" w:sz="4" w:space="0" w:color="auto"/>
            </w:tcBorders>
          </w:tcPr>
          <w:p w14:paraId="567F20BB" w14:textId="5D0F8C04" w:rsidR="008D1CFF" w:rsidRDefault="008D1CFF" w:rsidP="008D1CFF">
            <w:pPr>
              <w:jc w:val="center"/>
            </w:pPr>
            <w:r>
              <w:t>0.43</w:t>
            </w:r>
          </w:p>
        </w:tc>
        <w:tc>
          <w:tcPr>
            <w:tcW w:w="2266" w:type="dxa"/>
            <w:tcBorders>
              <w:bottom w:val="single" w:sz="4" w:space="0" w:color="auto"/>
            </w:tcBorders>
          </w:tcPr>
          <w:p w14:paraId="66178C49" w14:textId="3669BDE3" w:rsidR="008D1CFF" w:rsidRDefault="008D1CFF" w:rsidP="008D1CFF">
            <w:pPr>
              <w:keepNext/>
              <w:jc w:val="center"/>
            </w:pPr>
            <w:r>
              <w:t>-0.02</w:t>
            </w:r>
          </w:p>
        </w:tc>
      </w:tr>
    </w:tbl>
    <w:p w14:paraId="3BA60ABB" w14:textId="799E30ED"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5E021F">
        <w:rPr>
          <w:b/>
          <w:i/>
          <w:noProof/>
        </w:rPr>
        <w:t>1</w:t>
      </w:r>
      <w:r w:rsidRPr="00785D88">
        <w:rPr>
          <w:b/>
          <w:i/>
        </w:rPr>
        <w:fldChar w:fldCharType="end"/>
      </w:r>
      <w:r w:rsidR="003750C4">
        <w:rPr>
          <w:b/>
          <w:i/>
        </w:rPr>
        <w:t> : Héritabilités,</w:t>
      </w:r>
      <w:r w:rsidR="001D1D51">
        <w:rPr>
          <w:b/>
          <w:i/>
        </w:rPr>
        <w:t xml:space="preserve"> progrès réalisé</w:t>
      </w:r>
      <w:r>
        <w:rPr>
          <w:b/>
          <w:i/>
        </w:rPr>
        <w:t>s</w:t>
      </w:r>
      <w:r w:rsidR="001D1D51">
        <w:rPr>
          <w:b/>
          <w:i/>
        </w:rPr>
        <w:t xml:space="preserve">, </w:t>
      </w:r>
      <w:r>
        <w:rPr>
          <w:b/>
          <w:i/>
        </w:rPr>
        <w:t xml:space="preserve">et intensités de sélection </w:t>
      </w:r>
      <w:r w:rsidR="006E00C9">
        <w:rPr>
          <w:b/>
          <w:i/>
        </w:rPr>
        <w:t>pour</w:t>
      </w:r>
      <w:r w:rsidR="00134905">
        <w:rPr>
          <w:b/>
          <w:i/>
        </w:rPr>
        <w:t xml:space="preserve"> l</w:t>
      </w:r>
      <w:r w:rsidR="006E00C9">
        <w:rPr>
          <w:b/>
          <w:i/>
        </w:rPr>
        <w:t xml:space="preserve">a taille des grains </w:t>
      </w:r>
      <w:r w:rsidR="00876AF0">
        <w:rPr>
          <w:b/>
          <w:i/>
        </w:rPr>
        <w:t>dans le dispositif de sélection in vivo</w:t>
      </w:r>
      <w:r>
        <w:rPr>
          <w:b/>
          <w:i/>
        </w:rPr>
        <w:t>.</w:t>
      </w:r>
    </w:p>
    <w:p w14:paraId="6821F882" w14:textId="4C36784B" w:rsidR="00B1377F" w:rsidRPr="00B1377F" w:rsidRDefault="00B1377F" w:rsidP="001F3FF6">
      <w:pPr>
        <w:spacing w:line="240" w:lineRule="auto"/>
        <w:rPr>
          <w:i/>
        </w:rPr>
      </w:pPr>
      <w:r>
        <w:rPr>
          <w:i/>
        </w:rPr>
        <w:t>Les valeurs sont calculées pour la taille des grains individuels</w:t>
      </w:r>
      <w:r w:rsidR="002A65C3">
        <w:rPr>
          <w:i/>
        </w:rPr>
        <w:t xml:space="preserve">. Tous </w:t>
      </w:r>
      <w:r w:rsidR="00D96F5F">
        <w:rPr>
          <w:i/>
        </w:rPr>
        <w:t>les grains</w:t>
      </w:r>
      <w:r w:rsidR="00462AC2">
        <w:rPr>
          <w:i/>
        </w:rPr>
        <w:t xml:space="preserve"> semés</w:t>
      </w:r>
      <w:r w:rsidR="00D96F5F">
        <w:rPr>
          <w:i/>
        </w:rPr>
        <w:t xml:space="preserve"> ont été mesurés</w:t>
      </w:r>
      <w:r>
        <w:rPr>
          <w:i/>
        </w:rPr>
        <w:t xml:space="preserve"> à</w:t>
      </w:r>
      <w:r w:rsidR="00C87C11">
        <w:rPr>
          <w:i/>
        </w:rPr>
        <w:t xml:space="preserve"> l’Optomachine pour avoir les tailles des grains individuels</w:t>
      </w:r>
      <w:r w:rsidR="00462AC2">
        <w:rPr>
          <w:i/>
        </w:rPr>
        <w:t xml:space="preserve"> et</w:t>
      </w:r>
      <w:r w:rsidR="00C37F83">
        <w:rPr>
          <w:i/>
        </w:rPr>
        <w:t xml:space="preserve"> </w:t>
      </w:r>
      <w:r>
        <w:rPr>
          <w:i/>
        </w:rPr>
        <w:t>calculer les différentiel</w:t>
      </w:r>
      <w:r w:rsidR="00C37F83">
        <w:rPr>
          <w:i/>
        </w:rPr>
        <w:t>le</w:t>
      </w:r>
      <w:r>
        <w:rPr>
          <w:i/>
        </w:rPr>
        <w:t xml:space="preserve">s de sélection pour chaque modalité (moyenne de la taille des grains dans la modalité – moyenne de la taille des grains non sélectionnés). </w:t>
      </w:r>
      <w:r w:rsidR="001F3FF6">
        <w:rPr>
          <w:i/>
        </w:rPr>
        <w:t>S = différentielle de sélection en mm², i = intensité de sélection en unité d’écart-type des grains non sélectionnés, R = progrès estimé en mm², H² = héritabilité réalisée calculée comme R/S</w:t>
      </w:r>
      <w:r w:rsidR="00FB2245">
        <w:rPr>
          <w:i/>
        </w:rPr>
        <w:t>.</w:t>
      </w:r>
    </w:p>
    <w:p w14:paraId="268404E5" w14:textId="77777777" w:rsidR="00785D88" w:rsidRDefault="00785D88" w:rsidP="00A2208C"/>
    <w:p w14:paraId="492FB8A1" w14:textId="5182A9B8" w:rsidR="00C331C8" w:rsidRDefault="00C00891" w:rsidP="00A2208C">
      <w:r>
        <w:t>L</w:t>
      </w:r>
      <w:r w:rsidR="006006BF">
        <w:t xml:space="preserve">es intensités de sélection ne permettent pas vraiment d’expliquer les différences de progrès effectués car les intensités de sélection sur petits et gros grains sont </w:t>
      </w:r>
      <w:r w:rsidR="00871EA2">
        <w:t>proches</w:t>
      </w:r>
      <w:r w:rsidR="006006BF">
        <w:t xml:space="preserve">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w:t>
      </w:r>
      <w:r w:rsidR="001B12F0">
        <w:t>ait fonctionné</w:t>
      </w:r>
      <w:r w:rsidR="00AC3BB6">
        <w:t xml:space="preserve"> pour réduire la taille du grain mais pas pour l’augmenter. </w:t>
      </w:r>
      <w:r w:rsidR="002A3FAE">
        <w:t xml:space="preserve"> </w:t>
      </w:r>
    </w:p>
    <w:p w14:paraId="3A6B8A75" w14:textId="56567112" w:rsidR="00B24CCA" w:rsidRDefault="00146F50" w:rsidP="00B24CCA">
      <w:pPr>
        <w:pStyle w:val="Titre3"/>
      </w:pPr>
      <w:bookmarkStart w:id="25" w:name="_Ref144817725"/>
      <w:bookmarkStart w:id="26" w:name="_Ref144818284"/>
      <w:bookmarkStart w:id="27" w:name="_Toc144832702"/>
      <w:r>
        <w:t>Résultats pour la s</w:t>
      </w:r>
      <w:r w:rsidR="00B24CCA">
        <w:t>élection in silico</w:t>
      </w:r>
      <w:bookmarkEnd w:id="25"/>
      <w:bookmarkEnd w:id="26"/>
      <w:bookmarkEnd w:id="27"/>
    </w:p>
    <w:p w14:paraId="737E6038" w14:textId="4E225503" w:rsidR="002F7C5C" w:rsidRDefault="003A3440" w:rsidP="00A2208C">
      <w:r>
        <w:t>L’héritabilité de</w:t>
      </w:r>
      <w:r w:rsidR="00D829D4">
        <w:t>s</w:t>
      </w:r>
      <w:r>
        <w:t xml:space="preserve"> trait</w:t>
      </w:r>
      <w:r w:rsidR="00D829D4">
        <w:t xml:space="preserve">s mesurés </w:t>
      </w:r>
      <w:r w:rsidR="00FF3714">
        <w:t>à l’échelle de la plante</w:t>
      </w:r>
      <w:r w:rsidR="0023207C">
        <w:t xml:space="preserve"> </w:t>
      </w:r>
      <w:r w:rsidR="00FF3714">
        <w:t>sont en</w:t>
      </w:r>
      <w:r w:rsidR="005C5671">
        <w:t xml:space="preserve"> </w:t>
      </w:r>
      <w:r w:rsidR="00FF3714">
        <w:t>tableau 2</w:t>
      </w:r>
      <w:r w:rsidR="0023207C">
        <w:t>.</w:t>
      </w:r>
      <w:r w:rsidR="00B06799">
        <w:t xml:space="preserve"> </w:t>
      </w:r>
      <w:r w:rsidR="00D829D4">
        <w:t>Pour la taille des grains, l’hé</w:t>
      </w:r>
      <w:r w:rsidR="00F5176C">
        <w:t>ritabilité individuelle était de 0.13</w:t>
      </w:r>
      <w:r w:rsidR="00D829D4">
        <w:t>, et l’héritabilité pa</w:t>
      </w:r>
      <w:r w:rsidR="00F5176C">
        <w:t>r épi était de 0.2.</w:t>
      </w:r>
    </w:p>
    <w:p w14:paraId="16243EB7" w14:textId="77777777" w:rsidR="0076093A" w:rsidRDefault="0076093A" w:rsidP="00A2208C"/>
    <w:tbl>
      <w:tblPr>
        <w:tblStyle w:val="Grilledutableau"/>
        <w:tblW w:w="0" w:type="auto"/>
        <w:tblInd w:w="467" w:type="dxa"/>
        <w:tblBorders>
          <w:left w:val="none" w:sz="0" w:space="0" w:color="auto"/>
          <w:right w:val="none" w:sz="0" w:space="0" w:color="auto"/>
          <w:insideV w:val="none" w:sz="0" w:space="0" w:color="auto"/>
        </w:tblBorders>
        <w:tblLook w:val="04A0" w:firstRow="1" w:lastRow="0" w:firstColumn="1" w:lastColumn="0" w:noHBand="0" w:noVBand="1"/>
      </w:tblPr>
      <w:tblGrid>
        <w:gridCol w:w="906"/>
        <w:gridCol w:w="906"/>
        <w:gridCol w:w="906"/>
        <w:gridCol w:w="906"/>
        <w:gridCol w:w="906"/>
        <w:gridCol w:w="906"/>
        <w:gridCol w:w="906"/>
        <w:gridCol w:w="907"/>
        <w:gridCol w:w="907"/>
      </w:tblGrid>
      <w:tr w:rsidR="00433D84" w14:paraId="3AC4E8A9" w14:textId="77777777" w:rsidTr="002E7E05">
        <w:tc>
          <w:tcPr>
            <w:tcW w:w="906" w:type="dxa"/>
          </w:tcPr>
          <w:p w14:paraId="31FDB1C6" w14:textId="77777777" w:rsidR="00433D84" w:rsidRDefault="00433D84" w:rsidP="00D32606">
            <w:pPr>
              <w:jc w:val="center"/>
            </w:pPr>
            <w:r>
              <w:t>PMG</w:t>
            </w:r>
          </w:p>
        </w:tc>
        <w:tc>
          <w:tcPr>
            <w:tcW w:w="906" w:type="dxa"/>
          </w:tcPr>
          <w:p w14:paraId="640C832D" w14:textId="77777777" w:rsidR="00433D84" w:rsidRDefault="00433D84" w:rsidP="00D32606">
            <w:pPr>
              <w:jc w:val="center"/>
            </w:pPr>
            <w:r>
              <w:t>PTE</w:t>
            </w:r>
          </w:p>
        </w:tc>
        <w:tc>
          <w:tcPr>
            <w:tcW w:w="906" w:type="dxa"/>
          </w:tcPr>
          <w:p w14:paraId="4F114644" w14:textId="77777777" w:rsidR="00433D84" w:rsidRDefault="00433D84" w:rsidP="00D32606">
            <w:pPr>
              <w:jc w:val="center"/>
            </w:pPr>
            <w:r>
              <w:t>NbEP</w:t>
            </w:r>
          </w:p>
        </w:tc>
        <w:tc>
          <w:tcPr>
            <w:tcW w:w="906" w:type="dxa"/>
          </w:tcPr>
          <w:p w14:paraId="64C16E46" w14:textId="77777777" w:rsidR="00433D84" w:rsidRDefault="00433D84" w:rsidP="00D32606">
            <w:pPr>
              <w:jc w:val="center"/>
            </w:pPr>
            <w:r>
              <w:t>NGE</w:t>
            </w:r>
          </w:p>
        </w:tc>
        <w:tc>
          <w:tcPr>
            <w:tcW w:w="906" w:type="dxa"/>
          </w:tcPr>
          <w:p w14:paraId="6BB06FE2" w14:textId="77777777" w:rsidR="00433D84" w:rsidRDefault="00433D84" w:rsidP="00D32606">
            <w:pPr>
              <w:jc w:val="center"/>
            </w:pPr>
            <w:r>
              <w:t>TPG</w:t>
            </w:r>
          </w:p>
        </w:tc>
        <w:tc>
          <w:tcPr>
            <w:tcW w:w="906" w:type="dxa"/>
          </w:tcPr>
          <w:p w14:paraId="6AC125FD" w14:textId="77777777" w:rsidR="00433D84" w:rsidRDefault="00433D84" w:rsidP="00D32606">
            <w:pPr>
              <w:jc w:val="center"/>
            </w:pPr>
            <w:r>
              <w:t>TPF</w:t>
            </w:r>
          </w:p>
        </w:tc>
        <w:tc>
          <w:tcPr>
            <w:tcW w:w="906" w:type="dxa"/>
          </w:tcPr>
          <w:p w14:paraId="0EDB428A" w14:textId="77777777" w:rsidR="00433D84" w:rsidRDefault="00433D84" w:rsidP="00D32606">
            <w:pPr>
              <w:jc w:val="center"/>
            </w:pPr>
            <w:r>
              <w:t>PRE</w:t>
            </w:r>
          </w:p>
        </w:tc>
        <w:tc>
          <w:tcPr>
            <w:tcW w:w="907" w:type="dxa"/>
          </w:tcPr>
          <w:p w14:paraId="0C9463A1" w14:textId="77777777" w:rsidR="00433D84" w:rsidRDefault="00433D84" w:rsidP="00D32606">
            <w:pPr>
              <w:jc w:val="center"/>
            </w:pPr>
            <w:r>
              <w:t>H</w:t>
            </w:r>
          </w:p>
        </w:tc>
        <w:tc>
          <w:tcPr>
            <w:tcW w:w="907" w:type="dxa"/>
          </w:tcPr>
          <w:p w14:paraId="33BED382" w14:textId="77777777" w:rsidR="00433D84" w:rsidRDefault="00433D84" w:rsidP="00D32606">
            <w:pPr>
              <w:jc w:val="center"/>
            </w:pPr>
            <w:r>
              <w:t>GSV</w:t>
            </w:r>
          </w:p>
        </w:tc>
      </w:tr>
      <w:tr w:rsidR="00433D84" w14:paraId="65DBBFD6" w14:textId="77777777" w:rsidTr="002E7E05">
        <w:tc>
          <w:tcPr>
            <w:tcW w:w="906" w:type="dxa"/>
          </w:tcPr>
          <w:p w14:paraId="2F1E6B58" w14:textId="6F52720E" w:rsidR="00433D84" w:rsidRDefault="00433D84" w:rsidP="00D32606">
            <w:pPr>
              <w:jc w:val="center"/>
            </w:pPr>
            <w:r>
              <w:t>0.17</w:t>
            </w:r>
          </w:p>
        </w:tc>
        <w:tc>
          <w:tcPr>
            <w:tcW w:w="906" w:type="dxa"/>
          </w:tcPr>
          <w:p w14:paraId="18C14B6B" w14:textId="244EA412" w:rsidR="00433D84" w:rsidRDefault="00433D84" w:rsidP="00D32606">
            <w:pPr>
              <w:jc w:val="center"/>
            </w:pPr>
            <w:r>
              <w:t>0.1</w:t>
            </w:r>
          </w:p>
        </w:tc>
        <w:tc>
          <w:tcPr>
            <w:tcW w:w="906" w:type="dxa"/>
          </w:tcPr>
          <w:p w14:paraId="4A770B02" w14:textId="678B0E57" w:rsidR="00433D84" w:rsidRDefault="00433D84" w:rsidP="00D32606">
            <w:pPr>
              <w:jc w:val="center"/>
            </w:pPr>
            <w:r>
              <w:t>0.1</w:t>
            </w:r>
          </w:p>
        </w:tc>
        <w:tc>
          <w:tcPr>
            <w:tcW w:w="906" w:type="dxa"/>
          </w:tcPr>
          <w:p w14:paraId="53EE1BF9" w14:textId="6DCCC750" w:rsidR="00433D84" w:rsidRDefault="00433D84" w:rsidP="00D32606">
            <w:pPr>
              <w:jc w:val="center"/>
            </w:pPr>
            <w:r>
              <w:t>0.04</w:t>
            </w:r>
          </w:p>
        </w:tc>
        <w:tc>
          <w:tcPr>
            <w:tcW w:w="906" w:type="dxa"/>
          </w:tcPr>
          <w:p w14:paraId="70B40DE6" w14:textId="26CBD43B" w:rsidR="00433D84" w:rsidRDefault="00433D84" w:rsidP="00D32606">
            <w:pPr>
              <w:jc w:val="center"/>
            </w:pPr>
            <w:r>
              <w:t>0.05</w:t>
            </w:r>
          </w:p>
        </w:tc>
        <w:tc>
          <w:tcPr>
            <w:tcW w:w="906" w:type="dxa"/>
          </w:tcPr>
          <w:p w14:paraId="468626B7" w14:textId="4A4990AD" w:rsidR="00433D84" w:rsidRDefault="00433D84" w:rsidP="00D32606">
            <w:pPr>
              <w:jc w:val="center"/>
            </w:pPr>
            <w:r>
              <w:t>0.07</w:t>
            </w:r>
          </w:p>
        </w:tc>
        <w:tc>
          <w:tcPr>
            <w:tcW w:w="906" w:type="dxa"/>
          </w:tcPr>
          <w:p w14:paraId="2388258E" w14:textId="79BDBC6D" w:rsidR="00433D84" w:rsidRDefault="00433D84" w:rsidP="00D32606">
            <w:pPr>
              <w:jc w:val="center"/>
            </w:pPr>
            <w:r>
              <w:t>0.36</w:t>
            </w:r>
          </w:p>
        </w:tc>
        <w:tc>
          <w:tcPr>
            <w:tcW w:w="907" w:type="dxa"/>
          </w:tcPr>
          <w:p w14:paraId="391581B7" w14:textId="5037DCEC" w:rsidR="00433D84" w:rsidRDefault="00433D84" w:rsidP="00E24391">
            <w:pPr>
              <w:jc w:val="center"/>
            </w:pPr>
            <w:r>
              <w:t>0.1</w:t>
            </w:r>
          </w:p>
        </w:tc>
        <w:tc>
          <w:tcPr>
            <w:tcW w:w="907" w:type="dxa"/>
          </w:tcPr>
          <w:p w14:paraId="091E2E1D" w14:textId="74B5BE37" w:rsidR="00433D84" w:rsidRDefault="00433D84" w:rsidP="00B245A2">
            <w:pPr>
              <w:keepNext/>
              <w:jc w:val="center"/>
            </w:pPr>
            <w:r>
              <w:t>0.13</w:t>
            </w:r>
          </w:p>
        </w:tc>
      </w:tr>
    </w:tbl>
    <w:p w14:paraId="77AA3F51" w14:textId="5FE41CB0" w:rsidR="00E74EC1" w:rsidRDefault="002F7C5C" w:rsidP="002F7C5C">
      <w:pPr>
        <w:spacing w:line="240" w:lineRule="auto"/>
        <w:rPr>
          <w:b/>
          <w:i/>
        </w:rPr>
      </w:pPr>
      <w:r w:rsidRPr="002F7C5C">
        <w:rPr>
          <w:b/>
          <w:i/>
        </w:rPr>
        <w:t xml:space="preserve">Tableau </w:t>
      </w:r>
      <w:r w:rsidRPr="002F7C5C">
        <w:rPr>
          <w:b/>
          <w:i/>
        </w:rPr>
        <w:fldChar w:fldCharType="begin"/>
      </w:r>
      <w:r w:rsidRPr="002F7C5C">
        <w:rPr>
          <w:b/>
          <w:i/>
        </w:rPr>
        <w:instrText xml:space="preserve"> SEQ Tableau \* ARABIC </w:instrText>
      </w:r>
      <w:r w:rsidRPr="002F7C5C">
        <w:rPr>
          <w:b/>
          <w:i/>
        </w:rPr>
        <w:fldChar w:fldCharType="separate"/>
      </w:r>
      <w:r w:rsidR="005E021F">
        <w:rPr>
          <w:b/>
          <w:i/>
          <w:noProof/>
        </w:rPr>
        <w:t>2</w:t>
      </w:r>
      <w:r w:rsidRPr="002F7C5C">
        <w:rPr>
          <w:b/>
          <w:i/>
        </w:rPr>
        <w:fldChar w:fldCharType="end"/>
      </w:r>
      <w:r>
        <w:rPr>
          <w:b/>
          <w:i/>
        </w:rPr>
        <w:t xml:space="preserve"> : Héritabilités </w:t>
      </w:r>
      <w:r w:rsidR="00853D00">
        <w:rPr>
          <w:b/>
          <w:i/>
        </w:rPr>
        <w:t xml:space="preserve">individuelles </w:t>
      </w:r>
      <w:r>
        <w:rPr>
          <w:b/>
          <w:i/>
        </w:rPr>
        <w:t>pour les traits mesurés dans le dispositif de sélection in silico.</w:t>
      </w:r>
    </w:p>
    <w:p w14:paraId="589E440B" w14:textId="5E61A4A5" w:rsidR="002F7C5C" w:rsidRPr="002F7C5C" w:rsidRDefault="00975603" w:rsidP="002F7C5C">
      <w:pPr>
        <w:spacing w:line="240" w:lineRule="auto"/>
        <w:rPr>
          <w:i/>
        </w:rPr>
      </w:pPr>
      <w:r>
        <w:rPr>
          <w:i/>
        </w:rPr>
        <w:t>PMG</w:t>
      </w:r>
      <w:r w:rsidR="000359C9">
        <w:rPr>
          <w:i/>
        </w:rPr>
        <w:t xml:space="preserve"> = poids de mille grains</w:t>
      </w:r>
      <w:r>
        <w:rPr>
          <w:i/>
        </w:rPr>
        <w:t xml:space="preserve">, PTE = poids total d’épis, NbEP = nombre d’épis par plante, </w:t>
      </w:r>
      <w:r>
        <w:rPr>
          <w:i/>
          <w:color w:val="000000" w:themeColor="text1"/>
        </w:rPr>
        <w:t>NGE = nombre de grains par épis,</w:t>
      </w:r>
      <w:r>
        <w:rPr>
          <w:i/>
        </w:rPr>
        <w:t xml:space="preserve"> TPG = taux de protéines des grains</w:t>
      </w:r>
      <w:r w:rsidR="007E4BF8">
        <w:rPr>
          <w:i/>
        </w:rPr>
        <w:t>,</w:t>
      </w:r>
      <w:r>
        <w:rPr>
          <w:i/>
          <w:color w:val="000000" w:themeColor="text1"/>
        </w:rPr>
        <w:t xml:space="preserve"> TPF = taux de protéine des feuilles drapeaux à floraison</w:t>
      </w:r>
      <w:r w:rsidR="001E09AB">
        <w:rPr>
          <w:i/>
          <w:color w:val="000000" w:themeColor="text1"/>
        </w:rPr>
        <w:t>, PRE = précocité</w:t>
      </w:r>
      <w:r>
        <w:rPr>
          <w:i/>
          <w:color w:val="000000" w:themeColor="text1"/>
        </w:rPr>
        <w:t>,</w:t>
      </w:r>
      <w:r>
        <w:rPr>
          <w:i/>
        </w:rPr>
        <w:t xml:space="preserve"> H = hauteur entre la base de la tige et le bout de l’épi, </w:t>
      </w:r>
      <w:r>
        <w:rPr>
          <w:i/>
          <w:color w:val="000000" w:themeColor="text1"/>
        </w:rPr>
        <w:t>GSV = variance intra-épi de la taille des grains.</w:t>
      </w:r>
    </w:p>
    <w:p w14:paraId="72402CB0" w14:textId="54731301" w:rsidR="00E74EC1" w:rsidRDefault="00E74EC1" w:rsidP="00A2208C"/>
    <w:p w14:paraId="494A91C8" w14:textId="35B3CA8A" w:rsidR="00A50CD4" w:rsidRDefault="00A50CD4" w:rsidP="00A2208C"/>
    <w:p w14:paraId="0D5C6F42" w14:textId="0ACF728F" w:rsidR="009D7A5C" w:rsidRDefault="00695351" w:rsidP="00A2208C">
      <w:r>
        <w:lastRenderedPageBreak/>
        <w:t>Nous avons choisi de représenter l</w:t>
      </w:r>
      <w:r w:rsidRPr="00695351">
        <w:t>es résultats obtenus pour le nombre d’épi observé le plus grand</w:t>
      </w:r>
      <w:r w:rsidR="00287B34">
        <w:t xml:space="preserve"> possible (NEO = 177,</w:t>
      </w:r>
      <w:r w:rsidR="00B55AD7">
        <w:t xml:space="preserve"> ce qui permet</w:t>
      </w:r>
      <w:r w:rsidRPr="00695351">
        <w:t xml:space="preserve"> la plus grande intensité de sélection possible sur épi</w:t>
      </w:r>
      <w:r w:rsidR="00287B34">
        <w:t>) et pour nsel valant 250, qui permet d’avoir une intensité de sélection suffisante pour voir l’effet de la sélection tout en gardant un assez grand nombre d’</w:t>
      </w:r>
      <w:r w:rsidR="003A1547">
        <w:t>individus pour l’</w:t>
      </w:r>
      <w:r w:rsidR="00287B34">
        <w:t xml:space="preserve">estimer </w:t>
      </w:r>
      <w:r w:rsidR="00111BCF">
        <w:t>(figure 5)</w:t>
      </w:r>
      <w:r w:rsidRPr="00695351">
        <w:t xml:space="preserve">. </w:t>
      </w:r>
    </w:p>
    <w:p w14:paraId="6DE4E401" w14:textId="7E376762" w:rsidR="003540DD" w:rsidRDefault="003540DD" w:rsidP="00A2208C"/>
    <w:p w14:paraId="6066C2AD" w14:textId="67CEBE35" w:rsidR="00492745" w:rsidRDefault="00D76D8B" w:rsidP="00492745">
      <w:pPr>
        <w:keepNext/>
        <w:jc w:val="center"/>
      </w:pPr>
      <w:r>
        <w:rPr>
          <w:noProof/>
        </w:rPr>
        <w:drawing>
          <wp:inline distT="0" distB="0" distL="0" distR="0" wp14:anchorId="0163DA63" wp14:editId="36CE1257">
            <wp:extent cx="5401429" cy="3810532"/>
            <wp:effectExtent l="19050" t="19050" r="2794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gres_in_silico.png"/>
                    <pic:cNvPicPr/>
                  </pic:nvPicPr>
                  <pic:blipFill>
                    <a:blip r:embed="rId22">
                      <a:extLst>
                        <a:ext uri="{28A0092B-C50C-407E-A947-70E740481C1C}">
                          <a14:useLocalDpi xmlns:a14="http://schemas.microsoft.com/office/drawing/2010/main" val="0"/>
                        </a:ext>
                      </a:extLst>
                    </a:blip>
                    <a:stretch>
                      <a:fillRect/>
                    </a:stretch>
                  </pic:blipFill>
                  <pic:spPr>
                    <a:xfrm>
                      <a:off x="0" y="0"/>
                      <a:ext cx="5401429" cy="3810532"/>
                    </a:xfrm>
                    <a:prstGeom prst="rect">
                      <a:avLst/>
                    </a:prstGeom>
                    <a:ln>
                      <a:solidFill>
                        <a:schemeClr val="tx1"/>
                      </a:solidFill>
                    </a:ln>
                  </pic:spPr>
                </pic:pic>
              </a:graphicData>
            </a:graphic>
          </wp:inline>
        </w:drawing>
      </w:r>
    </w:p>
    <w:p w14:paraId="2E86248C" w14:textId="68936D55" w:rsidR="003540DD" w:rsidRDefault="00492745" w:rsidP="00492745">
      <w:pPr>
        <w:spacing w:line="240" w:lineRule="auto"/>
        <w:rPr>
          <w:b/>
          <w:i/>
        </w:rPr>
      </w:pPr>
      <w:r w:rsidRPr="00492745">
        <w:rPr>
          <w:b/>
          <w:i/>
        </w:rPr>
        <w:t xml:space="preserve">Figure </w:t>
      </w:r>
      <w:r w:rsidRPr="00492745">
        <w:rPr>
          <w:b/>
          <w:i/>
        </w:rPr>
        <w:fldChar w:fldCharType="begin"/>
      </w:r>
      <w:r w:rsidRPr="00492745">
        <w:rPr>
          <w:b/>
          <w:i/>
        </w:rPr>
        <w:instrText xml:space="preserve"> SEQ Figure \* ARABIC </w:instrText>
      </w:r>
      <w:r w:rsidRPr="00492745">
        <w:rPr>
          <w:b/>
          <w:i/>
        </w:rPr>
        <w:fldChar w:fldCharType="separate"/>
      </w:r>
      <w:r w:rsidR="005E021F">
        <w:rPr>
          <w:b/>
          <w:i/>
          <w:noProof/>
        </w:rPr>
        <w:t>5</w:t>
      </w:r>
      <w:r w:rsidRPr="00492745">
        <w:rPr>
          <w:b/>
          <w:i/>
        </w:rPr>
        <w:fldChar w:fldCharType="end"/>
      </w:r>
      <w:r>
        <w:rPr>
          <w:b/>
          <w:i/>
        </w:rPr>
        <w:t xml:space="preserve"> : </w:t>
      </w:r>
      <w:r w:rsidR="00D67C05">
        <w:rPr>
          <w:b/>
          <w:i/>
        </w:rPr>
        <w:t>Effet</w:t>
      </w:r>
      <w:r w:rsidR="00224A01">
        <w:rPr>
          <w:b/>
          <w:i/>
        </w:rPr>
        <w:t xml:space="preserve"> de la sélection</w:t>
      </w:r>
      <w:r>
        <w:rPr>
          <w:b/>
          <w:i/>
        </w:rPr>
        <w:t xml:space="preserve"> sur la taille du grain dans le dispositif de sélection in silico.</w:t>
      </w:r>
    </w:p>
    <w:p w14:paraId="4FE48B88" w14:textId="17F02457" w:rsidR="00492745" w:rsidRPr="002F29D8" w:rsidRDefault="003C7C5E" w:rsidP="00492745">
      <w:pPr>
        <w:spacing w:line="240" w:lineRule="auto"/>
        <w:rPr>
          <w:i/>
          <w:color w:val="000000" w:themeColor="text1"/>
        </w:rPr>
      </w:pPr>
      <w:r>
        <w:rPr>
          <w:i/>
        </w:rPr>
        <w:t xml:space="preserve">Les valeurs présentées sont les moyennes des 100 simulations réalisées. </w:t>
      </w:r>
      <w:r w:rsidR="00492745">
        <w:rPr>
          <w:i/>
        </w:rPr>
        <w:t xml:space="preserve">Les barres verticales représentent les intervalles de confiance à 95% des estimations. Les </w:t>
      </w:r>
      <w:r w:rsidR="000E50AF">
        <w:rPr>
          <w:i/>
        </w:rPr>
        <w:t>effets</w:t>
      </w:r>
      <w:r w:rsidR="00484F0D">
        <w:rPr>
          <w:i/>
        </w:rPr>
        <w:t xml:space="preserve"> ont été estimé pour les deux méthodes de sélection : sélection sur épi (R epi), et sélection sur grain (R grain). </w:t>
      </w:r>
      <w:r w:rsidR="00492745">
        <w:rPr>
          <w:i/>
        </w:rPr>
        <w:t xml:space="preserve">Les axes verticaux sont chacun dans l’unité du trait mesuré et ont leurs propres limites. </w:t>
      </w:r>
      <w:r w:rsidR="00B0099E">
        <w:rPr>
          <w:i/>
        </w:rPr>
        <w:t>PMG = poids de mille grains</w:t>
      </w:r>
      <w:r w:rsidR="00BA11D1">
        <w:rPr>
          <w:i/>
        </w:rPr>
        <w:t xml:space="preserve"> en g</w:t>
      </w:r>
      <w:r w:rsidR="00B0099E">
        <w:rPr>
          <w:i/>
        </w:rPr>
        <w:t xml:space="preserve">, TMG = taille moyenne des grains en mm², PTE = poids total d’épis en g, NbEP = nombre d’épis par plante, </w:t>
      </w:r>
      <w:r w:rsidR="00B0099E">
        <w:rPr>
          <w:i/>
          <w:color w:val="000000" w:themeColor="text1"/>
        </w:rPr>
        <w:t>NGE = nombre de grains par épis,</w:t>
      </w:r>
      <w:r w:rsidR="00B0099E">
        <w:rPr>
          <w:i/>
        </w:rPr>
        <w:t xml:space="preserve"> TPG = taux de protéines des grains en </w:t>
      </w:r>
      <w:r w:rsidR="00B0099E">
        <w:rPr>
          <w:i/>
          <w:color w:val="000000" w:themeColor="text1"/>
        </w:rPr>
        <w:t>% de la masse, TPF = taux de protéine des feuilles drapeaux à flora</w:t>
      </w:r>
      <w:r w:rsidR="005E5559">
        <w:rPr>
          <w:i/>
          <w:color w:val="000000" w:themeColor="text1"/>
        </w:rPr>
        <w:t>ison en % de la masse, PRE = pré</w:t>
      </w:r>
      <w:r w:rsidR="00B0099E">
        <w:rPr>
          <w:i/>
          <w:color w:val="000000" w:themeColor="text1"/>
        </w:rPr>
        <w:t>cocité en degré jour depuis le semis,</w:t>
      </w:r>
      <w:r w:rsidR="00B0099E">
        <w:rPr>
          <w:i/>
        </w:rPr>
        <w:t xml:space="preserve"> H = hauteur entre la base de la tige et le bout de l’épi en cm, </w:t>
      </w:r>
      <w:r w:rsidR="00B0099E">
        <w:rPr>
          <w:i/>
          <w:color w:val="000000" w:themeColor="text1"/>
        </w:rPr>
        <w:t xml:space="preserve">GSV = variance intra-épi de la taille des grains en (mm²)². </w:t>
      </w:r>
      <w:r w:rsidR="00492745">
        <w:rPr>
          <w:i/>
          <w:color w:val="000000" w:themeColor="text1"/>
        </w:rPr>
        <w:t>Les étoiles indiquent si l’estimation est significativement différente de 0. * = p-value &lt; 0.05, ** = p-value &lt; 0.01, *** = p-value &lt; 0.001.</w:t>
      </w:r>
    </w:p>
    <w:p w14:paraId="77E27303" w14:textId="77777777" w:rsidR="00DB2671" w:rsidRDefault="00DB2671" w:rsidP="00A2208C"/>
    <w:p w14:paraId="00020837" w14:textId="142945B3" w:rsidR="003B271F" w:rsidRDefault="009D7A5C" w:rsidP="00685590">
      <w:r>
        <w:t xml:space="preserve">Contrairement aux résultats de l’expérience </w:t>
      </w:r>
      <w:r w:rsidR="00462FCE">
        <w:t xml:space="preserve">de sélection </w:t>
      </w:r>
      <w:r w:rsidR="004B71D9" w:rsidRPr="00B741E1">
        <w:rPr>
          <w:i/>
        </w:rPr>
        <w:t>in vivo</w:t>
      </w:r>
      <w:r>
        <w:t xml:space="preserve">, la sélection </w:t>
      </w:r>
      <w:r>
        <w:rPr>
          <w:i/>
        </w:rPr>
        <w:t>in silico</w:t>
      </w:r>
      <w:r>
        <w:t xml:space="preserve"> de gros grains a permis de réaliser un progrès significatif sur la taille des grains</w:t>
      </w:r>
      <w:r w:rsidR="001C268D">
        <w:t xml:space="preserve"> (R_</w:t>
      </w:r>
      <w:r w:rsidR="009602DD">
        <w:t>grain = +0.64 mm², R_epi = +0.68</w:t>
      </w:r>
      <w:r w:rsidR="001C268D">
        <w:t xml:space="preserve"> mm²)</w:t>
      </w:r>
      <w:r>
        <w:t xml:space="preserve">. </w:t>
      </w:r>
      <w:r w:rsidR="000F4EC5">
        <w:t>Et sur l</w:t>
      </w:r>
      <w:r w:rsidR="003B271F">
        <w:t>e PMG</w:t>
      </w:r>
      <w:r w:rsidR="000F4EC5">
        <w:t xml:space="preserve"> </w:t>
      </w:r>
      <w:r w:rsidR="009602DD">
        <w:t>(R_grain = +2.2 g, R_epi = +2.3</w:t>
      </w:r>
      <w:r w:rsidR="00B50709">
        <w:t xml:space="preserve"> g)</w:t>
      </w:r>
      <w:r w:rsidR="00232D17">
        <w:t xml:space="preserve">. </w:t>
      </w:r>
      <w:r w:rsidR="00DD51BC">
        <w:t>La</w:t>
      </w:r>
      <w:r w:rsidR="004A28B1">
        <w:t xml:space="preserve"> variance de la taille des grains au sein d’un épi </w:t>
      </w:r>
      <w:r w:rsidR="00AD1364">
        <w:t xml:space="preserve">(GSV) </w:t>
      </w:r>
      <w:r w:rsidR="003B271F">
        <w:t>a</w:t>
      </w:r>
      <w:r w:rsidR="006038BF">
        <w:t xml:space="preserve"> </w:t>
      </w:r>
      <w:r w:rsidR="000F4EC5">
        <w:t xml:space="preserve">aussi </w:t>
      </w:r>
      <w:r w:rsidR="008C794C">
        <w:t>augmenté avec</w:t>
      </w:r>
      <w:r w:rsidR="004A28B1">
        <w:t xml:space="preserve"> </w:t>
      </w:r>
      <w:r w:rsidR="008C794C">
        <w:t>la sélection</w:t>
      </w:r>
      <w:r w:rsidR="009602DD">
        <w:t xml:space="preserve"> (R_grain = +0.15 (mm²)², R_epi = +0.14</w:t>
      </w:r>
      <w:r w:rsidR="00E42B27">
        <w:t xml:space="preserve"> (mm²)²). </w:t>
      </w:r>
      <w:r w:rsidR="003B271F">
        <w:t>La hauteur des plantes a augmenté avec la sélection (R_grain = +2.8 cm, R_epi = +3.2 cm)</w:t>
      </w:r>
      <w:r w:rsidR="00F660C7">
        <w:t xml:space="preserve"> et il semble donc qu’une sélection sur gros grains peut faire augmenter indirectement</w:t>
      </w:r>
      <w:r w:rsidR="00DF69B9">
        <w:t xml:space="preserve"> la taille de la population</w:t>
      </w:r>
      <w:r w:rsidR="003B271F">
        <w:t xml:space="preserve">. Ces </w:t>
      </w:r>
      <w:r w:rsidR="003B271F">
        <w:lastRenderedPageBreak/>
        <w:t>valeurs varient en fonction des combinaisons NEO x nsel testée et dans certains cas, aucun progrès n’a été réalisé à cause d’intensités de sélection trop faibles (par exemple lorsque le nombre d’épi observé est proche du nombre d’épi sélectionné, l’intensité de sélection sur épi est très faible, résultat non montré).</w:t>
      </w:r>
    </w:p>
    <w:p w14:paraId="46D87EAE" w14:textId="48AE6AE6" w:rsidR="003342EB" w:rsidRDefault="007F746D" w:rsidP="00611DEA">
      <w:r>
        <w:t xml:space="preserve">Pour les autres traits, aucun </w:t>
      </w:r>
      <w:r w:rsidR="00765447">
        <w:t>changement indirect</w:t>
      </w:r>
      <w:r>
        <w:t xml:space="preserve"> significatif n’a été estimé quelles que soient les valeurs de NEO et nsel</w:t>
      </w:r>
      <w:r w:rsidR="004232DD">
        <w:t>, ce qui est cohérent avec les valeurs d’héritabilité plus faibles de ces traits</w:t>
      </w:r>
      <w:r>
        <w:t xml:space="preserve">. </w:t>
      </w:r>
      <w:r w:rsidR="00C551D2">
        <w:t>La sélection sur épis perd en significativité lorsque NEO baisse, et les deux méthodes de sélections sont de plus en plus significatives à mesure que nsel est faible, ce qui est logique</w:t>
      </w:r>
      <w:r w:rsidR="00E30B28">
        <w:t xml:space="preserve"> (résultats non montrés)</w:t>
      </w:r>
      <w:r w:rsidR="00C551D2">
        <w:t xml:space="preserve">. </w:t>
      </w:r>
    </w:p>
    <w:p w14:paraId="19BF5090" w14:textId="77777777" w:rsidR="00F4385D" w:rsidRDefault="00F4385D" w:rsidP="00611DEA"/>
    <w:p w14:paraId="33443BA4" w14:textId="060EBB60" w:rsidR="0050581C" w:rsidRDefault="0050581C" w:rsidP="0050581C">
      <w:pPr>
        <w:pStyle w:val="Titre2"/>
      </w:pPr>
      <w:bookmarkStart w:id="28" w:name="_Toc144832703"/>
      <w:r>
        <w:t>Comparaison de la sélection sur grain et sur épi</w:t>
      </w:r>
      <w:bookmarkEnd w:id="28"/>
    </w:p>
    <w:p w14:paraId="295C1E7F" w14:textId="494408DE" w:rsidR="00083D4C" w:rsidRDefault="00CA1C01" w:rsidP="00083D4C">
      <w:pPr>
        <w:pStyle w:val="Titre3"/>
      </w:pPr>
      <w:bookmarkStart w:id="29" w:name="_Ref144474822"/>
      <w:bookmarkStart w:id="30" w:name="_Toc144832704"/>
      <w:r>
        <w:t>R</w:t>
      </w:r>
      <w:r w:rsidR="00763F44">
        <w:t>apport théorique entre l’efficacité de la sélection sur grain et l’efficacité de la sélection sur épi</w:t>
      </w:r>
      <w:r w:rsidR="00803FC0">
        <w:t xml:space="preserve"> (ERS)</w:t>
      </w:r>
      <w:bookmarkEnd w:id="29"/>
      <w:bookmarkEnd w:id="30"/>
    </w:p>
    <w:p w14:paraId="2BF76418" w14:textId="51198B11" w:rsidR="00F36FAF" w:rsidRDefault="00F36FAF" w:rsidP="008E69C2">
      <w:r>
        <w:t>Les calculs (disponibles en annexe 2) ont abouti à l’équation suivante </w:t>
      </w:r>
      <w:r w:rsidR="00DB1F4D">
        <w:t xml:space="preserve"> (eq. 1) </w:t>
      </w:r>
      <w:r>
        <w:t xml:space="preserve">: </w:t>
      </w:r>
    </w:p>
    <w:p w14:paraId="5CA6801A" w14:textId="02226185" w:rsidR="00F36FAF" w:rsidRPr="00703D1C" w:rsidRDefault="008A5833" w:rsidP="00F36FAF">
      <w:pP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408A9D0C" w14:textId="77777777" w:rsidR="00F36FAF" w:rsidRDefault="00F36FAF" w:rsidP="008E69C2"/>
    <w:p w14:paraId="7B9C2926" w14:textId="74184D36" w:rsidR="00333C55" w:rsidRDefault="00333C55" w:rsidP="008E69C2">
      <w:r w:rsidRPr="00333C55">
        <w:t>Avec :</w:t>
      </w:r>
      <w:r>
        <w:t xml:space="preserve"> </w:t>
      </w:r>
      <w:r w:rsidRPr="00333C55">
        <w:t>R</w:t>
      </w:r>
      <w:r w:rsidRPr="00333C55">
        <w:rPr>
          <w:vertAlign w:val="subscript"/>
        </w:rPr>
        <w:t>epi</w:t>
      </w:r>
      <w:r w:rsidRPr="00333C55">
        <w:t> : le progrès effectué avec la sélection sur épi</w:t>
      </w:r>
      <w:r>
        <w:t xml:space="preserve">, </w:t>
      </w:r>
      <w:r w:rsidRPr="00333C55">
        <w:t>R</w:t>
      </w:r>
      <w:r w:rsidRPr="00333C55">
        <w:rPr>
          <w:vertAlign w:val="subscript"/>
        </w:rPr>
        <w:t>grain</w:t>
      </w:r>
      <w:r w:rsidRPr="00333C55">
        <w:t> : le progrès effectué avec la sélection sur grain</w:t>
      </w:r>
      <w:r>
        <w:t xml:space="preserve">, </w:t>
      </w:r>
      <w:r w:rsidRPr="00333C55">
        <w:t>NGE : Nombre de grains par épi</w:t>
      </w:r>
      <w:r>
        <w:t xml:space="preserve">, </w:t>
      </w:r>
      <w:r w:rsidRPr="00333C55">
        <w:t>NEO : Nombre d’épis observés</w:t>
      </w:r>
      <w:r>
        <w:t xml:space="preserve">, </w:t>
      </w:r>
      <w:r w:rsidRPr="00333C55">
        <w:t>NGO : Nombre de grains observés</w:t>
      </w:r>
      <w:r>
        <w:t xml:space="preserve">, </w:t>
      </w:r>
      <w:r w:rsidRPr="00333C55">
        <w:t>nsel : Nombre de grains sélectionnés</w:t>
      </w:r>
      <w:r>
        <w:t xml:space="preserve">, </w:t>
      </w:r>
      <w:r w:rsidRPr="00333C55">
        <w:t>V</w:t>
      </w:r>
      <w:r w:rsidRPr="00333C55">
        <w:rPr>
          <w:vertAlign w:val="subscript"/>
        </w:rPr>
        <w:t>g</w:t>
      </w:r>
      <w:r w:rsidR="002A7C97">
        <w:t> : variance génétique</w:t>
      </w:r>
      <w:r>
        <w:t xml:space="preserve">, </w:t>
      </w:r>
      <w:r w:rsidRPr="00333C55">
        <w:t>V</w:t>
      </w:r>
      <w:r w:rsidRPr="00333C55">
        <w:rPr>
          <w:vertAlign w:val="subscript"/>
        </w:rPr>
        <w:t>e</w:t>
      </w:r>
      <w:r w:rsidRPr="00333C55">
        <w:t xml:space="preserve"> :</w:t>
      </w:r>
      <w:r w:rsidR="00A348A1">
        <w:t xml:space="preserve"> variance environnementale</w:t>
      </w:r>
      <w:r>
        <w:t xml:space="preserve">, </w:t>
      </w:r>
      <w:r w:rsidRPr="00333C55">
        <w:t>V</w:t>
      </w:r>
      <w:r w:rsidRPr="00333C55">
        <w:rPr>
          <w:vertAlign w:val="subscript"/>
        </w:rPr>
        <w:t>inter</w:t>
      </w:r>
      <w:r w:rsidRPr="00333C55">
        <w:t> : variance inter é</w:t>
      </w:r>
      <w:r w:rsidR="00C2782A">
        <w:t>pi</w:t>
      </w:r>
      <w:r>
        <w:t xml:space="preserve">, </w:t>
      </w:r>
      <w:r w:rsidRPr="00333C55">
        <w:t>V</w:t>
      </w:r>
      <w:r w:rsidRPr="00333C55">
        <w:rPr>
          <w:vertAlign w:val="subscript"/>
        </w:rPr>
        <w:t>intra</w:t>
      </w:r>
      <w:r>
        <w:t xml:space="preserve"> : variance intra épi, </w:t>
      </w:r>
      <w:r w:rsidRPr="00333C55">
        <w:t>φ</w:t>
      </w:r>
      <w:r w:rsidRPr="00333C55">
        <w:rPr>
          <w:vertAlign w:val="superscript"/>
        </w:rPr>
        <w:t>-1</w:t>
      </w:r>
      <w:r w:rsidRPr="00333C55">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7D527A7" w14:textId="36F3C65F" w:rsidR="00DC485D" w:rsidRDefault="008E69C2" w:rsidP="008E69C2">
      <w:r>
        <w:t>Il est important de voir</w:t>
      </w:r>
      <w:r w:rsidR="00832AB9">
        <w:t xml:space="preserve"> que l’eq.</w:t>
      </w:r>
      <w:r w:rsidR="004262B1">
        <w:t xml:space="preserve"> </w:t>
      </w:r>
      <w:r w:rsidR="00966166">
        <w:t xml:space="preserve">1 </w:t>
      </w:r>
      <w:r w:rsidR="004262B1">
        <w:t>est</w:t>
      </w:r>
      <w:r>
        <w:t xml:space="preserve"> une multiplication de </w:t>
      </w:r>
      <w:r w:rsidR="00D46B92">
        <w:t>deux termes qui varient de manière opposée</w:t>
      </w:r>
      <w:r>
        <w:t xml:space="preserve"> : le rapport des intensités de sélection </w:t>
      </w:r>
      <w:r w:rsidR="00D46B92">
        <w:t xml:space="preserve">appliquées sur grain et sur épi (premier terme à gauche de la multiplication) </w:t>
      </w:r>
      <w:r w:rsidR="0030619A">
        <w:t xml:space="preserve">multiplié par </w:t>
      </w:r>
      <w:r w:rsidR="007314F9">
        <w:t>la racine carrée</w:t>
      </w:r>
      <w:r w:rsidR="0030619A">
        <w:t xml:space="preserve"> du</w:t>
      </w:r>
      <w:r>
        <w:t xml:space="preserve"> rapport des héritabilités sur grain et sur épi</w:t>
      </w:r>
      <w:r w:rsidR="00D46B92">
        <w:t xml:space="preserve"> (à droite de la multiplication)</w:t>
      </w:r>
      <w:r>
        <w:t xml:space="preserve">.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g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lt;1</m:t>
        </m:r>
      </m:oMath>
      <w:r>
        <w:t xml:space="preserve"> on retrouve bien le compromis entre l’in</w:t>
      </w:r>
      <w:r w:rsidR="00365DF3">
        <w:t xml:space="preserve">tensité de sélection </w:t>
      </w:r>
      <w:r>
        <w:t>et la précision de l’estimation de la valeur</w:t>
      </w:r>
      <w:r w:rsidR="00680E6D">
        <w:t xml:space="preserve"> génétique</w:t>
      </w:r>
      <w:r>
        <w:t xml:space="preserve"> des grains.</w:t>
      </w:r>
    </w:p>
    <w:p w14:paraId="410E02A1" w14:textId="63A0B6F7" w:rsidR="00631A5D" w:rsidRDefault="00631A5D" w:rsidP="008E69C2"/>
    <w:p w14:paraId="27981832" w14:textId="3E46F46D" w:rsidR="00631A5D" w:rsidRDefault="00631A5D" w:rsidP="008E69C2"/>
    <w:p w14:paraId="431BC6D9" w14:textId="77777777" w:rsidR="00631A5D" w:rsidRDefault="00631A5D" w:rsidP="008E69C2"/>
    <w:p w14:paraId="79E19B9B" w14:textId="6AEC870F" w:rsidR="0050581C" w:rsidRDefault="0050581C" w:rsidP="0050581C">
      <w:pPr>
        <w:pStyle w:val="Titre3"/>
      </w:pPr>
      <w:bookmarkStart w:id="31" w:name="_Toc144832705"/>
      <w:r>
        <w:lastRenderedPageBreak/>
        <w:t>Validation du développement analytique</w:t>
      </w:r>
      <w:bookmarkEnd w:id="31"/>
    </w:p>
    <w:p w14:paraId="73EF43CA" w14:textId="3C2E51BE" w:rsidR="00897512" w:rsidRPr="00897512" w:rsidRDefault="00897512" w:rsidP="00897512">
      <w:r w:rsidRPr="00BB4E4D">
        <w:t xml:space="preserve">L’alignement </w:t>
      </w:r>
      <w:r>
        <w:t>entre prédiction théorique et valeurs expérim</w:t>
      </w:r>
      <w:r w:rsidR="008750DF">
        <w:t>entales (figure 6) est très bon (R²=0.89</w:t>
      </w:r>
      <w:r>
        <w:t xml:space="preserve">) </w:t>
      </w:r>
      <w:r w:rsidRPr="00BB4E4D">
        <w:t xml:space="preserve">et apparait non biaisé (non vérifié). </w:t>
      </w:r>
      <w:r w:rsidR="003B4C66">
        <w:t>L’eq.</w:t>
      </w:r>
      <w:r>
        <w:t xml:space="preserve"> 1 peut donc donner des résultats réalistes, et nous allons l’utiliser pour explorer des scénarii de sélection au-delà de ceux présentés dans la partie expérimentale dans laquelle l’intensité de sélection était faible.</w:t>
      </w:r>
    </w:p>
    <w:p w14:paraId="2C64E06F" w14:textId="2429652D" w:rsidR="00164196" w:rsidRDefault="006640A9" w:rsidP="00164196">
      <w:pPr>
        <w:pStyle w:val="Corpsdetexte"/>
        <w:keepNext/>
        <w:jc w:val="center"/>
      </w:pPr>
      <w:r>
        <w:rPr>
          <w:noProof/>
        </w:rPr>
        <w:drawing>
          <wp:inline distT="0" distB="0" distL="0" distR="0" wp14:anchorId="631B224C" wp14:editId="5E872DB1">
            <wp:extent cx="5229955" cy="3029373"/>
            <wp:effectExtent l="19050" t="19050" r="2794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_exp_th.png"/>
                    <pic:cNvPicPr/>
                  </pic:nvPicPr>
                  <pic:blipFill>
                    <a:blip r:embed="rId23">
                      <a:extLst>
                        <a:ext uri="{28A0092B-C50C-407E-A947-70E740481C1C}">
                          <a14:useLocalDpi xmlns:a14="http://schemas.microsoft.com/office/drawing/2010/main" val="0"/>
                        </a:ext>
                      </a:extLst>
                    </a:blip>
                    <a:stretch>
                      <a:fillRect/>
                    </a:stretch>
                  </pic:blipFill>
                  <pic:spPr>
                    <a:xfrm>
                      <a:off x="0" y="0"/>
                      <a:ext cx="5229955" cy="3029373"/>
                    </a:xfrm>
                    <a:prstGeom prst="rect">
                      <a:avLst/>
                    </a:prstGeom>
                    <a:ln>
                      <a:solidFill>
                        <a:schemeClr val="tx1"/>
                      </a:solidFill>
                    </a:ln>
                  </pic:spPr>
                </pic:pic>
              </a:graphicData>
            </a:graphic>
          </wp:inline>
        </w:drawing>
      </w:r>
    </w:p>
    <w:p w14:paraId="72E26BF8" w14:textId="13C9D176"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5E021F">
        <w:rPr>
          <w:b/>
          <w:i/>
          <w:noProof/>
        </w:rPr>
        <w:t>6</w:t>
      </w:r>
      <w:r w:rsidRPr="00164196">
        <w:rPr>
          <w:b/>
          <w:i/>
        </w:rPr>
        <w:fldChar w:fldCharType="end"/>
      </w:r>
      <w:r>
        <w:rPr>
          <w:b/>
          <w:i/>
        </w:rPr>
        <w:t xml:space="preserve"> : </w:t>
      </w:r>
      <w:r w:rsidR="00071CF1">
        <w:rPr>
          <w:b/>
          <w:i/>
        </w:rPr>
        <w:t xml:space="preserve">Validation du développement analytique grâce aux données du dispositif de sélection in silico. </w:t>
      </w:r>
    </w:p>
    <w:p w14:paraId="1434F06F" w14:textId="7FFAC791" w:rsidR="00164196" w:rsidRPr="00164196" w:rsidRDefault="00164196" w:rsidP="00164196">
      <w:pPr>
        <w:spacing w:line="240" w:lineRule="auto"/>
        <w:rPr>
          <w:i/>
        </w:rPr>
      </w:pPr>
      <w:r>
        <w:rPr>
          <w:i/>
        </w:rPr>
        <w:t>L</w:t>
      </w:r>
      <w:r w:rsidR="00797DB6">
        <w:rPr>
          <w:i/>
        </w:rPr>
        <w:t>es valeurs d’ERS</w:t>
      </w:r>
      <w:r>
        <w:rPr>
          <w:i/>
        </w:rPr>
        <w:t xml:space="preserve"> ont été estimé</w:t>
      </w:r>
      <w:r w:rsidR="00797DB6">
        <w:rPr>
          <w:i/>
        </w:rPr>
        <w:t>e</w:t>
      </w:r>
      <w:r>
        <w:rPr>
          <w:i/>
        </w:rPr>
        <w:t>s par sélection in silico, puis cal</w:t>
      </w:r>
      <w:r w:rsidR="00797DB6">
        <w:rPr>
          <w:i/>
        </w:rPr>
        <w:t>culés avec l’eq.</w:t>
      </w:r>
      <w:r>
        <w:rPr>
          <w:i/>
        </w:rPr>
        <w:t xml:space="preserve"> </w:t>
      </w:r>
      <w:r w:rsidR="00966166">
        <w:rPr>
          <w:i/>
        </w:rPr>
        <w:t xml:space="preserve">1 </w:t>
      </w:r>
      <w:r>
        <w:rPr>
          <w:i/>
        </w:rPr>
        <w:t xml:space="preserve">pour </w:t>
      </w:r>
      <w:r w:rsidR="00797DB6">
        <w:rPr>
          <w:i/>
        </w:rPr>
        <w:t>132 scenarii de sélection</w:t>
      </w:r>
      <w:r>
        <w:rPr>
          <w:i/>
        </w:rPr>
        <w:t>. Chaque point correspond à une valeur calculée théoriquement mise en rapport avec la moyenne de</w:t>
      </w:r>
      <w:r w:rsidR="0006398B">
        <w:rPr>
          <w:i/>
        </w:rPr>
        <w:t>s</w:t>
      </w:r>
      <w:r>
        <w:rPr>
          <w:i/>
        </w:rPr>
        <w:t xml:space="preserve"> 100 valeurs estimées par sélection in silico</w:t>
      </w:r>
      <w:r w:rsidR="00AE2121">
        <w:rPr>
          <w:i/>
        </w:rPr>
        <w:t xml:space="preserve">. </w:t>
      </w:r>
      <w:r w:rsidR="00B82B9F">
        <w:rPr>
          <w:i/>
        </w:rPr>
        <w:t>R² est le carré du coefficient de corrélation de Pearson entre les deux séries de valeurs. L’ordonnée à l’origine vaut 0.0</w:t>
      </w:r>
      <w:r w:rsidR="00F9278A">
        <w:rPr>
          <w:i/>
        </w:rPr>
        <w:t>9</w:t>
      </w:r>
      <w:r w:rsidR="00B82B9F">
        <w:rPr>
          <w:i/>
        </w:rPr>
        <w:t xml:space="preserve"> mais n’est pas significativement différente de 0. </w:t>
      </w:r>
      <w:r w:rsidR="00F9278A">
        <w:rPr>
          <w:i/>
        </w:rPr>
        <w:t>La pente vaut 0.95</w:t>
      </w:r>
      <w:r w:rsidR="0028045C">
        <w:rPr>
          <w:i/>
        </w:rPr>
        <w:t xml:space="preserve"> et est significativement différente de 0.</w:t>
      </w:r>
    </w:p>
    <w:p w14:paraId="42AFF585" w14:textId="4CF7AB4D" w:rsidR="00164196" w:rsidRDefault="00164196" w:rsidP="00510297"/>
    <w:p w14:paraId="3AE28F62" w14:textId="33B8D617" w:rsidR="00CC31F3" w:rsidRDefault="00EC63BA" w:rsidP="00CC31F3">
      <w:pPr>
        <w:pStyle w:val="Titre3"/>
      </w:pPr>
      <w:bookmarkStart w:id="32" w:name="_Toc144832706"/>
      <w:r>
        <w:t>Scenarii de sélection</w:t>
      </w:r>
      <w:bookmarkEnd w:id="32"/>
    </w:p>
    <w:p w14:paraId="685B4025" w14:textId="3E983678" w:rsidR="00D4680B" w:rsidRDefault="00C20EBD" w:rsidP="00D37D17">
      <w:r>
        <w:t xml:space="preserve">L’ERS a été calculée pour la taille du grain, </w:t>
      </w:r>
      <w:r w:rsidR="009E51A9">
        <w:t xml:space="preserve">et tous les résultats présentés dans cette partie ne sont valables que pour ce trait. </w:t>
      </w:r>
      <w:r w:rsidR="00215323">
        <w:t>P</w:t>
      </w:r>
      <w:r w:rsidR="001725C2">
        <w:t>our</w:t>
      </w:r>
      <w:r w:rsidR="002276CD">
        <w:t xml:space="preserve"> représenter différentes situations </w:t>
      </w:r>
      <w:r w:rsidR="006B37AC">
        <w:t xml:space="preserve">paraissant </w:t>
      </w:r>
      <w:r w:rsidR="002276CD">
        <w:t>possibles en sé</w:t>
      </w:r>
      <w:r w:rsidR="00AD358F">
        <w:t>lection, la valeur du rapport R</w:t>
      </w:r>
      <w:r w:rsidR="002276CD" w:rsidRPr="00AD358F">
        <w:rPr>
          <w:vertAlign w:val="subscript"/>
        </w:rPr>
        <w:t>grain</w:t>
      </w:r>
      <w:r w:rsidR="00AD358F">
        <w:t>/R</w:t>
      </w:r>
      <w:r w:rsidR="002276CD" w:rsidRPr="00AD358F">
        <w:rPr>
          <w:vertAlign w:val="subscript"/>
        </w:rPr>
        <w:t>epi</w:t>
      </w:r>
      <w:r w:rsidR="002276CD">
        <w:t xml:space="preserve"> a été calculée</w:t>
      </w:r>
      <w:r w:rsidR="001D3672">
        <w:t xml:space="preserve"> et représenté</w:t>
      </w:r>
      <w:r w:rsidR="002276CD">
        <w:t xml:space="preserve"> pour différentes combinaisons de paramètres </w:t>
      </w:r>
      <w:r w:rsidR="00F91B9E">
        <w:t xml:space="preserve">qui paraissent réalistes </w:t>
      </w:r>
      <w:r w:rsidR="001D3672">
        <w:t xml:space="preserve">(figure 7) </w:t>
      </w:r>
      <w:r w:rsidR="002276CD">
        <w:t xml:space="preserve">: </w:t>
      </w:r>
      <w:r w:rsidR="005357BA">
        <w:t>nsel allant de 10.000 à 1</w:t>
      </w:r>
      <w:r w:rsidR="002276CD">
        <w:t>00.000</w:t>
      </w:r>
      <w:r w:rsidR="00B423AA">
        <w:t xml:space="preserve">, </w:t>
      </w:r>
      <w:r w:rsidR="008E6BA6">
        <w:t>NGO allant de 10.000 à 5.000.000</w:t>
      </w:r>
      <w:r w:rsidR="00B423AA">
        <w:t xml:space="preserve">, </w:t>
      </w:r>
      <w:r w:rsidR="00A31607">
        <w:t>NEO allant de 5</w:t>
      </w:r>
      <w:r w:rsidR="008E6BA6">
        <w:t>00 à 5.000</w:t>
      </w:r>
      <w:r w:rsidR="00B423AA">
        <w:t xml:space="preserve">, et </w:t>
      </w:r>
      <w:r w:rsidR="000A1E56">
        <w:t>NGE allant de 40 à 80</w:t>
      </w:r>
      <w:r w:rsidR="00B423AA">
        <w:t>.</w:t>
      </w:r>
    </w:p>
    <w:p w14:paraId="706E7FCB" w14:textId="77777777" w:rsidR="0027394A" w:rsidRDefault="0027394A" w:rsidP="00D37D17"/>
    <w:p w14:paraId="4F87820A" w14:textId="02064458" w:rsidR="00D37D17" w:rsidRDefault="004849F5" w:rsidP="00D37D17">
      <w:r w:rsidRPr="004849F5">
        <w:t>Les estimations expérimentales des composantes de la</w:t>
      </w:r>
      <w:r w:rsidR="0020007A">
        <w:t xml:space="preserve"> variance </w:t>
      </w:r>
      <w:r w:rsidR="00AF471F">
        <w:t xml:space="preserve">de la taille des grains </w:t>
      </w:r>
      <w:r w:rsidR="0020007A">
        <w:t xml:space="preserve">ont été utilisées pour les calculs </w:t>
      </w:r>
      <w:r w:rsidRPr="004849F5">
        <w:t>(</w:t>
      </w:r>
      <w:r w:rsidR="00423702">
        <w:t>V</w:t>
      </w:r>
      <w:r w:rsidR="00423702">
        <w:rPr>
          <w:vertAlign w:val="subscript"/>
        </w:rPr>
        <w:t xml:space="preserve">g </w:t>
      </w:r>
      <w:r w:rsidR="00423702">
        <w:t>= 1.68, V</w:t>
      </w:r>
      <w:r w:rsidR="00423702">
        <w:rPr>
          <w:vertAlign w:val="subscript"/>
        </w:rPr>
        <w:t>inter</w:t>
      </w:r>
      <w:r w:rsidR="00423702">
        <w:t xml:space="preserve"> = 2.02, V</w:t>
      </w:r>
      <w:r w:rsidR="00423702">
        <w:rPr>
          <w:vertAlign w:val="subscript"/>
        </w:rPr>
        <w:t>e</w:t>
      </w:r>
      <w:r w:rsidR="00423702">
        <w:t xml:space="preserve"> = 1.51, V</w:t>
      </w:r>
      <w:r w:rsidR="00423702">
        <w:rPr>
          <w:vertAlign w:val="subscript"/>
        </w:rPr>
        <w:t>intra</w:t>
      </w:r>
      <w:r w:rsidR="00423702">
        <w:t xml:space="preserve"> = 7.17</w:t>
      </w:r>
      <w:r>
        <w:t>)</w:t>
      </w:r>
      <w:r w:rsidR="00423702">
        <w:t>.</w:t>
      </w:r>
      <w:r w:rsidR="00505623">
        <w:t xml:space="preserve"> La variance intra-épi est clairement celle qui contribue le plus à la variance de la taille des grains</w:t>
      </w:r>
      <w:r w:rsidR="00806E33">
        <w:t>.</w:t>
      </w:r>
      <w:r w:rsidR="00D76685">
        <w:t xml:space="preserve"> </w:t>
      </w:r>
      <w:r w:rsidR="00806E33">
        <w:t xml:space="preserve">Cela correspond à une </w:t>
      </w:r>
      <w:r w:rsidR="00D76685">
        <w:t xml:space="preserve">héritabilité de la </w:t>
      </w:r>
      <w:r w:rsidR="00D76685">
        <w:lastRenderedPageBreak/>
        <w:t>taille d</w:t>
      </w:r>
      <w:r w:rsidR="00351C57">
        <w:t>es grains individuels</w:t>
      </w:r>
      <w:r w:rsidR="00957B7E">
        <w:t xml:space="preserve"> </w:t>
      </w:r>
      <w:r w:rsidR="0009145B">
        <w:t xml:space="preserve">de </w:t>
      </w:r>
      <w:r w:rsidR="00957B7E">
        <w:t>0.14</w:t>
      </w:r>
      <w:r w:rsidR="00677751">
        <w:t xml:space="preserve"> (ce qui correspond avec l’héritabilité calculée dans la partie </w:t>
      </w:r>
      <w:r w:rsidR="00677751">
        <w:fldChar w:fldCharType="begin"/>
      </w:r>
      <w:r w:rsidR="00677751">
        <w:instrText xml:space="preserve"> REF _Ref144817725 \r \h </w:instrText>
      </w:r>
      <w:r w:rsidR="00677751">
        <w:fldChar w:fldCharType="separate"/>
      </w:r>
      <w:r w:rsidR="005E021F">
        <w:t>3.1.2</w:t>
      </w:r>
      <w:r w:rsidR="00677751">
        <w:fldChar w:fldCharType="end"/>
      </w:r>
      <w:r w:rsidR="00677751">
        <w:t>)</w:t>
      </w:r>
      <w:r w:rsidR="00806E33">
        <w:t>, et une héritabilité de la moyenne de la taille des grains par épi autour de 0.3</w:t>
      </w:r>
      <w:r w:rsidR="00677751">
        <w:t xml:space="preserve">2 pour </w:t>
      </w:r>
      <w:r w:rsidR="00806E33">
        <w:t>NGE</w:t>
      </w:r>
      <w:r w:rsidR="00677751">
        <w:t xml:space="preserve"> = 60</w:t>
      </w:r>
      <w:r w:rsidR="00060BEE">
        <w:t xml:space="preserve"> (différente de l’héritabilité calculée dans la partie </w:t>
      </w:r>
      <w:r w:rsidR="00060BEE">
        <w:fldChar w:fldCharType="begin"/>
      </w:r>
      <w:r w:rsidR="00060BEE">
        <w:instrText xml:space="preserve"> REF _Ref144818284 \r \h </w:instrText>
      </w:r>
      <w:r w:rsidR="00060BEE">
        <w:fldChar w:fldCharType="separate"/>
      </w:r>
      <w:r w:rsidR="005E021F">
        <w:t>3.1.2</w:t>
      </w:r>
      <w:r w:rsidR="00060BEE">
        <w:fldChar w:fldCharType="end"/>
      </w:r>
      <w:r w:rsidR="00060BEE">
        <w:t xml:space="preserve"> car on choisit NGE)</w:t>
      </w:r>
      <w:r w:rsidR="00677751">
        <w:t xml:space="preserve">. </w:t>
      </w:r>
    </w:p>
    <w:p w14:paraId="1F0CC85F" w14:textId="77777777" w:rsidR="00655E5A" w:rsidRPr="002276CD" w:rsidRDefault="00655E5A" w:rsidP="00D37D17"/>
    <w:p w14:paraId="30F1A71A" w14:textId="319B18A3" w:rsidR="006F45E7" w:rsidRDefault="0062425A" w:rsidP="006F45E7">
      <w:pPr>
        <w:pStyle w:val="Corpsdetexte"/>
        <w:keepNext/>
        <w:jc w:val="center"/>
      </w:pPr>
      <w:r>
        <w:rPr>
          <w:noProof/>
        </w:rPr>
        <w:drawing>
          <wp:inline distT="0" distB="0" distL="0" distR="0" wp14:anchorId="260CF1F1" wp14:editId="263E74FA">
            <wp:extent cx="5158596" cy="3348652"/>
            <wp:effectExtent l="19050" t="19050" r="23495" b="2349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nalytique.png"/>
                    <pic:cNvPicPr/>
                  </pic:nvPicPr>
                  <pic:blipFill>
                    <a:blip r:embed="rId24">
                      <a:extLst>
                        <a:ext uri="{28A0092B-C50C-407E-A947-70E740481C1C}">
                          <a14:useLocalDpi xmlns:a14="http://schemas.microsoft.com/office/drawing/2010/main" val="0"/>
                        </a:ext>
                      </a:extLst>
                    </a:blip>
                    <a:stretch>
                      <a:fillRect/>
                    </a:stretch>
                  </pic:blipFill>
                  <pic:spPr>
                    <a:xfrm>
                      <a:off x="0" y="0"/>
                      <a:ext cx="5172421" cy="3357627"/>
                    </a:xfrm>
                    <a:prstGeom prst="rect">
                      <a:avLst/>
                    </a:prstGeom>
                    <a:ln>
                      <a:solidFill>
                        <a:schemeClr val="tx1"/>
                      </a:solidFill>
                    </a:ln>
                  </pic:spPr>
                </pic:pic>
              </a:graphicData>
            </a:graphic>
          </wp:inline>
        </w:drawing>
      </w:r>
    </w:p>
    <w:p w14:paraId="5CC57130" w14:textId="47E5A4D4"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5E021F">
        <w:rPr>
          <w:b/>
          <w:i/>
          <w:noProof/>
        </w:rPr>
        <w:t>7</w:t>
      </w:r>
      <w:r w:rsidRPr="006F45E7">
        <w:rPr>
          <w:b/>
          <w:i/>
        </w:rPr>
        <w:fldChar w:fldCharType="end"/>
      </w:r>
      <w:r>
        <w:rPr>
          <w:b/>
          <w:i/>
        </w:rPr>
        <w:t xml:space="preserve"> : </w:t>
      </w:r>
      <w:r w:rsidR="007D7965">
        <w:rPr>
          <w:b/>
          <w:i/>
        </w:rPr>
        <w:t>ERS calculé</w:t>
      </w:r>
      <w:r w:rsidR="00617E22">
        <w:rPr>
          <w:b/>
          <w:i/>
        </w:rPr>
        <w:t xml:space="preserve"> avec l’eq</w:t>
      </w:r>
      <w:r w:rsidR="000F5D2D">
        <w:rPr>
          <w:b/>
          <w:i/>
        </w:rPr>
        <w:t>.</w:t>
      </w:r>
      <w:r w:rsidR="00966166">
        <w:rPr>
          <w:b/>
          <w:i/>
        </w:rPr>
        <w:t xml:space="preserve"> 1</w:t>
      </w:r>
      <w:r w:rsidR="00617E22">
        <w:rPr>
          <w:b/>
          <w:i/>
        </w:rPr>
        <w:t xml:space="preserve"> pour différent</w:t>
      </w:r>
      <w:r>
        <w:rPr>
          <w:b/>
          <w:i/>
        </w:rPr>
        <w:t xml:space="preserve">s </w:t>
      </w:r>
      <w:r w:rsidR="00617E22">
        <w:rPr>
          <w:b/>
          <w:i/>
        </w:rPr>
        <w:t>scenarii de sélection</w:t>
      </w:r>
      <w:r>
        <w:rPr>
          <w:b/>
          <w:i/>
        </w:rPr>
        <w:t>.</w:t>
      </w:r>
    </w:p>
    <w:p w14:paraId="55CD95A1" w14:textId="0B148811" w:rsidR="006F45E7" w:rsidRPr="006F45E7" w:rsidRDefault="00B7601A" w:rsidP="006F45E7">
      <w:pPr>
        <w:spacing w:line="240" w:lineRule="auto"/>
      </w:pPr>
      <w:r>
        <w:t>Les combinaiso</w:t>
      </w:r>
      <w:r w:rsidR="002E0C34">
        <w:t>n</w:t>
      </w:r>
      <w:r>
        <w:t xml:space="preserve">s </w:t>
      </w:r>
      <w:r w:rsidR="002E0C34">
        <w:t xml:space="preserve">de paramètres testées sont : nsel allant de 10.000 à 100.000, NGE allant de 40 à 80, </w:t>
      </w:r>
      <w:r w:rsidR="00220241">
        <w:t>NGO</w:t>
      </w:r>
      <w:r w:rsidR="002E0C34">
        <w:t xml:space="preserve"> allant de 10.000 à 5.000.000, </w:t>
      </w:r>
      <w:r w:rsidR="00220241">
        <w:t xml:space="preserve">NEO </w:t>
      </w:r>
      <w:r w:rsidR="002E0C34">
        <w:t xml:space="preserve">allant de 500 à 5.000. </w:t>
      </w:r>
      <w:r w:rsidR="00FB268C">
        <w:t xml:space="preserve">Les composantes de la variance utilisées sont celles estimées dans le dispositif de sélection in silico. </w:t>
      </w:r>
      <w:r w:rsidR="0079107C">
        <w:t>Chaqu</w:t>
      </w:r>
      <w:r w:rsidR="00F3763F">
        <w:t>e graph représente le rapport R</w:t>
      </w:r>
      <w:r w:rsidR="0079107C" w:rsidRPr="00F3763F">
        <w:rPr>
          <w:vertAlign w:val="subscript"/>
        </w:rPr>
        <w:t>grain</w:t>
      </w:r>
      <w:r w:rsidR="0079107C">
        <w:t>/R</w:t>
      </w:r>
      <w:r w:rsidR="0079107C" w:rsidRPr="00F3763F">
        <w:rPr>
          <w:vertAlign w:val="subscript"/>
        </w:rPr>
        <w:t>epi</w:t>
      </w:r>
      <w:r w:rsidR="0079107C">
        <w:t xml:space="preserve"> en fonction </w:t>
      </w:r>
      <w:r w:rsidR="00EC269B">
        <w:t>de NGO</w:t>
      </w:r>
      <w:r w:rsidR="00A66400">
        <w:t xml:space="preserve"> pour une combinaison de nsel </w:t>
      </w:r>
      <w:r w:rsidR="00EC269B">
        <w:t>x NGE</w:t>
      </w:r>
      <w:r w:rsidR="0079107C">
        <w:t>. Chaque courbe représentée correspond</w:t>
      </w:r>
      <w:r w:rsidR="000C7E10">
        <w:t xml:space="preserve"> à une valeur de NEO</w:t>
      </w:r>
      <w:r w:rsidR="0079107C">
        <w:t xml:space="preserve">. </w:t>
      </w:r>
      <w:r w:rsidR="00FB268C">
        <w:t xml:space="preserve">Les axes horizontaux sont en échelle logarithmique. </w:t>
      </w:r>
      <w:r w:rsidR="00611615">
        <w:t>Sur chaque graph est représenté par une</w:t>
      </w:r>
      <w:r w:rsidR="00986F14">
        <w:t xml:space="preserve"> </w:t>
      </w:r>
      <w:r w:rsidR="00B06699">
        <w:t>ligne noire la courbe R</w:t>
      </w:r>
      <w:r w:rsidR="00611615" w:rsidRPr="00B06699">
        <w:rPr>
          <w:vertAlign w:val="subscript"/>
        </w:rPr>
        <w:t>grain</w:t>
      </w:r>
      <w:r w:rsidR="00611615">
        <w:t>/R</w:t>
      </w:r>
      <w:r w:rsidR="00611615" w:rsidRPr="00B06699">
        <w:rPr>
          <w:vertAlign w:val="subscript"/>
        </w:rPr>
        <w:t>epi</w:t>
      </w:r>
      <w:r w:rsidR="00611615">
        <w:t>=1.</w:t>
      </w:r>
    </w:p>
    <w:p w14:paraId="4BA01122" w14:textId="77777777" w:rsidR="006F45E7" w:rsidRDefault="006F45E7" w:rsidP="00316AF5"/>
    <w:p w14:paraId="294BB5A8" w14:textId="7D174122" w:rsidR="008752C0" w:rsidRDefault="008752C0" w:rsidP="00316AF5">
      <w:r w:rsidRPr="008752C0">
        <w:t>On peut en premier lieu vérifier que les résultats correspondent bien aux a</w:t>
      </w:r>
      <w:r w:rsidR="00D32A12">
        <w:t>ttendus théoriques. P</w:t>
      </w:r>
      <w:r w:rsidRPr="008752C0">
        <w:t>lus le nombre de grain observé est</w:t>
      </w:r>
      <w:r w:rsidR="001A7954">
        <w:t xml:space="preserve"> grand, </w:t>
      </w:r>
      <w:r w:rsidR="00196ED0">
        <w:t xml:space="preserve">plus </w:t>
      </w:r>
      <w:r w:rsidRPr="008752C0">
        <w:t xml:space="preserve">la sélection sur grain dépasse </w:t>
      </w:r>
      <w:r w:rsidR="00D32A12">
        <w:t>celle sur</w:t>
      </w:r>
      <w:r w:rsidR="00196ED0">
        <w:t xml:space="preserve"> épis car d’une part, </w:t>
      </w:r>
      <w:r w:rsidR="00D32A12">
        <w:t xml:space="preserve">l’héritabilité individuelle d’un </w:t>
      </w:r>
      <w:r w:rsidRPr="008752C0">
        <w:t>grai</w:t>
      </w:r>
      <w:r w:rsidR="00C2327D">
        <w:t>n n’est pas négligeable (H²</w:t>
      </w:r>
      <w:r w:rsidR="00677751">
        <w:t xml:space="preserve"> = 0.14</w:t>
      </w:r>
      <w:r w:rsidRPr="008752C0">
        <w:t xml:space="preserve">) et </w:t>
      </w:r>
      <w:r w:rsidR="00AA06A2">
        <w:t xml:space="preserve">d’autre part </w:t>
      </w:r>
      <w:r w:rsidRPr="008752C0">
        <w:t>l’i</w:t>
      </w:r>
      <w:r w:rsidR="00A53631">
        <w:t xml:space="preserve">ntensité de sélection </w:t>
      </w:r>
      <w:r w:rsidR="00F0309B">
        <w:t xml:space="preserve">sur grain s’approche des </w:t>
      </w:r>
      <w:r w:rsidRPr="008752C0">
        <w:t>valeurs les plus extrêmes que l’on peut obtenir</w:t>
      </w:r>
      <w:r w:rsidR="00D026F9">
        <w:t>.</w:t>
      </w:r>
      <w:r w:rsidRPr="008752C0">
        <w:t xml:space="preserve"> On voit que plus NGE est grand, plus le rapport </w:t>
      </w:r>
      <w:r w:rsidR="009716CF">
        <w:t>baisse. C’est logique car un</w:t>
      </w:r>
      <w:r w:rsidRPr="008752C0">
        <w:t xml:space="preserve"> grand nombre de grain par épi augmente l’héritabilité </w:t>
      </w:r>
      <w:r w:rsidR="009716CF">
        <w:t xml:space="preserve">sur épi </w:t>
      </w:r>
      <w:r w:rsidR="009E77C3">
        <w:t>ce qui fait augmenter R</w:t>
      </w:r>
      <w:r w:rsidRPr="009E77C3">
        <w:rPr>
          <w:vertAlign w:val="subscript"/>
        </w:rPr>
        <w:t>epi</w:t>
      </w:r>
      <w:r w:rsidRPr="008752C0">
        <w:t xml:space="preserve"> si la variance intra épi est importante</w:t>
      </w:r>
      <w:r w:rsidR="00F6761F">
        <w:t xml:space="preserve"> (ce qui est le cas </w:t>
      </w:r>
      <w:r w:rsidR="006F6E58">
        <w:t>avec les estimations expérimentales</w:t>
      </w:r>
      <w:r w:rsidR="00F6761F">
        <w:t>)</w:t>
      </w:r>
      <w:r w:rsidR="00AB520C">
        <w:t>. De plus,</w:t>
      </w:r>
      <w:r w:rsidRPr="008752C0">
        <w:t xml:space="preserve"> comme moins d’épis sont nécessaire, </w:t>
      </w:r>
      <w:r w:rsidR="009C63A5">
        <w:t xml:space="preserve">grâce à un taux de multiplication plus important, </w:t>
      </w:r>
      <w:r w:rsidRPr="008752C0">
        <w:t>il est possible d’augmenter la pression de sélection sur les épis et en retenir un plus faible pourcentage. De même</w:t>
      </w:r>
      <w:r w:rsidR="00391197">
        <w:t>,</w:t>
      </w:r>
      <w:r w:rsidRPr="008752C0">
        <w:t xml:space="preserve"> plus NEO est grand, plus le rapport </w:t>
      </w:r>
      <w:r w:rsidR="009C63A5">
        <w:t>est favorable à la sélection sur épi</w:t>
      </w:r>
      <w:r w:rsidR="00495410">
        <w:t xml:space="preserve">, car </w:t>
      </w:r>
      <w:r w:rsidRPr="008752C0">
        <w:t xml:space="preserve">on peut observer </w:t>
      </w:r>
      <w:r w:rsidR="00681D4F">
        <w:t xml:space="preserve">plus d’épis et </w:t>
      </w:r>
      <w:r w:rsidRPr="008752C0">
        <w:t>aller</w:t>
      </w:r>
      <w:r w:rsidR="00495410">
        <w:t xml:space="preserve"> plus</w:t>
      </w:r>
      <w:r w:rsidRPr="008752C0">
        <w:t xml:space="preserve"> loin dans l’inte</w:t>
      </w:r>
      <w:r w:rsidR="00DF3305">
        <w:t>nsité de sélection sur épi, donc</w:t>
      </w:r>
      <w:r w:rsidRPr="008752C0">
        <w:t xml:space="preserve"> R</w:t>
      </w:r>
      <w:r w:rsidRPr="00681D4F">
        <w:rPr>
          <w:vertAlign w:val="subscript"/>
        </w:rPr>
        <w:t>epi</w:t>
      </w:r>
      <w:r w:rsidRPr="008752C0">
        <w:t xml:space="preserve"> augmente.</w:t>
      </w:r>
    </w:p>
    <w:p w14:paraId="4E5B4C29" w14:textId="77777777" w:rsidR="00E03CC9" w:rsidRDefault="00316AF5" w:rsidP="00166421">
      <w:r>
        <w:lastRenderedPageBreak/>
        <w:t xml:space="preserve">Pour bien utiliser ces résultats, il faut comprendre et imaginer à quelle situation </w:t>
      </w:r>
      <w:r w:rsidR="007358C9">
        <w:t xml:space="preserve">réelle </w:t>
      </w:r>
      <w:r w:rsidR="001C2192">
        <w:t xml:space="preserve">peut </w:t>
      </w:r>
      <w:r>
        <w:t>correspond</w:t>
      </w:r>
      <w:r w:rsidR="001C2192">
        <w:t>re</w:t>
      </w:r>
      <w:r>
        <w:t xml:space="preserve"> chaque jeu de paramètres. </w:t>
      </w:r>
      <w:r w:rsidR="001C2192">
        <w:t>Prenons par exemple</w:t>
      </w:r>
      <w:r w:rsidR="00A430FF">
        <w:t xml:space="preserve"> la colonne nsel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 xml:space="preserve">On peut imaginer </w:t>
      </w:r>
      <w:r w:rsidR="008D29FF">
        <w:t>une situation où un agriculteur</w:t>
      </w:r>
      <w:r w:rsidR="009F1C7F">
        <w:t xml:space="preserve"> amé</w:t>
      </w:r>
      <w:r w:rsidR="00A65675">
        <w:t>liore sa/ses populations sur une surface constante</w:t>
      </w:r>
      <w:r w:rsidR="009F1C7F">
        <w:t xml:space="preserve"> d’année en année</w:t>
      </w:r>
      <w:r w:rsidR="00BD6858">
        <w:t>. Il récolte chaque année les grains issus de ces 40 m², sélectionne dans sa récolte et replante 40 m² avec les grains sélectionnés.</w:t>
      </w:r>
      <w:r w:rsidR="00F51EF5">
        <w:t xml:space="preserve"> </w:t>
      </w:r>
      <w:r w:rsidR="00AE37EC">
        <w:t>Les grains non sélectionné</w:t>
      </w:r>
      <w:r w:rsidR="00847403">
        <w:t>s</w:t>
      </w:r>
      <w:r w:rsidR="00AE37EC">
        <w:t xml:space="preserve"> constituent la population améliorée pour l’année de la récolte et </w:t>
      </w:r>
      <w:r w:rsidR="00E36F55">
        <w:t xml:space="preserve">peuvent être semés ou multipliés avant le semis. </w:t>
      </w:r>
      <w:r w:rsidR="00B11EA4">
        <w:t>Dans ce cas, le nombre de grains obse</w:t>
      </w:r>
      <w:r w:rsidR="004564D0">
        <w:t>r</w:t>
      </w:r>
      <w:r w:rsidR="00B11EA4">
        <w:t xml:space="preserve">vé serait de l’ordre de 600.000 grains pour un NGE de 60. </w:t>
      </w:r>
      <w:r w:rsidR="00477829">
        <w:t>Avec ces paramètres l’équation</w:t>
      </w:r>
      <w:r w:rsidR="00966166">
        <w:t xml:space="preserve"> 1</w:t>
      </w:r>
      <w:r w:rsidR="00477829">
        <w:t xml:space="preserve"> montre que s</w:t>
      </w:r>
      <w:r w:rsidR="00B11EA4">
        <w:t xml:space="preserve">i l’agriculteur ne peut pas observer plus de 1000 épis, alors il aura plutôt intérêt à sélectionner sur grain individuel. </w:t>
      </w:r>
      <w:r w:rsidR="008241A9">
        <w:t>A l’inverse, s’il est possible d’observer plus de 1000 épis alors la sélection sur épi</w:t>
      </w:r>
      <w:r w:rsidR="00E01E90">
        <w:t xml:space="preserve"> permettra un meilleur progrès. </w:t>
      </w:r>
    </w:p>
    <w:p w14:paraId="1066AAD7" w14:textId="3CC78C39" w:rsidR="00166421" w:rsidRDefault="00243742" w:rsidP="00166421">
      <w:r>
        <w:t>En se plaçant dans</w:t>
      </w:r>
      <w:r w:rsidR="00E01E90">
        <w:t xml:space="preserve"> une situation où un agriculteur observe</w:t>
      </w:r>
      <w:r w:rsidR="00071E4B">
        <w:t xml:space="preserve"> plusieurs millions d</w:t>
      </w:r>
      <w:r w:rsidR="00E01E90">
        <w:t xml:space="preserve">e grains </w:t>
      </w:r>
      <w:r w:rsidR="00BA0D10">
        <w:t xml:space="preserve">et </w:t>
      </w:r>
      <w:r w:rsidR="00E01E90">
        <w:t>en sélectionne 10.000</w:t>
      </w:r>
      <w:r w:rsidR="00071E4B">
        <w:t xml:space="preserve"> </w:t>
      </w:r>
      <w:r>
        <w:t>o</w:t>
      </w:r>
      <w:r w:rsidR="00071E4B">
        <w:t xml:space="preserve">n se retrouve dans un cas où il faudrait observer au minimum 3000 épis pour que la sélection sur épi soit avantageuse. </w:t>
      </w:r>
      <w:r w:rsidR="00E01E90">
        <w:t>D</w:t>
      </w:r>
      <w:r w:rsidR="008526B5">
        <w:t>ans ce cas</w:t>
      </w:r>
      <w:r w:rsidR="00E01E90">
        <w:t>,</w:t>
      </w:r>
      <w:r w:rsidR="008526B5">
        <w:t xml:space="preserve"> augmenter grandement le nombre d’épis observés ne rend pas la sélection sur épi beaucoup plus avantageuse (les courbes NEO = 3000 et NEO = 5000 sont proches)</w:t>
      </w:r>
      <w:r w:rsidR="00F52DFF">
        <w:t>.</w:t>
      </w:r>
      <w:r w:rsidR="0067395D">
        <w:t xml:space="preserve"> </w:t>
      </w:r>
      <w:r w:rsidR="00221986">
        <w:t>De plus, l</w:t>
      </w:r>
      <w:r w:rsidR="0067395D">
        <w:t>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20A1B084"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 xml:space="preserve">Se retrouver dans une telle situation ne paraît pas très réaliste car observer 800.000 grains </w:t>
      </w:r>
      <w:r w:rsidR="00C00007">
        <w:t xml:space="preserve">pour leurs tailles </w:t>
      </w:r>
      <w:r w:rsidR="00C8361B">
        <w:t xml:space="preserve">est déjà réalisable aujourd’hui </w:t>
      </w:r>
      <w:r w:rsidR="00A545A6">
        <w:t xml:space="preserve">(avec des tamis) </w:t>
      </w:r>
      <w:r w:rsidR="00C8361B">
        <w:t>alors qu’ob</w:t>
      </w:r>
      <w:r w:rsidR="000A4381">
        <w:t xml:space="preserve">server 3000 épis est un gros </w:t>
      </w:r>
      <w:r w:rsidR="00C8361B">
        <w:t>travai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w:t>
      </w:r>
      <w:r w:rsidR="008441FD">
        <w:t xml:space="preserve"> sélection sur épi paraît </w:t>
      </w:r>
      <w:r w:rsidR="00C8361B">
        <w:t>infaisable, et la question se pose également pour la sélection sur grain.</w:t>
      </w:r>
    </w:p>
    <w:p w14:paraId="5F1E66D5" w14:textId="7685C2A8" w:rsidR="004A5210" w:rsidRDefault="004A5210" w:rsidP="004A5210"/>
    <w:p w14:paraId="6BA0F5C2" w14:textId="3E2EC741"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r w:rsidR="002D50B8">
        <w:t xml:space="preserve"> sans que beaucoup de grains individuels soient observables</w:t>
      </w:r>
      <w:r>
        <w:t>.</w:t>
      </w:r>
      <w:r w:rsidR="00762768">
        <w:t xml:space="preserve"> Des représentations graphiques</w:t>
      </w:r>
      <w:r w:rsidR="00A41EDE">
        <w:t xml:space="preserve"> sans échelle </w:t>
      </w:r>
      <w:r w:rsidR="00762768">
        <w:lastRenderedPageBreak/>
        <w:t xml:space="preserve">logarithmique et </w:t>
      </w:r>
      <w:r w:rsidR="00A41EDE">
        <w:t>en trois dimensions sont disponibles en annexe 3.</w:t>
      </w:r>
    </w:p>
    <w:p w14:paraId="4145A0BF" w14:textId="77777777" w:rsidR="00BC42C6" w:rsidRDefault="00BC42C6" w:rsidP="0062767B"/>
    <w:p w14:paraId="507031A3" w14:textId="37F70C08" w:rsidR="002E0557" w:rsidRDefault="002E0557" w:rsidP="0062767B">
      <w:pPr>
        <w:pStyle w:val="Titre1"/>
      </w:pPr>
      <w:bookmarkStart w:id="33" w:name="_Toc144832707"/>
      <w:r>
        <w:t>Discussion</w:t>
      </w:r>
      <w:bookmarkEnd w:id="33"/>
    </w:p>
    <w:p w14:paraId="1B954DDA" w14:textId="7187D8D7" w:rsidR="00E22313" w:rsidRDefault="00E22313" w:rsidP="00E22313">
      <w:pPr>
        <w:pStyle w:val="Titre2"/>
      </w:pPr>
      <w:bookmarkStart w:id="34" w:name="_Toc144832708"/>
      <w:r>
        <w:t>Retour sur les résultats de sélection</w:t>
      </w:r>
      <w:bookmarkEnd w:id="34"/>
    </w:p>
    <w:p w14:paraId="68D9B938" w14:textId="159480FD" w:rsidR="00125FD7" w:rsidRPr="00D87127" w:rsidRDefault="00B379F2" w:rsidP="007A7774">
      <w:r>
        <w:t xml:space="preserve">Mis à part pour la hauteur des plantes, les résultats de la sélection </w:t>
      </w:r>
      <w:r w:rsidR="004B71D9" w:rsidRPr="004B71D9">
        <w:rPr>
          <w:i/>
        </w:rPr>
        <w:t>in vivo</w:t>
      </w:r>
      <w:r>
        <w:t xml:space="preserve"> et de la sélection </w:t>
      </w:r>
      <w:r>
        <w:rPr>
          <w:i/>
        </w:rPr>
        <w:t>in silico</w:t>
      </w:r>
      <w:r>
        <w:t xml:space="preserve"> ne concordent pas</w:t>
      </w:r>
      <w:r w:rsidR="00CC5B95">
        <w:t xml:space="preserve"> complètement</w:t>
      </w:r>
      <w:r>
        <w:t xml:space="preserve">. </w:t>
      </w:r>
      <w:r w:rsidR="00ED291E">
        <w:t xml:space="preserve">Il était attendu que la sélection sur grain déplace la hauteur de la population dans la sélection </w:t>
      </w:r>
      <w:r w:rsidR="00ED291E">
        <w:rPr>
          <w:i/>
        </w:rPr>
        <w:t>in vivo</w:t>
      </w:r>
      <w:r w:rsidR="00D87127">
        <w:t xml:space="preserve"> car les grains semés ont été produits</w:t>
      </w:r>
      <w:r w:rsidR="00ED291E">
        <w:t xml:space="preserve"> dans un contexte de compétition entre les plantes</w:t>
      </w:r>
      <w:r w:rsidR="00D87127">
        <w:t xml:space="preserve"> où les grandes plantes ont accès à plus de ressource et font de plus gros grains. Les grains plantés dans le dispositif de sélection </w:t>
      </w:r>
      <w:r w:rsidR="00D87127">
        <w:rPr>
          <w:i/>
        </w:rPr>
        <w:t>in silico</w:t>
      </w:r>
      <w:r w:rsidR="00D87127">
        <w:t xml:space="preserve"> n’ont pas été produits dans de telles conditions. Il y a donc bien </w:t>
      </w:r>
      <w:r w:rsidR="00F26CC4">
        <w:t xml:space="preserve">eu </w:t>
      </w:r>
      <w:r w:rsidR="00D87127">
        <w:t>une sélection indirecte sur la hauteur des plants lors de la sélection sur la taille des grains. Nous n’</w:t>
      </w:r>
      <w:r w:rsidR="00121706">
        <w:t>avons pas étudié si cela est dû à une</w:t>
      </w:r>
      <w:r w:rsidR="00D87127">
        <w:t xml:space="preserve"> corrélation est génétique ou si </w:t>
      </w:r>
      <w:r w:rsidR="00121706">
        <w:t>c’</w:t>
      </w:r>
      <w:r w:rsidR="00D87127">
        <w:t>est l</w:t>
      </w:r>
      <w:r w:rsidR="00121706">
        <w:t>ié</w:t>
      </w:r>
      <w:r w:rsidR="00A13A1F">
        <w:t xml:space="preserve"> à une meilleure implantation des gros grains : </w:t>
      </w:r>
      <w:r w:rsidR="00A13A1F">
        <w:fldChar w:fldCharType="begin"/>
      </w:r>
      <w:r w:rsidR="00A13A1F">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Competitive plants, communal plants, and yield in wheat crops","author":[{"family":"Donald","given":"CM"}],"issued":{"date-parts":[["1981"]]}}}],"schema":"https://github.com/citation-style-language/schema/raw/master/csl-citation.json"} </w:instrText>
      </w:r>
      <w:r w:rsidR="00A13A1F">
        <w:fldChar w:fldCharType="separate"/>
      </w:r>
      <w:r w:rsidR="00A13A1F" w:rsidRPr="00BF4733">
        <w:t xml:space="preserve">Donald, </w:t>
      </w:r>
      <w:r w:rsidR="00A13A1F">
        <w:t>(</w:t>
      </w:r>
      <w:r w:rsidR="00A13A1F" w:rsidRPr="00BF4733">
        <w:t>1981</w:t>
      </w:r>
      <w:r w:rsidR="00A13A1F">
        <w:fldChar w:fldCharType="end"/>
      </w:r>
      <w:r w:rsidR="00A13A1F">
        <w:t xml:space="preserve">) (cité dans </w:t>
      </w:r>
      <w:r w:rsidR="00A13A1F">
        <w:fldChar w:fldCharType="begin"/>
      </w:r>
      <w:r w:rsidR="00A13A1F">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A13A1F">
        <w:fldChar w:fldCharType="separate"/>
      </w:r>
      <w:r w:rsidR="00A13A1F" w:rsidRPr="00BF4733">
        <w:t>Sadras, 2007)</w:t>
      </w:r>
      <w:r w:rsidR="00A13A1F">
        <w:fldChar w:fldCharType="end"/>
      </w:r>
      <w:r w:rsidR="00A13A1F">
        <w:t>) a montré qu’à génotype constant, un semis constitué de gros grains avait un meilleur rendement qu’un semis constitué de petits grains</w:t>
      </w:r>
      <w:r w:rsidR="00B50AD5">
        <w:t>, et un effet similaire est peut-être possible sur la hauteur des plants.</w:t>
      </w:r>
    </w:p>
    <w:p w14:paraId="783278F0" w14:textId="16BA2117" w:rsidR="00637BDE" w:rsidRDefault="00B379F2" w:rsidP="003B252E">
      <w:r>
        <w:t xml:space="preserve">Seule la sélection des petits grains a permis de </w:t>
      </w:r>
      <w:r w:rsidR="00CC5B95">
        <w:t xml:space="preserve">modifier la valeur du caractère en sélection </w:t>
      </w:r>
      <w:r w:rsidR="004B71D9" w:rsidRPr="004B71D9">
        <w:rPr>
          <w:i/>
        </w:rPr>
        <w:t>in vivo</w:t>
      </w:r>
      <w:r w:rsidR="00CC5B95">
        <w:t xml:space="preserve"> tandis</w:t>
      </w:r>
      <w:r>
        <w:t xml:space="preserve"> que la sélection de gros grain a fonctionné en sélection </w:t>
      </w:r>
      <w:r>
        <w:rPr>
          <w:i/>
        </w:rPr>
        <w:t>in silico</w:t>
      </w:r>
      <w:r>
        <w:t xml:space="preserve">. </w:t>
      </w:r>
      <w:r w:rsidR="00AC5399">
        <w:t xml:space="preserve">On pourrait attribuer cette différence au fait que l’expérimentation de sélection </w:t>
      </w:r>
      <w:r w:rsidR="004B71D9" w:rsidRPr="004B71D9">
        <w:rPr>
          <w:i/>
        </w:rPr>
        <w:t>in vivo</w:t>
      </w:r>
      <w:r w:rsidR="00AC5399">
        <w:t xml:space="preserve"> n’était pas d’une grande qualité. Des effets importants liés aux micro-parcelles étaient présents et ce dispositif ne permettait</w:t>
      </w:r>
      <w:r w:rsidR="00582908">
        <w:t xml:space="preserve"> pas</w:t>
      </w:r>
      <w:r w:rsidR="00AC5399">
        <w:t xml:space="preserve"> une grande puissance statistique. </w:t>
      </w:r>
      <w:r w:rsidR="00484487">
        <w:t xml:space="preserve">On peut aussi penser que l’intensité de sélection sur grain en sélection </w:t>
      </w:r>
      <w:r w:rsidR="00484487" w:rsidRPr="004B71D9">
        <w:rPr>
          <w:i/>
        </w:rPr>
        <w:t>in vivo</w:t>
      </w:r>
      <w:r w:rsidR="00484487">
        <w:t xml:space="preserve"> n’ait en fait pas été assez forte (la différentielle de sélection était de l’ordre d’un écart-type). </w:t>
      </w:r>
      <w:r w:rsidR="00AC5399">
        <w:t xml:space="preserve">Il serait néanmoins intéressant de continuer cette expérimentation et de continuer à sélectionner à partir des populations fondées pour avoir des résultats de meilleure qualité. </w:t>
      </w:r>
      <w:r w:rsidR="006F3C10">
        <w:t>De plus, e</w:t>
      </w:r>
      <w:r w:rsidR="00BD23B3">
        <w:t xml:space="preserve">n sélection </w:t>
      </w:r>
      <w:r w:rsidR="00BD23B3">
        <w:rPr>
          <w:i/>
        </w:rPr>
        <w:t>in silico</w:t>
      </w:r>
      <w:r w:rsidR="00BD23B3">
        <w:t xml:space="preserve"> nous avons fait l’hypothèse que les plantes se comportaient de la même manière dans une population non sélectionnée </w:t>
      </w:r>
      <w:r w:rsidR="002A227B">
        <w:t xml:space="preserve">(avec toute la diversité génétique) </w:t>
      </w:r>
      <w:r w:rsidR="00BD23B3">
        <w:t>et dans une population sélectionnée</w:t>
      </w:r>
      <w:r w:rsidR="002A227B">
        <w:t xml:space="preserve"> (avec moins de diversité)</w:t>
      </w:r>
      <w:r w:rsidR="00BD23B3">
        <w:t xml:space="preserve">. </w:t>
      </w:r>
      <w:r w:rsidR="001748D4">
        <w:t xml:space="preserve">Or, </w:t>
      </w:r>
      <w:r w:rsidR="00A94A55">
        <w:t>les blés se comportent</w:t>
      </w:r>
      <w:r w:rsidR="00F5638B">
        <w:t xml:space="preserve"> d</w:t>
      </w:r>
      <w:r w:rsidR="002A227B">
        <w:t>ifféremment</w:t>
      </w:r>
      <w:r w:rsidR="00E51A15">
        <w:t xml:space="preserve"> selon le niveau de diversité de la population dans laquelle ils poussent </w:t>
      </w:r>
      <w:r w:rsidR="00E51A15">
        <w:fldChar w:fldCharType="begin"/>
      </w:r>
      <w:r w:rsidR="00E51A15">
        <w:instrText xml:space="preserve"> ADDIN ZOTERO_ITEM CSL_CITATION {"citationID":"dmvI1Wnp","properties":{"formattedCitation":"(Li et al., 2023)","plainCitation":"(Li et al., 2023)","noteIndex":0},"citationItems":[{"id":4995,"uris":["http://zotero.org/groups/4992050/items/IEVUC2SX"],"itemData":{"id":4995,"type":"article-journal","abstract":"There is abundant evidence that biodiversity promotes ecosystem functions in various ecosystems, and recent syntheses stress the need to promote biodiversity in agroecosystems to enhance productivity and stability in a changing climate. Yet, how we can better manipulate genetic biodiversity to achieve these goals in intensive cropping systems is not well understood. Using a large-scale intensive wheat cropping experiment, we studied the effects of wheat genetic diversity on productivity at multiple levels. The results show that the overyielding effects were achieved in mixed cropping at the population, cultivar, and individual levels, which can be considered as a promising way to enhance food security. In addition, wheat cultivar mixtures were temporally more stable than the monocultures. These point to a combination of the positive and negative effects, including complementarity, selection, and competition, in mixtures that affect the cultivars' collective strategies, which are determined by both the complexity of the mixture and the environmental conditions. Furthermore, we found nonmonotonic genetic diversity-productivity relationships that are consistent at multiple levels, suggesting that increasing the number of cultivars in mixed cropping does not always promote productivity. Our results can be directly interpreted for policy and management in ecological cropping systems.","container-title":"European Journal of Agronomy","DOI":"10.1016/j.eja.2022.126676","ISSN":"1161-0301","journalAbbreviation":"European Journal of Agronomy","page":"126676","source":"ScienceDirect","title":"The genetic diversity-productivity effect in wheat cultivar mixtures at multiple levels","volume":"142","author":[{"family":"Li","given":"Li"},{"family":"Giller","given":"Paul"},{"family":"Peng","given":"Peng"},{"family":"Guo","given":"Yanbin"},{"family":"Zhang","given":"Sasa"},{"family":"Hu","given":"Zhengjiang"},{"family":"Wang","given":"Xijiu"},{"family":"Zhao","given":"Guishen"}],"issued":{"date-parts":[["2023",1,1]]}}}],"schema":"https://github.com/citation-style-language/schema/raw/master/csl-citation.json"} </w:instrText>
      </w:r>
      <w:r w:rsidR="00E51A15">
        <w:fldChar w:fldCharType="separate"/>
      </w:r>
      <w:r w:rsidR="00E51A15" w:rsidRPr="00E51A15">
        <w:t>(Li et al., 2023)</w:t>
      </w:r>
      <w:r w:rsidR="00E51A15">
        <w:fldChar w:fldCharType="end"/>
      </w:r>
      <w:r w:rsidR="00E51A15">
        <w:t>,</w:t>
      </w:r>
      <w:r w:rsidR="007F1D7B">
        <w:t xml:space="preserve"> et l’effet de la divers</w:t>
      </w:r>
      <w:r w:rsidR="003D5A5C">
        <w:t>ité semble être plus marqué</w:t>
      </w:r>
      <w:r w:rsidR="002A227B">
        <w:t xml:space="preserve"> en conditions stressantes </w:t>
      </w:r>
      <w:r w:rsidR="002A227B">
        <w:fldChar w:fldCharType="begin"/>
      </w:r>
      <w:r w:rsidR="002A227B">
        <w:instrText xml:space="preserve"> ADDIN ZOTERO_ITEM CSL_CITATION {"citationID":"Ln2H6CBI","properties":{"formattedCitation":"(D\\uc0\\u246{}ring et al., 2010)","plainCitation":"(Döring et al., 2010)","noteIndex":0},"citationItems":[{"id":4994,"uris":["http://zotero.org/groups/4992050/items/9IHRP7W6"],"itemData":{"id":4994,"type":"article-journal","container-title":"Breeding for Resilience: a strategy for organic and low-input farming systems","page":"47–50","title":"Breeding for resilience in wheat–Nature’s choice","author":[{"family":"Döring","given":"TF"},{"family":"Wolfe","given":"Martin"},{"family":"Jones","given":"Hannah"},{"family":"Pearce","given":"Helen"},{"family":"Zhan","given":"Jaisui"},{"literal":"others"}],"issued":{"date-parts":[["2010"]]}}}],"schema":"https://github.com/citation-style-language/schema/raw/master/csl-citation.json"} </w:instrText>
      </w:r>
      <w:r w:rsidR="002A227B">
        <w:fldChar w:fldCharType="separate"/>
      </w:r>
      <w:r w:rsidR="002A227B" w:rsidRPr="002A227B">
        <w:t>(Döring et al., 2010)</w:t>
      </w:r>
      <w:r w:rsidR="002A227B">
        <w:fldChar w:fldCharType="end"/>
      </w:r>
      <w:r w:rsidR="00F5638B">
        <w:t xml:space="preserve">. </w:t>
      </w:r>
    </w:p>
    <w:p w14:paraId="7D942C32" w14:textId="77777777" w:rsidR="0030186A" w:rsidRDefault="0030186A" w:rsidP="003B252E"/>
    <w:p w14:paraId="6ADBEDC4" w14:textId="2EDED0DE" w:rsidR="003B252E" w:rsidRDefault="003B252E" w:rsidP="003B252E">
      <w:r>
        <w:t>L</w:t>
      </w:r>
      <w:r w:rsidR="00A45AA3">
        <w:t xml:space="preserve">es résultats de sélection </w:t>
      </w:r>
      <w:r w:rsidR="00A45AA3">
        <w:rPr>
          <w:i/>
        </w:rPr>
        <w:t xml:space="preserve">in silico </w:t>
      </w:r>
      <w:r w:rsidR="00A45AA3">
        <w:t xml:space="preserve">concordent plus avec les résultats trouvés dans la littérature que les résultats de sélection </w:t>
      </w:r>
      <w:r w:rsidR="004B71D9" w:rsidRPr="004B71D9">
        <w:rPr>
          <w:i/>
        </w:rPr>
        <w:t>in vivo</w:t>
      </w:r>
      <w:r>
        <w:t xml:space="preserve">. </w:t>
      </w:r>
      <w:r w:rsidRPr="00065447">
        <w:t xml:space="preserve">La littérature sur la sélection massale sur la taille des grains n’est pas très étendue. </w:t>
      </w:r>
      <w:r w:rsidR="00070E9A">
        <w:t>Les résultats des études que nous avons pu trouver sont résumés dans le tableau 3.</w:t>
      </w:r>
    </w:p>
    <w:p w14:paraId="34FF9038" w14:textId="77777777" w:rsidR="00BC0DA7" w:rsidRPr="00065447" w:rsidRDefault="00BC0DA7" w:rsidP="003B252E"/>
    <w:p w14:paraId="123D58F0" w14:textId="77777777" w:rsidR="003B252E" w:rsidRPr="00065447" w:rsidRDefault="003B252E" w:rsidP="003B252E"/>
    <w:tbl>
      <w:tblPr>
        <w:tblStyle w:val="Grilledutableau"/>
        <w:tblW w:w="9351" w:type="dxa"/>
        <w:tblLayout w:type="fixed"/>
        <w:tblLook w:val="04A0" w:firstRow="1" w:lastRow="0" w:firstColumn="1" w:lastColumn="0" w:noHBand="0" w:noVBand="1"/>
        <w:tblCaption w:val="Résultats d'études sur la sélection massale pour le PMG dans des populations de blé"/>
      </w:tblPr>
      <w:tblGrid>
        <w:gridCol w:w="1266"/>
        <w:gridCol w:w="1070"/>
        <w:gridCol w:w="871"/>
        <w:gridCol w:w="757"/>
        <w:gridCol w:w="851"/>
        <w:gridCol w:w="709"/>
        <w:gridCol w:w="992"/>
        <w:gridCol w:w="992"/>
        <w:gridCol w:w="851"/>
        <w:gridCol w:w="992"/>
      </w:tblGrid>
      <w:tr w:rsidR="00DF3867" w:rsidRPr="00065447" w14:paraId="6A698AF0" w14:textId="77777777" w:rsidTr="00F96AF7">
        <w:trPr>
          <w:trHeight w:val="330"/>
        </w:trPr>
        <w:tc>
          <w:tcPr>
            <w:tcW w:w="1266" w:type="dxa"/>
          </w:tcPr>
          <w:p w14:paraId="5689B5D8" w14:textId="77777777" w:rsidR="00DF3867" w:rsidRPr="00E2265C" w:rsidRDefault="00DF3867" w:rsidP="00DF3867">
            <w:pPr>
              <w:spacing w:line="240" w:lineRule="auto"/>
              <w:jc w:val="center"/>
              <w:rPr>
                <w:b/>
                <w:sz w:val="16"/>
                <w:szCs w:val="18"/>
              </w:rPr>
            </w:pPr>
            <w:r w:rsidRPr="00E2265C">
              <w:rPr>
                <w:b/>
                <w:sz w:val="16"/>
                <w:szCs w:val="18"/>
              </w:rPr>
              <w:lastRenderedPageBreak/>
              <w:t>Population</w:t>
            </w:r>
          </w:p>
        </w:tc>
        <w:tc>
          <w:tcPr>
            <w:tcW w:w="1070" w:type="dxa"/>
          </w:tcPr>
          <w:p w14:paraId="7C120452" w14:textId="77777777" w:rsidR="00DF3867" w:rsidRPr="00E2265C" w:rsidRDefault="00DF3867" w:rsidP="00DF3867">
            <w:pPr>
              <w:spacing w:line="240" w:lineRule="auto"/>
              <w:jc w:val="center"/>
              <w:rPr>
                <w:b/>
                <w:sz w:val="16"/>
                <w:szCs w:val="18"/>
              </w:rPr>
            </w:pPr>
            <w:r w:rsidRPr="00E2265C">
              <w:rPr>
                <w:b/>
                <w:sz w:val="16"/>
                <w:szCs w:val="18"/>
              </w:rPr>
              <w:t>Type de sélection</w:t>
            </w:r>
          </w:p>
        </w:tc>
        <w:tc>
          <w:tcPr>
            <w:tcW w:w="871" w:type="dxa"/>
          </w:tcPr>
          <w:p w14:paraId="5A3CAA5C" w14:textId="0508E1EC" w:rsidR="00DF3867" w:rsidRPr="00E2265C" w:rsidRDefault="00DF3867" w:rsidP="00DF3867">
            <w:pPr>
              <w:spacing w:line="240" w:lineRule="auto"/>
              <w:jc w:val="center"/>
              <w:rPr>
                <w:b/>
                <w:sz w:val="16"/>
                <w:szCs w:val="18"/>
              </w:rPr>
            </w:pPr>
            <w:r>
              <w:rPr>
                <w:b/>
                <w:sz w:val="16"/>
                <w:szCs w:val="18"/>
              </w:rPr>
              <w:t xml:space="preserve">Nb </w:t>
            </w:r>
            <w:r w:rsidRPr="00E2265C">
              <w:rPr>
                <w:b/>
                <w:sz w:val="16"/>
                <w:szCs w:val="18"/>
              </w:rPr>
              <w:t>cycles</w:t>
            </w:r>
          </w:p>
        </w:tc>
        <w:tc>
          <w:tcPr>
            <w:tcW w:w="757" w:type="dxa"/>
          </w:tcPr>
          <w:p w14:paraId="64606CE7" w14:textId="77777777" w:rsidR="00DF3867" w:rsidRPr="00E2265C" w:rsidRDefault="00DF3867" w:rsidP="00DF3867">
            <w:pPr>
              <w:spacing w:line="240" w:lineRule="auto"/>
              <w:jc w:val="center"/>
              <w:rPr>
                <w:b/>
                <w:sz w:val="16"/>
                <w:szCs w:val="18"/>
              </w:rPr>
            </w:pPr>
            <w:r w:rsidRPr="00E2265C">
              <w:rPr>
                <w:b/>
                <w:sz w:val="16"/>
                <w:szCs w:val="18"/>
              </w:rPr>
              <w:t>PMG</w:t>
            </w:r>
          </w:p>
        </w:tc>
        <w:tc>
          <w:tcPr>
            <w:tcW w:w="851" w:type="dxa"/>
          </w:tcPr>
          <w:p w14:paraId="68BAE7F0" w14:textId="06EA9E19" w:rsidR="00DF3867" w:rsidRPr="00DF3867" w:rsidRDefault="00DF3867" w:rsidP="00DF3867">
            <w:pPr>
              <w:spacing w:line="240" w:lineRule="auto"/>
              <w:jc w:val="center"/>
              <w:rPr>
                <w:b/>
                <w:sz w:val="16"/>
                <w:szCs w:val="18"/>
              </w:rPr>
            </w:pPr>
            <w:r w:rsidRPr="00DF3867">
              <w:rPr>
                <w:b/>
                <w:sz w:val="16"/>
                <w:szCs w:val="18"/>
              </w:rPr>
              <w:t>Rdt</w:t>
            </w:r>
          </w:p>
        </w:tc>
        <w:tc>
          <w:tcPr>
            <w:tcW w:w="709" w:type="dxa"/>
          </w:tcPr>
          <w:p w14:paraId="1C51B654" w14:textId="290F5B86" w:rsidR="00DF3867" w:rsidRPr="00E2265C" w:rsidRDefault="00DF3867" w:rsidP="00DF3867">
            <w:pPr>
              <w:spacing w:line="240" w:lineRule="auto"/>
              <w:jc w:val="center"/>
              <w:rPr>
                <w:b/>
                <w:sz w:val="16"/>
                <w:szCs w:val="18"/>
              </w:rPr>
            </w:pPr>
            <w:r w:rsidRPr="00E2265C">
              <w:rPr>
                <w:b/>
                <w:sz w:val="16"/>
                <w:szCs w:val="18"/>
              </w:rPr>
              <w:t>Prot</w:t>
            </w:r>
          </w:p>
        </w:tc>
        <w:tc>
          <w:tcPr>
            <w:tcW w:w="992" w:type="dxa"/>
          </w:tcPr>
          <w:p w14:paraId="05CC8298" w14:textId="051E4512" w:rsidR="00DF3867" w:rsidRPr="00E2265C" w:rsidRDefault="00DF3867" w:rsidP="00DF3867">
            <w:pPr>
              <w:spacing w:line="240" w:lineRule="auto"/>
              <w:jc w:val="center"/>
              <w:rPr>
                <w:b/>
                <w:sz w:val="16"/>
                <w:szCs w:val="18"/>
              </w:rPr>
            </w:pPr>
            <w:r w:rsidRPr="00E2265C">
              <w:rPr>
                <w:b/>
                <w:sz w:val="16"/>
                <w:szCs w:val="18"/>
              </w:rPr>
              <w:t>Preco</w:t>
            </w:r>
          </w:p>
        </w:tc>
        <w:tc>
          <w:tcPr>
            <w:tcW w:w="992" w:type="dxa"/>
          </w:tcPr>
          <w:p w14:paraId="443F907D" w14:textId="77777777" w:rsidR="00DF3867" w:rsidRPr="00E2265C" w:rsidRDefault="00DF3867" w:rsidP="00DF3867">
            <w:pPr>
              <w:spacing w:line="240" w:lineRule="auto"/>
              <w:jc w:val="center"/>
              <w:rPr>
                <w:b/>
                <w:sz w:val="16"/>
                <w:szCs w:val="18"/>
              </w:rPr>
            </w:pPr>
            <w:r w:rsidRPr="00E2265C">
              <w:rPr>
                <w:b/>
                <w:sz w:val="16"/>
                <w:szCs w:val="18"/>
              </w:rPr>
              <w:t>Grains/epi</w:t>
            </w:r>
          </w:p>
        </w:tc>
        <w:tc>
          <w:tcPr>
            <w:tcW w:w="851" w:type="dxa"/>
          </w:tcPr>
          <w:p w14:paraId="5596EB8B" w14:textId="65B8B857" w:rsidR="00DF3867" w:rsidRPr="00E2265C" w:rsidRDefault="00DF3867" w:rsidP="00DF3867">
            <w:pPr>
              <w:spacing w:line="240" w:lineRule="auto"/>
              <w:jc w:val="center"/>
              <w:rPr>
                <w:b/>
                <w:sz w:val="16"/>
                <w:szCs w:val="18"/>
              </w:rPr>
            </w:pPr>
            <w:r w:rsidRPr="00E2265C">
              <w:rPr>
                <w:b/>
                <w:sz w:val="16"/>
                <w:szCs w:val="18"/>
              </w:rPr>
              <w:t>Hauteur</w:t>
            </w:r>
          </w:p>
        </w:tc>
        <w:tc>
          <w:tcPr>
            <w:tcW w:w="992" w:type="dxa"/>
          </w:tcPr>
          <w:p w14:paraId="19D70F10" w14:textId="77777777" w:rsidR="00DF3867" w:rsidRPr="00E2265C" w:rsidRDefault="00DF3867" w:rsidP="00DF3867">
            <w:pPr>
              <w:spacing w:line="240" w:lineRule="auto"/>
              <w:jc w:val="center"/>
              <w:rPr>
                <w:b/>
                <w:sz w:val="16"/>
                <w:szCs w:val="18"/>
              </w:rPr>
            </w:pPr>
            <w:r w:rsidRPr="00E2265C">
              <w:rPr>
                <w:b/>
                <w:sz w:val="16"/>
                <w:szCs w:val="18"/>
              </w:rPr>
              <w:t>Référence</w:t>
            </w:r>
          </w:p>
        </w:tc>
      </w:tr>
      <w:tr w:rsidR="00DF3867" w:rsidRPr="00065447" w14:paraId="7BFB41FC" w14:textId="77777777" w:rsidTr="00F96AF7">
        <w:trPr>
          <w:trHeight w:val="330"/>
        </w:trPr>
        <w:tc>
          <w:tcPr>
            <w:tcW w:w="1266" w:type="dxa"/>
          </w:tcPr>
          <w:p w14:paraId="6E0406E1"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B88E2F2"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3D772579"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1EE55858" w14:textId="77777777" w:rsidR="00DF3867" w:rsidRPr="00E2265C" w:rsidRDefault="00DF3867" w:rsidP="00DF3867">
            <w:pPr>
              <w:spacing w:line="240" w:lineRule="auto"/>
              <w:jc w:val="center"/>
              <w:rPr>
                <w:sz w:val="16"/>
                <w:szCs w:val="18"/>
              </w:rPr>
            </w:pPr>
            <w:r w:rsidRPr="00E2265C">
              <w:rPr>
                <w:sz w:val="16"/>
                <w:szCs w:val="18"/>
              </w:rPr>
              <w:t>+2.4%</w:t>
            </w:r>
          </w:p>
        </w:tc>
        <w:tc>
          <w:tcPr>
            <w:tcW w:w="851" w:type="dxa"/>
            <w:shd w:val="clear" w:color="auto" w:fill="auto"/>
          </w:tcPr>
          <w:p w14:paraId="11830C38" w14:textId="77777777" w:rsidR="00DF3867" w:rsidRDefault="00DF3867" w:rsidP="00DF3867">
            <w:pPr>
              <w:spacing w:line="240" w:lineRule="auto"/>
              <w:jc w:val="center"/>
              <w:rPr>
                <w:sz w:val="16"/>
                <w:szCs w:val="18"/>
              </w:rPr>
            </w:pPr>
            <w:r w:rsidRPr="00DF3867">
              <w:rPr>
                <w:sz w:val="16"/>
                <w:szCs w:val="18"/>
              </w:rPr>
              <w:t>+30%</w:t>
            </w:r>
          </w:p>
          <w:p w14:paraId="4FDA1382" w14:textId="437F9BA6" w:rsidR="00DF3867" w:rsidRPr="00DF3867" w:rsidRDefault="00DF3867" w:rsidP="00DF3867">
            <w:pPr>
              <w:spacing w:line="240" w:lineRule="auto"/>
              <w:jc w:val="center"/>
              <w:rPr>
                <w:sz w:val="16"/>
                <w:szCs w:val="18"/>
              </w:rPr>
            </w:pPr>
            <w:r w:rsidRPr="00DF3867">
              <w:rPr>
                <w:sz w:val="16"/>
                <w:szCs w:val="18"/>
              </w:rPr>
              <w:t>/cycle</w:t>
            </w:r>
          </w:p>
        </w:tc>
        <w:tc>
          <w:tcPr>
            <w:tcW w:w="709" w:type="dxa"/>
            <w:shd w:val="clear" w:color="auto" w:fill="BFBFBF" w:themeFill="background1" w:themeFillShade="BF"/>
          </w:tcPr>
          <w:p w14:paraId="0866A8E6" w14:textId="4F024782"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56A343A"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422467"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6D7B7E00" w14:textId="77777777" w:rsidR="00DF3867" w:rsidRPr="00E2265C" w:rsidRDefault="00DF3867" w:rsidP="00DF3867">
            <w:pPr>
              <w:spacing w:line="240" w:lineRule="auto"/>
              <w:jc w:val="center"/>
              <w:rPr>
                <w:sz w:val="16"/>
                <w:szCs w:val="18"/>
              </w:rPr>
            </w:pPr>
          </w:p>
        </w:tc>
        <w:tc>
          <w:tcPr>
            <w:tcW w:w="992" w:type="dxa"/>
          </w:tcPr>
          <w:p w14:paraId="359DA622" w14:textId="2D8F4EAC"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E2265C">
              <w:rPr>
                <w:sz w:val="16"/>
                <w:szCs w:val="18"/>
              </w:rPr>
              <w:fldChar w:fldCharType="separate"/>
            </w:r>
            <w:r w:rsidRPr="00E2265C">
              <w:rPr>
                <w:sz w:val="16"/>
              </w:rPr>
              <w:t>(Derera and Bhatt, 1972)</w:t>
            </w:r>
            <w:r w:rsidRPr="00E2265C">
              <w:rPr>
                <w:sz w:val="16"/>
                <w:szCs w:val="18"/>
              </w:rPr>
              <w:fldChar w:fldCharType="end"/>
            </w:r>
          </w:p>
        </w:tc>
      </w:tr>
      <w:tr w:rsidR="00DF3867" w:rsidRPr="00065447" w14:paraId="2A72F7C1" w14:textId="77777777" w:rsidTr="00F96AF7">
        <w:trPr>
          <w:trHeight w:val="330"/>
        </w:trPr>
        <w:tc>
          <w:tcPr>
            <w:tcW w:w="1266" w:type="dxa"/>
          </w:tcPr>
          <w:p w14:paraId="711F665E" w14:textId="77777777" w:rsidR="00DF3867" w:rsidRPr="00E2265C" w:rsidRDefault="00DF3867" w:rsidP="00DF3867">
            <w:pPr>
              <w:spacing w:line="240" w:lineRule="auto"/>
              <w:jc w:val="center"/>
              <w:rPr>
                <w:sz w:val="16"/>
                <w:szCs w:val="18"/>
              </w:rPr>
            </w:pPr>
            <w:r w:rsidRPr="00E2265C">
              <w:rPr>
                <w:sz w:val="16"/>
                <w:szCs w:val="18"/>
              </w:rPr>
              <w:t>90 pop biparentales</w:t>
            </w:r>
          </w:p>
        </w:tc>
        <w:tc>
          <w:tcPr>
            <w:tcW w:w="1070" w:type="dxa"/>
          </w:tcPr>
          <w:p w14:paraId="5CA70DDF"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0FCC093E"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218B5236"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BFBFBF" w:themeFill="background1" w:themeFillShade="BF"/>
          </w:tcPr>
          <w:p w14:paraId="24D3E582" w14:textId="77777777" w:rsidR="00DF3867" w:rsidRPr="00DF3867" w:rsidRDefault="00DF3867" w:rsidP="00DF3867">
            <w:pPr>
              <w:spacing w:line="240" w:lineRule="auto"/>
              <w:jc w:val="center"/>
              <w:rPr>
                <w:sz w:val="16"/>
                <w:szCs w:val="18"/>
              </w:rPr>
            </w:pPr>
          </w:p>
        </w:tc>
        <w:tc>
          <w:tcPr>
            <w:tcW w:w="709" w:type="dxa"/>
          </w:tcPr>
          <w:p w14:paraId="6B791FAD" w14:textId="74952758" w:rsidR="00DF3867" w:rsidRPr="00E2265C" w:rsidRDefault="00DF3867" w:rsidP="00DF3867">
            <w:pPr>
              <w:spacing w:line="240" w:lineRule="auto"/>
              <w:jc w:val="center"/>
              <w:rPr>
                <w:sz w:val="16"/>
                <w:szCs w:val="18"/>
              </w:rPr>
            </w:pPr>
            <w:r w:rsidRPr="00E2265C">
              <w:rPr>
                <w:sz w:val="16"/>
                <w:szCs w:val="18"/>
              </w:rPr>
              <w:t>-</w:t>
            </w:r>
          </w:p>
        </w:tc>
        <w:tc>
          <w:tcPr>
            <w:tcW w:w="992" w:type="dxa"/>
          </w:tcPr>
          <w:p w14:paraId="20C123C4"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2396E9E3" w14:textId="77777777" w:rsidR="00DF3867" w:rsidRPr="00E2265C" w:rsidRDefault="00DF3867" w:rsidP="00DF3867">
            <w:pPr>
              <w:spacing w:line="240" w:lineRule="auto"/>
              <w:jc w:val="center"/>
              <w:rPr>
                <w:sz w:val="16"/>
                <w:szCs w:val="18"/>
              </w:rPr>
            </w:pPr>
            <w:r w:rsidRPr="00E2265C">
              <w:rPr>
                <w:sz w:val="16"/>
                <w:szCs w:val="18"/>
              </w:rPr>
              <w:t>+</w:t>
            </w:r>
          </w:p>
        </w:tc>
        <w:tc>
          <w:tcPr>
            <w:tcW w:w="851" w:type="dxa"/>
          </w:tcPr>
          <w:p w14:paraId="6F975C7D"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1CC41C00" w14:textId="3024DBB6"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E2265C">
              <w:rPr>
                <w:sz w:val="16"/>
                <w:szCs w:val="18"/>
              </w:rPr>
              <w:fldChar w:fldCharType="separate"/>
            </w:r>
            <w:r w:rsidRPr="00E2265C">
              <w:rPr>
                <w:sz w:val="16"/>
              </w:rPr>
              <w:t>(Rivière et al., 2015)</w:t>
            </w:r>
            <w:r w:rsidRPr="00E2265C">
              <w:rPr>
                <w:sz w:val="16"/>
                <w:szCs w:val="18"/>
              </w:rPr>
              <w:fldChar w:fldCharType="end"/>
            </w:r>
          </w:p>
        </w:tc>
      </w:tr>
      <w:tr w:rsidR="00DF3867" w:rsidRPr="00065447" w14:paraId="3DDE0C34" w14:textId="77777777" w:rsidTr="00F96AF7">
        <w:trPr>
          <w:trHeight w:val="330"/>
        </w:trPr>
        <w:tc>
          <w:tcPr>
            <w:tcW w:w="1266" w:type="dxa"/>
          </w:tcPr>
          <w:p w14:paraId="17977318" w14:textId="77777777" w:rsidR="00DF3867" w:rsidRPr="00E2265C" w:rsidRDefault="00DF3867" w:rsidP="00DF3867">
            <w:pPr>
              <w:spacing w:line="240" w:lineRule="auto"/>
              <w:jc w:val="center"/>
              <w:rPr>
                <w:sz w:val="16"/>
                <w:szCs w:val="18"/>
              </w:rPr>
            </w:pPr>
            <w:r w:rsidRPr="00E2265C">
              <w:rPr>
                <w:sz w:val="16"/>
                <w:szCs w:val="18"/>
              </w:rPr>
              <w:t>3 pop biparentales</w:t>
            </w:r>
          </w:p>
        </w:tc>
        <w:tc>
          <w:tcPr>
            <w:tcW w:w="1070" w:type="dxa"/>
          </w:tcPr>
          <w:p w14:paraId="28271A3D" w14:textId="77777777" w:rsidR="00DF3867" w:rsidRPr="00E2265C" w:rsidRDefault="00DF3867" w:rsidP="00DF3867">
            <w:pPr>
              <w:spacing w:line="240" w:lineRule="auto"/>
              <w:jc w:val="center"/>
              <w:rPr>
                <w:sz w:val="16"/>
                <w:szCs w:val="18"/>
              </w:rPr>
            </w:pPr>
            <w:r w:rsidRPr="00E2265C">
              <w:rPr>
                <w:sz w:val="16"/>
                <w:szCs w:val="18"/>
              </w:rPr>
              <w:t>Visuelle sur épi</w:t>
            </w:r>
          </w:p>
        </w:tc>
        <w:tc>
          <w:tcPr>
            <w:tcW w:w="871" w:type="dxa"/>
          </w:tcPr>
          <w:p w14:paraId="7F266AAD"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FD76ADA"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76BC98C7" w14:textId="652EF6C9"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3F460D26" w14:textId="1292A74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D734D42"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68BFD4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2586204" w14:textId="77777777" w:rsidR="00DF3867" w:rsidRPr="00E2265C" w:rsidRDefault="00DF3867" w:rsidP="00DF3867">
            <w:pPr>
              <w:spacing w:line="240" w:lineRule="auto"/>
              <w:jc w:val="center"/>
              <w:rPr>
                <w:sz w:val="16"/>
                <w:szCs w:val="18"/>
              </w:rPr>
            </w:pPr>
          </w:p>
        </w:tc>
        <w:tc>
          <w:tcPr>
            <w:tcW w:w="992" w:type="dxa"/>
          </w:tcPr>
          <w:p w14:paraId="33B4E5BB" w14:textId="40314B2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E2265C">
              <w:rPr>
                <w:sz w:val="16"/>
                <w:szCs w:val="18"/>
              </w:rPr>
              <w:fldChar w:fldCharType="separate"/>
            </w:r>
            <w:r w:rsidRPr="00E2265C">
              <w:rPr>
                <w:sz w:val="16"/>
              </w:rPr>
              <w:t>(Nass, 1987)</w:t>
            </w:r>
            <w:r w:rsidRPr="00E2265C">
              <w:rPr>
                <w:sz w:val="16"/>
                <w:szCs w:val="18"/>
              </w:rPr>
              <w:fldChar w:fldCharType="end"/>
            </w:r>
          </w:p>
        </w:tc>
      </w:tr>
      <w:tr w:rsidR="00DF3867" w:rsidRPr="00065447" w14:paraId="5FB83E6D" w14:textId="77777777" w:rsidTr="00F96AF7">
        <w:trPr>
          <w:trHeight w:val="330"/>
        </w:trPr>
        <w:tc>
          <w:tcPr>
            <w:tcW w:w="1266" w:type="dxa"/>
            <w:shd w:val="clear" w:color="auto" w:fill="BFBFBF" w:themeFill="background1" w:themeFillShade="BF"/>
          </w:tcPr>
          <w:p w14:paraId="5CA0ADCE" w14:textId="77777777" w:rsidR="00DF3867" w:rsidRPr="00E2265C" w:rsidRDefault="00DF3867" w:rsidP="00DF3867">
            <w:pPr>
              <w:spacing w:line="240" w:lineRule="auto"/>
              <w:jc w:val="center"/>
              <w:rPr>
                <w:sz w:val="16"/>
                <w:szCs w:val="18"/>
              </w:rPr>
            </w:pPr>
          </w:p>
        </w:tc>
        <w:tc>
          <w:tcPr>
            <w:tcW w:w="1070" w:type="dxa"/>
          </w:tcPr>
          <w:p w14:paraId="1B389AF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59DDB7B" w14:textId="77777777" w:rsidR="00DF3867" w:rsidRPr="00E2265C" w:rsidRDefault="00DF3867" w:rsidP="00DF3867">
            <w:pPr>
              <w:spacing w:line="240" w:lineRule="auto"/>
              <w:jc w:val="center"/>
              <w:rPr>
                <w:sz w:val="16"/>
                <w:szCs w:val="18"/>
              </w:rPr>
            </w:pPr>
            <w:r w:rsidRPr="00E2265C">
              <w:rPr>
                <w:sz w:val="16"/>
                <w:szCs w:val="18"/>
              </w:rPr>
              <w:t>2</w:t>
            </w:r>
          </w:p>
        </w:tc>
        <w:tc>
          <w:tcPr>
            <w:tcW w:w="757" w:type="dxa"/>
          </w:tcPr>
          <w:p w14:paraId="73F9F125"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319E8D79" w14:textId="55BE7893"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62829B2" w14:textId="7302045A"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DD44691"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71A0460F"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2CACA928" w14:textId="77777777" w:rsidR="00DF3867" w:rsidRPr="00E2265C" w:rsidRDefault="00DF3867" w:rsidP="00DF3867">
            <w:pPr>
              <w:spacing w:line="240" w:lineRule="auto"/>
              <w:jc w:val="center"/>
              <w:rPr>
                <w:sz w:val="16"/>
                <w:szCs w:val="18"/>
              </w:rPr>
            </w:pPr>
          </w:p>
        </w:tc>
        <w:tc>
          <w:tcPr>
            <w:tcW w:w="992" w:type="dxa"/>
          </w:tcPr>
          <w:p w14:paraId="76E2392C" w14:textId="0B47F32B"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E2265C">
              <w:rPr>
                <w:sz w:val="16"/>
                <w:szCs w:val="18"/>
              </w:rPr>
              <w:fldChar w:fldCharType="separate"/>
            </w:r>
            <w:r w:rsidRPr="00E2265C">
              <w:rPr>
                <w:sz w:val="16"/>
              </w:rPr>
              <w:t>(Lang et al., 1989)</w:t>
            </w:r>
            <w:r w:rsidRPr="00E2265C">
              <w:rPr>
                <w:sz w:val="16"/>
                <w:szCs w:val="18"/>
              </w:rPr>
              <w:fldChar w:fldCharType="end"/>
            </w:r>
          </w:p>
        </w:tc>
      </w:tr>
      <w:tr w:rsidR="00DF3867" w:rsidRPr="00065447" w14:paraId="6BC7792D" w14:textId="77777777" w:rsidTr="00F96AF7">
        <w:trPr>
          <w:trHeight w:val="330"/>
        </w:trPr>
        <w:tc>
          <w:tcPr>
            <w:tcW w:w="1266" w:type="dxa"/>
          </w:tcPr>
          <w:p w14:paraId="3A3FB5BD" w14:textId="77777777" w:rsidR="00DF3867" w:rsidRPr="00E2265C" w:rsidRDefault="00DF3867" w:rsidP="00DF3867">
            <w:pPr>
              <w:spacing w:line="240" w:lineRule="auto"/>
              <w:jc w:val="center"/>
              <w:rPr>
                <w:sz w:val="16"/>
                <w:szCs w:val="18"/>
              </w:rPr>
            </w:pPr>
            <w:r w:rsidRPr="00E2265C">
              <w:rPr>
                <w:sz w:val="16"/>
                <w:szCs w:val="18"/>
              </w:rPr>
              <w:t>6 pop composites</w:t>
            </w:r>
          </w:p>
        </w:tc>
        <w:tc>
          <w:tcPr>
            <w:tcW w:w="1070" w:type="dxa"/>
          </w:tcPr>
          <w:p w14:paraId="392BDAD8"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6277595F"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7AC879A"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shd w:val="clear" w:color="auto" w:fill="BFBFBF" w:themeFill="background1" w:themeFillShade="BF"/>
          </w:tcPr>
          <w:p w14:paraId="43FF7665" w14:textId="77777777" w:rsidR="00DF3867" w:rsidRPr="00DF3867" w:rsidRDefault="00DF3867" w:rsidP="00DF3867">
            <w:pPr>
              <w:spacing w:line="240" w:lineRule="auto"/>
              <w:jc w:val="center"/>
              <w:rPr>
                <w:sz w:val="16"/>
                <w:szCs w:val="18"/>
              </w:rPr>
            </w:pPr>
          </w:p>
        </w:tc>
        <w:tc>
          <w:tcPr>
            <w:tcW w:w="709" w:type="dxa"/>
            <w:shd w:val="clear" w:color="auto" w:fill="BFBFBF" w:themeFill="background1" w:themeFillShade="BF"/>
          </w:tcPr>
          <w:p w14:paraId="774E3951" w14:textId="25F66DCB"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0EF9C0CE" w14:textId="77777777"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5698D6EC" w14:textId="77777777" w:rsidR="00DF3867" w:rsidRPr="00E2265C" w:rsidRDefault="00DF3867" w:rsidP="00DF3867">
            <w:pPr>
              <w:spacing w:line="240" w:lineRule="auto"/>
              <w:jc w:val="center"/>
              <w:rPr>
                <w:sz w:val="16"/>
                <w:szCs w:val="18"/>
              </w:rPr>
            </w:pPr>
          </w:p>
        </w:tc>
        <w:tc>
          <w:tcPr>
            <w:tcW w:w="851" w:type="dxa"/>
            <w:shd w:val="clear" w:color="auto" w:fill="BFBFBF" w:themeFill="background1" w:themeFillShade="BF"/>
          </w:tcPr>
          <w:p w14:paraId="407A0828" w14:textId="77777777" w:rsidR="00DF3867" w:rsidRPr="00E2265C" w:rsidRDefault="00DF3867" w:rsidP="00DF3867">
            <w:pPr>
              <w:spacing w:line="240" w:lineRule="auto"/>
              <w:jc w:val="center"/>
              <w:rPr>
                <w:sz w:val="16"/>
                <w:szCs w:val="18"/>
              </w:rPr>
            </w:pPr>
          </w:p>
        </w:tc>
        <w:tc>
          <w:tcPr>
            <w:tcW w:w="992" w:type="dxa"/>
          </w:tcPr>
          <w:p w14:paraId="2497BA01" w14:textId="27DF6CE9"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E2265C">
              <w:rPr>
                <w:sz w:val="16"/>
                <w:szCs w:val="18"/>
              </w:rPr>
              <w:fldChar w:fldCharType="separate"/>
            </w:r>
            <w:r w:rsidRPr="00E2265C">
              <w:rPr>
                <w:sz w:val="16"/>
              </w:rPr>
              <w:t>(Blum et al., 1991)</w:t>
            </w:r>
            <w:r w:rsidRPr="00E2265C">
              <w:rPr>
                <w:sz w:val="16"/>
                <w:szCs w:val="18"/>
              </w:rPr>
              <w:fldChar w:fldCharType="end"/>
            </w:r>
          </w:p>
        </w:tc>
      </w:tr>
      <w:tr w:rsidR="00DF3867" w:rsidRPr="00065447" w14:paraId="4F388274" w14:textId="77777777" w:rsidTr="00F96AF7">
        <w:trPr>
          <w:trHeight w:val="500"/>
        </w:trPr>
        <w:tc>
          <w:tcPr>
            <w:tcW w:w="1266" w:type="dxa"/>
          </w:tcPr>
          <w:p w14:paraId="5E8091C1"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tcPr>
          <w:p w14:paraId="05649439"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7E9712E3" w14:textId="77777777" w:rsidR="00DF3867" w:rsidRPr="00E2265C" w:rsidRDefault="00DF3867" w:rsidP="00DF3867">
            <w:pPr>
              <w:spacing w:line="240" w:lineRule="auto"/>
              <w:jc w:val="center"/>
              <w:rPr>
                <w:sz w:val="16"/>
                <w:szCs w:val="18"/>
              </w:rPr>
            </w:pPr>
            <w:r w:rsidRPr="00E2265C">
              <w:rPr>
                <w:sz w:val="16"/>
                <w:szCs w:val="18"/>
              </w:rPr>
              <w:t>8</w:t>
            </w:r>
          </w:p>
        </w:tc>
        <w:tc>
          <w:tcPr>
            <w:tcW w:w="757" w:type="dxa"/>
          </w:tcPr>
          <w:p w14:paraId="04BC99E9" w14:textId="19A73E5B" w:rsidR="00DF3867" w:rsidRPr="00E2265C" w:rsidRDefault="00DF3867" w:rsidP="00DF3867">
            <w:pPr>
              <w:spacing w:line="240" w:lineRule="auto"/>
              <w:jc w:val="center"/>
              <w:rPr>
                <w:sz w:val="16"/>
                <w:szCs w:val="18"/>
              </w:rPr>
            </w:pPr>
            <w:r w:rsidRPr="00E2265C">
              <w:rPr>
                <w:sz w:val="16"/>
                <w:szCs w:val="18"/>
              </w:rPr>
              <w:t>+4.5 % /cycle</w:t>
            </w:r>
          </w:p>
        </w:tc>
        <w:tc>
          <w:tcPr>
            <w:tcW w:w="851" w:type="dxa"/>
            <w:shd w:val="clear" w:color="auto" w:fill="auto"/>
          </w:tcPr>
          <w:p w14:paraId="24203CAD" w14:textId="07248D67" w:rsidR="00DF3867" w:rsidRPr="00DF3867" w:rsidRDefault="00DF3867" w:rsidP="00DF3867">
            <w:pPr>
              <w:spacing w:line="240" w:lineRule="auto"/>
              <w:jc w:val="center"/>
              <w:rPr>
                <w:sz w:val="16"/>
                <w:szCs w:val="18"/>
              </w:rPr>
            </w:pPr>
            <w:r w:rsidRPr="00DF3867">
              <w:rPr>
                <w:sz w:val="16"/>
                <w:szCs w:val="18"/>
              </w:rPr>
              <w:t>0</w:t>
            </w:r>
          </w:p>
        </w:tc>
        <w:tc>
          <w:tcPr>
            <w:tcW w:w="709" w:type="dxa"/>
            <w:shd w:val="clear" w:color="auto" w:fill="BFBFBF" w:themeFill="background1" w:themeFillShade="BF"/>
          </w:tcPr>
          <w:p w14:paraId="290EBB9B" w14:textId="70B2CFDA" w:rsidR="00DF3867" w:rsidRPr="00E2265C" w:rsidRDefault="00DF3867" w:rsidP="00DF3867">
            <w:pPr>
              <w:spacing w:line="240" w:lineRule="auto"/>
              <w:jc w:val="center"/>
              <w:rPr>
                <w:sz w:val="16"/>
                <w:szCs w:val="18"/>
              </w:rPr>
            </w:pPr>
          </w:p>
        </w:tc>
        <w:tc>
          <w:tcPr>
            <w:tcW w:w="992" w:type="dxa"/>
          </w:tcPr>
          <w:p w14:paraId="3540053F" w14:textId="77777777" w:rsidR="00DF3867" w:rsidRPr="00E2265C" w:rsidRDefault="00DF3867" w:rsidP="00DF3867">
            <w:pPr>
              <w:spacing w:line="240" w:lineRule="auto"/>
              <w:jc w:val="center"/>
              <w:rPr>
                <w:sz w:val="16"/>
                <w:szCs w:val="18"/>
              </w:rPr>
            </w:pPr>
            <w:r w:rsidRPr="00E2265C">
              <w:rPr>
                <w:sz w:val="16"/>
                <w:szCs w:val="18"/>
              </w:rPr>
              <w:t>+0.5 jour/cycle</w:t>
            </w:r>
          </w:p>
        </w:tc>
        <w:tc>
          <w:tcPr>
            <w:tcW w:w="992" w:type="dxa"/>
          </w:tcPr>
          <w:p w14:paraId="0E77A8A7" w14:textId="77777777" w:rsidR="00DF3867" w:rsidRPr="00E2265C" w:rsidRDefault="00DF3867" w:rsidP="00DF3867">
            <w:pPr>
              <w:spacing w:line="240" w:lineRule="auto"/>
              <w:jc w:val="center"/>
              <w:rPr>
                <w:sz w:val="16"/>
                <w:szCs w:val="18"/>
              </w:rPr>
            </w:pPr>
            <w:r w:rsidRPr="00E2265C">
              <w:rPr>
                <w:sz w:val="16"/>
                <w:szCs w:val="18"/>
              </w:rPr>
              <w:t>-0.5/cycle</w:t>
            </w:r>
          </w:p>
        </w:tc>
        <w:tc>
          <w:tcPr>
            <w:tcW w:w="851" w:type="dxa"/>
          </w:tcPr>
          <w:p w14:paraId="1F8DC119"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C3598ED" w14:textId="2AC20A3E"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w:instrText>
            </w:r>
            <w:r w:rsidR="00DB416E">
              <w:rPr>
                <w:rFonts w:hint="eastAsia"/>
                <w:sz w:val="16"/>
                <w:szCs w:val="18"/>
              </w:rPr>
              <w:instrText>orm the base population. About 20 F2 plants with the highest kernel weight were selected (</w:instrText>
            </w:r>
            <w:r w:rsidR="00DB416E">
              <w:rPr>
                <w:rFonts w:hint="eastAsia"/>
                <w:sz w:val="16"/>
                <w:szCs w:val="18"/>
              </w:rPr>
              <w:instrText>∼</w:instrText>
            </w:r>
            <w:r w:rsidR="00DB416E">
              <w:rPr>
                <w:rFonts w:hint="eastAsia"/>
                <w:sz w:val="16"/>
                <w:szCs w:val="18"/>
              </w:rPr>
              <w:instrText xml:space="preserve">2% of the population), and about three of their F3 progeny were intermated to form the next cycle. This procedure was repeated for eight cycles, with an average of </w:instrText>
            </w:r>
            <w:r w:rsidR="00DB416E">
              <w:rPr>
                <w:sz w:val="16"/>
                <w:szCs w:val="18"/>
              </w:rPr>
              <w:instrText xml:space="preserve">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E2265C">
              <w:rPr>
                <w:sz w:val="16"/>
                <w:szCs w:val="18"/>
              </w:rPr>
              <w:fldChar w:fldCharType="separate"/>
            </w:r>
            <w:r w:rsidRPr="00E2265C">
              <w:rPr>
                <w:sz w:val="16"/>
              </w:rPr>
              <w:t>(Wiersma et al., 2001)</w:t>
            </w:r>
            <w:r w:rsidRPr="00E2265C">
              <w:rPr>
                <w:sz w:val="16"/>
                <w:szCs w:val="18"/>
              </w:rPr>
              <w:fldChar w:fldCharType="end"/>
            </w:r>
          </w:p>
        </w:tc>
      </w:tr>
      <w:tr w:rsidR="00DF3867" w:rsidRPr="00065447" w14:paraId="084175C8" w14:textId="77777777" w:rsidTr="00F96AF7">
        <w:trPr>
          <w:trHeight w:val="487"/>
        </w:trPr>
        <w:tc>
          <w:tcPr>
            <w:tcW w:w="1266" w:type="dxa"/>
          </w:tcPr>
          <w:p w14:paraId="45F18B7C" w14:textId="77777777" w:rsidR="00DF3867" w:rsidRPr="00E2265C" w:rsidRDefault="00DF3867" w:rsidP="00DF3867">
            <w:pPr>
              <w:spacing w:line="240" w:lineRule="auto"/>
              <w:jc w:val="center"/>
              <w:rPr>
                <w:sz w:val="16"/>
                <w:szCs w:val="18"/>
              </w:rPr>
            </w:pPr>
            <w:r w:rsidRPr="00E2265C">
              <w:rPr>
                <w:sz w:val="16"/>
                <w:szCs w:val="18"/>
              </w:rPr>
              <w:t>1 pop à 10 parents</w:t>
            </w:r>
          </w:p>
        </w:tc>
        <w:tc>
          <w:tcPr>
            <w:tcW w:w="1070" w:type="dxa"/>
            <w:shd w:val="clear" w:color="auto" w:fill="auto"/>
          </w:tcPr>
          <w:p w14:paraId="5E80EABD" w14:textId="77777777" w:rsidR="00DF3867" w:rsidRPr="00E2265C" w:rsidRDefault="00DF3867" w:rsidP="00DF3867">
            <w:pPr>
              <w:spacing w:line="240" w:lineRule="auto"/>
              <w:jc w:val="center"/>
              <w:rPr>
                <w:sz w:val="16"/>
                <w:szCs w:val="18"/>
              </w:rPr>
            </w:pPr>
            <w:r w:rsidRPr="00E2265C">
              <w:rPr>
                <w:sz w:val="16"/>
                <w:szCs w:val="18"/>
              </w:rPr>
              <w:t>Récurrente sur poids du grain</w:t>
            </w:r>
          </w:p>
        </w:tc>
        <w:tc>
          <w:tcPr>
            <w:tcW w:w="871" w:type="dxa"/>
          </w:tcPr>
          <w:p w14:paraId="12BA3492" w14:textId="77777777" w:rsidR="00DF3867" w:rsidRPr="00E2265C" w:rsidRDefault="00DF3867" w:rsidP="00DF3867">
            <w:pPr>
              <w:spacing w:line="240" w:lineRule="auto"/>
              <w:jc w:val="center"/>
              <w:rPr>
                <w:sz w:val="16"/>
                <w:szCs w:val="18"/>
              </w:rPr>
            </w:pPr>
            <w:r w:rsidRPr="00E2265C">
              <w:rPr>
                <w:sz w:val="16"/>
                <w:szCs w:val="18"/>
              </w:rPr>
              <w:t>4</w:t>
            </w:r>
          </w:p>
        </w:tc>
        <w:tc>
          <w:tcPr>
            <w:tcW w:w="757" w:type="dxa"/>
          </w:tcPr>
          <w:p w14:paraId="708829B6" w14:textId="77777777" w:rsidR="00DF3867" w:rsidRDefault="00DF3867" w:rsidP="00DF3867">
            <w:pPr>
              <w:spacing w:line="240" w:lineRule="auto"/>
              <w:jc w:val="center"/>
              <w:rPr>
                <w:sz w:val="16"/>
                <w:szCs w:val="18"/>
              </w:rPr>
            </w:pPr>
            <w:r w:rsidRPr="00E2265C">
              <w:rPr>
                <w:sz w:val="16"/>
                <w:szCs w:val="18"/>
              </w:rPr>
              <w:t xml:space="preserve">+7% </w:t>
            </w:r>
          </w:p>
          <w:p w14:paraId="0C7F8BB3" w14:textId="413D879B" w:rsidR="00DF3867" w:rsidRPr="00E2265C" w:rsidRDefault="00DF3867" w:rsidP="00DF3867">
            <w:pPr>
              <w:spacing w:line="240" w:lineRule="auto"/>
              <w:jc w:val="center"/>
              <w:rPr>
                <w:sz w:val="16"/>
                <w:szCs w:val="18"/>
              </w:rPr>
            </w:pPr>
            <w:r w:rsidRPr="00E2265C">
              <w:rPr>
                <w:sz w:val="16"/>
                <w:szCs w:val="18"/>
              </w:rPr>
              <w:t>/cycle</w:t>
            </w:r>
          </w:p>
        </w:tc>
        <w:tc>
          <w:tcPr>
            <w:tcW w:w="851" w:type="dxa"/>
            <w:shd w:val="clear" w:color="auto" w:fill="auto"/>
          </w:tcPr>
          <w:p w14:paraId="21851D70" w14:textId="20514E69" w:rsidR="00DF3867" w:rsidRPr="00DF3867" w:rsidRDefault="00DF3867" w:rsidP="00DF3867">
            <w:pPr>
              <w:spacing w:line="240" w:lineRule="auto"/>
              <w:jc w:val="center"/>
              <w:rPr>
                <w:sz w:val="16"/>
                <w:szCs w:val="18"/>
              </w:rPr>
            </w:pPr>
            <w:r w:rsidRPr="00DF3867">
              <w:rPr>
                <w:sz w:val="16"/>
                <w:szCs w:val="18"/>
              </w:rPr>
              <w:t>0</w:t>
            </w:r>
          </w:p>
        </w:tc>
        <w:tc>
          <w:tcPr>
            <w:tcW w:w="709" w:type="dxa"/>
          </w:tcPr>
          <w:p w14:paraId="06C98487" w14:textId="2DE033C2" w:rsidR="00DF3867" w:rsidRPr="00E2265C" w:rsidRDefault="00DF3867" w:rsidP="00DF3867">
            <w:pPr>
              <w:spacing w:line="240" w:lineRule="auto"/>
              <w:jc w:val="center"/>
              <w:rPr>
                <w:sz w:val="16"/>
                <w:szCs w:val="18"/>
              </w:rPr>
            </w:pPr>
            <w:r w:rsidRPr="00E2265C">
              <w:rPr>
                <w:sz w:val="16"/>
                <w:szCs w:val="18"/>
              </w:rPr>
              <w:t>+1% / cycle</w:t>
            </w:r>
          </w:p>
        </w:tc>
        <w:tc>
          <w:tcPr>
            <w:tcW w:w="992" w:type="dxa"/>
          </w:tcPr>
          <w:p w14:paraId="7BEDEA15" w14:textId="77777777" w:rsidR="00DF3867" w:rsidRPr="00E2265C" w:rsidRDefault="00DF3867" w:rsidP="00DF3867">
            <w:pPr>
              <w:spacing w:line="240" w:lineRule="auto"/>
              <w:jc w:val="center"/>
              <w:rPr>
                <w:sz w:val="16"/>
                <w:szCs w:val="18"/>
              </w:rPr>
            </w:pPr>
            <w:r w:rsidRPr="00E2265C">
              <w:rPr>
                <w:sz w:val="16"/>
                <w:szCs w:val="18"/>
              </w:rPr>
              <w:t>+2% /cycle</w:t>
            </w:r>
          </w:p>
        </w:tc>
        <w:tc>
          <w:tcPr>
            <w:tcW w:w="992" w:type="dxa"/>
          </w:tcPr>
          <w:p w14:paraId="5FDA5F54"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5788149F" w14:textId="77777777" w:rsidR="00DF3867" w:rsidRPr="00E2265C" w:rsidRDefault="00DF3867" w:rsidP="00DF3867">
            <w:pPr>
              <w:spacing w:line="240" w:lineRule="auto"/>
              <w:jc w:val="center"/>
              <w:rPr>
                <w:sz w:val="16"/>
                <w:szCs w:val="18"/>
              </w:rPr>
            </w:pPr>
            <w:r w:rsidRPr="00E2265C">
              <w:rPr>
                <w:sz w:val="16"/>
                <w:szCs w:val="18"/>
              </w:rPr>
              <w:t>0</w:t>
            </w:r>
          </w:p>
        </w:tc>
        <w:tc>
          <w:tcPr>
            <w:tcW w:w="992" w:type="dxa"/>
          </w:tcPr>
          <w:p w14:paraId="1A8C0250" w14:textId="78314703" w:rsidR="00DF3867" w:rsidRPr="00E2265C" w:rsidRDefault="00DF3867" w:rsidP="00DF3867">
            <w:pPr>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E2265C">
              <w:rPr>
                <w:sz w:val="16"/>
                <w:szCs w:val="18"/>
              </w:rPr>
              <w:fldChar w:fldCharType="separate"/>
            </w:r>
            <w:r w:rsidRPr="00E2265C">
              <w:rPr>
                <w:sz w:val="16"/>
              </w:rPr>
              <w:t>(Busch and Kofoid, 1982)</w:t>
            </w:r>
            <w:r w:rsidRPr="00E2265C">
              <w:rPr>
                <w:sz w:val="16"/>
                <w:szCs w:val="18"/>
              </w:rPr>
              <w:fldChar w:fldCharType="end"/>
            </w:r>
          </w:p>
        </w:tc>
      </w:tr>
      <w:tr w:rsidR="00DF3867" w:rsidRPr="00065447" w14:paraId="3659A891" w14:textId="77777777" w:rsidTr="00F96AF7">
        <w:trPr>
          <w:trHeight w:val="330"/>
        </w:trPr>
        <w:tc>
          <w:tcPr>
            <w:tcW w:w="1266" w:type="dxa"/>
          </w:tcPr>
          <w:p w14:paraId="52502E68" w14:textId="77777777" w:rsidR="00DF3867" w:rsidRPr="00E2265C" w:rsidRDefault="00DF3867" w:rsidP="00DF3867">
            <w:pPr>
              <w:spacing w:line="240" w:lineRule="auto"/>
              <w:jc w:val="center"/>
              <w:rPr>
                <w:sz w:val="16"/>
                <w:szCs w:val="18"/>
              </w:rPr>
            </w:pPr>
            <w:r w:rsidRPr="00E2265C">
              <w:rPr>
                <w:sz w:val="16"/>
                <w:szCs w:val="18"/>
              </w:rPr>
              <w:t xml:space="preserve">1 pop à 10 parents </w:t>
            </w:r>
          </w:p>
        </w:tc>
        <w:tc>
          <w:tcPr>
            <w:tcW w:w="1070" w:type="dxa"/>
          </w:tcPr>
          <w:p w14:paraId="691120D3" w14:textId="77777777" w:rsidR="00DF3867" w:rsidRPr="00E2265C" w:rsidRDefault="00DF3867" w:rsidP="00DF3867">
            <w:pPr>
              <w:spacing w:line="240" w:lineRule="auto"/>
              <w:jc w:val="center"/>
              <w:rPr>
                <w:sz w:val="16"/>
                <w:szCs w:val="18"/>
              </w:rPr>
            </w:pPr>
            <w:r w:rsidRPr="00E2265C">
              <w:rPr>
                <w:sz w:val="16"/>
                <w:szCs w:val="18"/>
              </w:rPr>
              <w:t>Tamisage grain</w:t>
            </w:r>
          </w:p>
        </w:tc>
        <w:tc>
          <w:tcPr>
            <w:tcW w:w="871" w:type="dxa"/>
          </w:tcPr>
          <w:p w14:paraId="51251EB6" w14:textId="77777777" w:rsidR="00DF3867" w:rsidRPr="00E2265C" w:rsidRDefault="00DF3867" w:rsidP="00DF3867">
            <w:pPr>
              <w:spacing w:line="240" w:lineRule="auto"/>
              <w:jc w:val="center"/>
              <w:rPr>
                <w:sz w:val="16"/>
                <w:szCs w:val="18"/>
              </w:rPr>
            </w:pPr>
            <w:r w:rsidRPr="00E2265C">
              <w:rPr>
                <w:sz w:val="16"/>
                <w:szCs w:val="18"/>
              </w:rPr>
              <w:t>3</w:t>
            </w:r>
          </w:p>
        </w:tc>
        <w:tc>
          <w:tcPr>
            <w:tcW w:w="757" w:type="dxa"/>
          </w:tcPr>
          <w:p w14:paraId="181800B7" w14:textId="77777777" w:rsidR="00DF3867" w:rsidRPr="00E2265C" w:rsidRDefault="00DF3867" w:rsidP="00DF3867">
            <w:pPr>
              <w:spacing w:line="240" w:lineRule="auto"/>
              <w:jc w:val="center"/>
              <w:rPr>
                <w:sz w:val="16"/>
                <w:szCs w:val="18"/>
              </w:rPr>
            </w:pPr>
            <w:r w:rsidRPr="00E2265C">
              <w:rPr>
                <w:sz w:val="16"/>
                <w:szCs w:val="18"/>
              </w:rPr>
              <w:t>+</w:t>
            </w:r>
          </w:p>
        </w:tc>
        <w:tc>
          <w:tcPr>
            <w:tcW w:w="851" w:type="dxa"/>
            <w:shd w:val="clear" w:color="auto" w:fill="auto"/>
          </w:tcPr>
          <w:p w14:paraId="13F221D5" w14:textId="6A39C924" w:rsidR="00DF3867" w:rsidRPr="00DF3867" w:rsidRDefault="00DF3867" w:rsidP="00DF3867">
            <w:pPr>
              <w:spacing w:line="240" w:lineRule="auto"/>
              <w:jc w:val="center"/>
              <w:rPr>
                <w:sz w:val="16"/>
                <w:szCs w:val="18"/>
              </w:rPr>
            </w:pPr>
            <w:r w:rsidRPr="00DF3867">
              <w:rPr>
                <w:sz w:val="16"/>
                <w:szCs w:val="18"/>
              </w:rPr>
              <w:t>+</w:t>
            </w:r>
          </w:p>
        </w:tc>
        <w:tc>
          <w:tcPr>
            <w:tcW w:w="709" w:type="dxa"/>
            <w:shd w:val="clear" w:color="auto" w:fill="BFBFBF" w:themeFill="background1" w:themeFillShade="BF"/>
          </w:tcPr>
          <w:p w14:paraId="10A126E5" w14:textId="47223D98" w:rsidR="00DF3867" w:rsidRPr="00E2265C" w:rsidRDefault="00DF3867" w:rsidP="00DF3867">
            <w:pPr>
              <w:spacing w:line="240" w:lineRule="auto"/>
              <w:jc w:val="center"/>
              <w:rPr>
                <w:sz w:val="16"/>
                <w:szCs w:val="18"/>
              </w:rPr>
            </w:pPr>
          </w:p>
        </w:tc>
        <w:tc>
          <w:tcPr>
            <w:tcW w:w="992" w:type="dxa"/>
            <w:shd w:val="clear" w:color="auto" w:fill="BFBFBF" w:themeFill="background1" w:themeFillShade="BF"/>
          </w:tcPr>
          <w:p w14:paraId="115DD345" w14:textId="77777777" w:rsidR="00DF3867" w:rsidRPr="00E2265C" w:rsidRDefault="00DF3867" w:rsidP="00DF3867">
            <w:pPr>
              <w:spacing w:line="240" w:lineRule="auto"/>
              <w:jc w:val="center"/>
              <w:rPr>
                <w:sz w:val="16"/>
                <w:szCs w:val="18"/>
              </w:rPr>
            </w:pPr>
          </w:p>
        </w:tc>
        <w:tc>
          <w:tcPr>
            <w:tcW w:w="992" w:type="dxa"/>
          </w:tcPr>
          <w:p w14:paraId="33CF8343" w14:textId="77777777" w:rsidR="00DF3867" w:rsidRPr="00E2265C" w:rsidRDefault="00DF3867" w:rsidP="00DF3867">
            <w:pPr>
              <w:spacing w:line="240" w:lineRule="auto"/>
              <w:jc w:val="center"/>
              <w:rPr>
                <w:sz w:val="16"/>
                <w:szCs w:val="18"/>
              </w:rPr>
            </w:pPr>
            <w:r w:rsidRPr="00E2265C">
              <w:rPr>
                <w:sz w:val="16"/>
                <w:szCs w:val="18"/>
              </w:rPr>
              <w:t>0</w:t>
            </w:r>
          </w:p>
        </w:tc>
        <w:tc>
          <w:tcPr>
            <w:tcW w:w="851" w:type="dxa"/>
          </w:tcPr>
          <w:p w14:paraId="3AEB7290" w14:textId="77777777" w:rsidR="00DF3867" w:rsidRPr="00E2265C" w:rsidRDefault="00DF3867" w:rsidP="00DF3867">
            <w:pPr>
              <w:spacing w:line="240" w:lineRule="auto"/>
              <w:jc w:val="center"/>
              <w:rPr>
                <w:sz w:val="16"/>
                <w:szCs w:val="18"/>
              </w:rPr>
            </w:pPr>
            <w:r w:rsidRPr="00E2265C">
              <w:rPr>
                <w:sz w:val="16"/>
                <w:szCs w:val="18"/>
              </w:rPr>
              <w:t>+</w:t>
            </w:r>
          </w:p>
        </w:tc>
        <w:tc>
          <w:tcPr>
            <w:tcW w:w="992" w:type="dxa"/>
          </w:tcPr>
          <w:p w14:paraId="7596D441" w14:textId="26F4E4A2" w:rsidR="00DF3867" w:rsidRPr="00E2265C" w:rsidRDefault="00DF3867" w:rsidP="00DF3867">
            <w:pPr>
              <w:keepNext/>
              <w:spacing w:line="240" w:lineRule="auto"/>
              <w:jc w:val="center"/>
              <w:rPr>
                <w:sz w:val="16"/>
                <w:szCs w:val="18"/>
              </w:rPr>
            </w:pPr>
            <w:r w:rsidRPr="00E2265C">
              <w:rPr>
                <w:sz w:val="16"/>
                <w:szCs w:val="18"/>
              </w:rPr>
              <w:fldChar w:fldCharType="begin"/>
            </w:r>
            <w:r w:rsidR="00DB416E">
              <w:rPr>
                <w:sz w:val="16"/>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E2265C">
              <w:rPr>
                <w:sz w:val="16"/>
                <w:szCs w:val="18"/>
              </w:rPr>
              <w:fldChar w:fldCharType="separate"/>
            </w:r>
            <w:r w:rsidRPr="00E2265C">
              <w:rPr>
                <w:sz w:val="16"/>
              </w:rPr>
              <w:t>(Sharma et al., 1995)</w:t>
            </w:r>
            <w:r w:rsidRPr="00E2265C">
              <w:rPr>
                <w:sz w:val="16"/>
                <w:szCs w:val="18"/>
              </w:rPr>
              <w:fldChar w:fldCharType="end"/>
            </w:r>
          </w:p>
        </w:tc>
      </w:tr>
    </w:tbl>
    <w:p w14:paraId="28A48C55" w14:textId="153D1AE1" w:rsidR="003B252E" w:rsidRDefault="003B252E" w:rsidP="003B252E">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5E021F">
        <w:rPr>
          <w:b/>
          <w:i/>
          <w:noProof/>
        </w:rPr>
        <w:t>3</w:t>
      </w:r>
      <w:r w:rsidRPr="005F6229">
        <w:rPr>
          <w:b/>
          <w:i/>
        </w:rPr>
        <w:fldChar w:fldCharType="end"/>
      </w:r>
      <w:r w:rsidRPr="005F6229">
        <w:rPr>
          <w:b/>
          <w:i/>
        </w:rPr>
        <w:t xml:space="preserve"> : Résultats d'études sur </w:t>
      </w:r>
      <w:r>
        <w:rPr>
          <w:b/>
          <w:i/>
        </w:rPr>
        <w:t>la sélection massale pour la taille du grain</w:t>
      </w:r>
      <w:r w:rsidRPr="005F6229">
        <w:rPr>
          <w:b/>
          <w:i/>
        </w:rPr>
        <w:t xml:space="preserve"> dans des populations de blé</w:t>
      </w:r>
      <w:r>
        <w:rPr>
          <w:b/>
          <w:i/>
        </w:rPr>
        <w:t>.</w:t>
      </w:r>
      <w:r w:rsidRPr="005F6229">
        <w:rPr>
          <w:b/>
          <w:i/>
        </w:rPr>
        <w:t xml:space="preserve"> </w:t>
      </w:r>
    </w:p>
    <w:p w14:paraId="4BA8618F" w14:textId="4173CC4D" w:rsidR="003B252E" w:rsidRPr="00A8232D" w:rsidRDefault="00525DDF" w:rsidP="003B252E">
      <w:pPr>
        <w:spacing w:line="240" w:lineRule="auto"/>
        <w:rPr>
          <w:b/>
          <w:i/>
        </w:rPr>
      </w:pPr>
      <w:r>
        <w:rPr>
          <w:i/>
        </w:rPr>
        <w:t xml:space="preserve">Population = type de population sur laquelle la sélection a été menée, Nb cycles = nombres de cycles de sélection effectués, </w:t>
      </w:r>
      <w:r w:rsidR="003B252E" w:rsidRPr="005F6229">
        <w:rPr>
          <w:i/>
        </w:rPr>
        <w:t>Rdt = rendement, Prot = taux de protéines</w:t>
      </w:r>
      <w:r w:rsidR="003B252E">
        <w:rPr>
          <w:i/>
        </w:rPr>
        <w:t xml:space="preserve"> des grains</w:t>
      </w:r>
      <w:r w:rsidR="00EF148F">
        <w:rPr>
          <w:i/>
        </w:rPr>
        <w:t>, PMG = poids de mille grains</w:t>
      </w:r>
      <w:r w:rsidR="00BB1289">
        <w:rPr>
          <w:i/>
        </w:rPr>
        <w:t>, preco = précocité, Grains/epi = nombre de grains par épi</w:t>
      </w:r>
      <w:r w:rsidR="003B252E" w:rsidRPr="005F6229">
        <w:rPr>
          <w:i/>
        </w:rPr>
        <w:t>. Un "+" indique une augmentation de la valeur</w:t>
      </w:r>
      <w:r w:rsidR="003B252E">
        <w:rPr>
          <w:i/>
        </w:rPr>
        <w:t xml:space="preserve"> du trait après sélection sur la taille du grain</w:t>
      </w:r>
      <w:r w:rsidR="007B6697">
        <w:rPr>
          <w:i/>
        </w:rPr>
        <w:t>,</w:t>
      </w:r>
      <w:r w:rsidR="003B252E" w:rsidRPr="005F6229">
        <w:rPr>
          <w:i/>
        </w:rPr>
        <w:t xml:space="preserve"> un "-" indique une diminution</w:t>
      </w:r>
      <w:r w:rsidR="007B6697">
        <w:rPr>
          <w:i/>
        </w:rPr>
        <w:t>, et un "0" indique l’absence de changement significatif</w:t>
      </w:r>
      <w:r w:rsidR="003B252E" w:rsidRPr="005F6229">
        <w:rPr>
          <w:i/>
        </w:rPr>
        <w:t>. Pour la précocité "+" = plus précoce et "-" = plus tardif. Lorsque les changements étaient quantifiés en pourcentage, les chiffres apparaissent après le "+" ou le "-". Une case grisée indique l’absence d’information.</w:t>
      </w:r>
    </w:p>
    <w:p w14:paraId="15B38C22" w14:textId="77777777" w:rsidR="003B252E" w:rsidRPr="00065447" w:rsidRDefault="003B252E" w:rsidP="003B252E"/>
    <w:p w14:paraId="4BD69DAE" w14:textId="71BA18AB" w:rsidR="003B252E" w:rsidRDefault="00621FC1" w:rsidP="00F5638B">
      <w:r>
        <w:t>Pour le PMG</w:t>
      </w:r>
      <w:r w:rsidR="00AE5984">
        <w:t xml:space="preserve">, </w:t>
      </w:r>
      <w:r>
        <w:t xml:space="preserve">et la hauteur des plants, les études montrent des résultats similaires aux </w:t>
      </w:r>
      <w:r w:rsidR="005262C1">
        <w:t>nôtres</w:t>
      </w:r>
      <w:r>
        <w:t xml:space="preserve"> : </w:t>
      </w:r>
      <w:r w:rsidR="003B252E" w:rsidRPr="00065447">
        <w:t>la sélection sur grain a eu un effet positif sur le PMG</w:t>
      </w:r>
      <w:r>
        <w:t xml:space="preserve"> et</w:t>
      </w:r>
      <w:r w:rsidR="003B252E" w:rsidRPr="00065447">
        <w:t xml:space="preserve"> </w:t>
      </w:r>
      <w:r>
        <w:t>i</w:t>
      </w:r>
      <w:r w:rsidR="003B252E" w:rsidRPr="00065447">
        <w:t xml:space="preserve">l semble que la </w:t>
      </w:r>
      <w:r>
        <w:t>hauteur</w:t>
      </w:r>
      <w:r w:rsidR="003B252E" w:rsidRPr="00065447">
        <w:t xml:space="preserve"> des </w:t>
      </w:r>
      <w:r w:rsidR="004B5093">
        <w:t xml:space="preserve">plantes </w:t>
      </w:r>
      <w:r>
        <w:t xml:space="preserve">puisse augmenter avec une sélection de gros grains. </w:t>
      </w:r>
      <w:r w:rsidR="00A855B4">
        <w:t xml:space="preserve">Le </w:t>
      </w:r>
      <w:r w:rsidR="00262652">
        <w:t>rendement semble aussi augmenter après</w:t>
      </w:r>
      <w:r w:rsidR="00A855B4">
        <w:t xml:space="preserve"> une sélection de gros grains. Dans nos résultats, la mesure la plus proche d’un rendement (le poids total d’épi par plante) n’a pas été affecté par la sélection. </w:t>
      </w:r>
      <w:r w:rsidR="004C4EDD">
        <w:t>L</w:t>
      </w:r>
      <w:r w:rsidR="003B252E" w:rsidRPr="00065447">
        <w:t>es effets ne sont pas clairs sur la précocité, le nombre de grains par épi ou le taux de protéines</w:t>
      </w:r>
      <w:r w:rsidR="00A007EB">
        <w:t xml:space="preserve"> (les traits ne sont pas modifiés dans le même sens selon les études)</w:t>
      </w:r>
      <w:r w:rsidR="004C4EDD">
        <w:t>, qui n’ont pas été affectés par la sélection</w:t>
      </w:r>
      <w:r w:rsidR="00786CAC">
        <w:t xml:space="preserve"> dans nos résultats</w:t>
      </w:r>
      <w:r w:rsidR="003B252E" w:rsidRPr="00065447">
        <w:t xml:space="preserve">. De plus, les études menées par </w:t>
      </w:r>
      <w:r w:rsidR="003B252E" w:rsidRPr="00065447">
        <w:fldChar w:fldCharType="begin"/>
      </w:r>
      <w:r w:rsidR="00DB416E">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et </w:t>
      </w:r>
      <w:r w:rsidR="003B252E" w:rsidRPr="00065447">
        <w:fldChar w:fldCharType="begin"/>
      </w:r>
      <w:r w:rsidR="00DB416E">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3B252E" w:rsidRPr="00065447">
        <w:fldChar w:fldCharType="separate"/>
      </w:r>
      <w:r w:rsidR="003B252E" w:rsidRPr="00065447">
        <w:t>Busch and Kofoid (1982)</w:t>
      </w:r>
      <w:r w:rsidR="003B252E" w:rsidRPr="00065447">
        <w:fldChar w:fldCharType="end"/>
      </w:r>
      <w:r w:rsidR="003B252E" w:rsidRPr="00065447">
        <w:t xml:space="preserve"> </w:t>
      </w:r>
      <w:r w:rsidR="003B252E">
        <w:t>portent sur la sélection du PMG et non de la taille du grain, mais nous les avons prises en compte car ce sont des traits corrélés</w:t>
      </w:r>
      <w:r w:rsidR="00084243">
        <w:t xml:space="preserve"> </w:t>
      </w:r>
      <w:r w:rsidR="00084243">
        <w:fldChar w:fldCharType="begin"/>
      </w:r>
      <w:r w:rsidR="00084243">
        <w:instrText xml:space="preserve"> ADDIN ZOTERO_ITEM CSL_CITATION {"citationID":"J7PsMfts","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084243">
        <w:fldChar w:fldCharType="separate"/>
      </w:r>
      <w:r w:rsidR="00084243" w:rsidRPr="00084243">
        <w:t>(Béral, 2020)</w:t>
      </w:r>
      <w:r w:rsidR="00084243">
        <w:fldChar w:fldCharType="end"/>
      </w:r>
      <w:bookmarkStart w:id="35" w:name="_GoBack"/>
      <w:bookmarkEnd w:id="35"/>
      <w:r w:rsidR="003B252E">
        <w:t xml:space="preserve">. Ces études </w:t>
      </w:r>
      <w:r w:rsidR="003B252E" w:rsidRPr="00065447">
        <w:t xml:space="preserve">semblent montrer que la sélection est plus efficace pendant les premiers cycles de sélection. </w:t>
      </w:r>
      <w:r w:rsidR="003B252E" w:rsidRPr="00065447">
        <w:fldChar w:fldCharType="begin"/>
      </w:r>
      <w:r w:rsidR="00DB416E">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w:instrText>
      </w:r>
      <w:r w:rsidR="00DB416E">
        <w:rPr>
          <w:rFonts w:hint="eastAsia"/>
        </w:rPr>
        <w:instrText>ly intermated to form the base population. About 20 F2 plants with the highest kernel weight were selected (</w:instrText>
      </w:r>
      <w:r w:rsidR="00DB416E">
        <w:rPr>
          <w:rFonts w:hint="eastAsia"/>
        </w:rPr>
        <w:instrText>∼</w:instrText>
      </w:r>
      <w:r w:rsidR="00DB416E">
        <w:rPr>
          <w:rFonts w:hint="eastAsia"/>
        </w:rPr>
        <w:instrText>2% of the population), and about three of their F3 progeny were intermated to form the next cycle. This procedure was repeated for eight cycles, w</w:instrText>
      </w:r>
      <w:r w:rsidR="00DB416E">
        <w:instrText xml:space="preserve">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3B252E" w:rsidRPr="00065447">
        <w:fldChar w:fldCharType="separate"/>
      </w:r>
      <w:r w:rsidR="003B252E" w:rsidRPr="00065447">
        <w:t>Wiersma et al. (2001)</w:t>
      </w:r>
      <w:r w:rsidR="003B252E" w:rsidRPr="00065447">
        <w:fldChar w:fldCharType="end"/>
      </w:r>
      <w:r w:rsidR="003B252E" w:rsidRPr="00065447">
        <w:t xml:space="preserve"> précisent également que la variance génétique pour le PMG a été fortement réduite par la sélection</w:t>
      </w:r>
      <w:r w:rsidR="003B252E">
        <w:t xml:space="preserve">. </w:t>
      </w:r>
    </w:p>
    <w:p w14:paraId="70D0B82D" w14:textId="08FA2654" w:rsidR="00DE3C9D" w:rsidRDefault="00F5638B" w:rsidP="009150BC">
      <w:r>
        <w:t xml:space="preserve"> </w:t>
      </w:r>
    </w:p>
    <w:p w14:paraId="2484A535" w14:textId="125C19BB" w:rsidR="009F0037" w:rsidRDefault="0067558C" w:rsidP="009F0037">
      <w:r>
        <w:t>De plus, n</w:t>
      </w:r>
      <w:r w:rsidR="0026069D">
        <w:t xml:space="preserve">os résultats montrent que la sélection de gros grains pourrait faire augmenter la </w:t>
      </w:r>
      <w:r w:rsidR="007E2CE4">
        <w:t xml:space="preserve">GSV. </w:t>
      </w:r>
      <w:r w:rsidR="007A0CA5">
        <w:t>Aucune</w:t>
      </w:r>
      <w:r w:rsidR="00450B23">
        <w:t xml:space="preserve"> étude précédente</w:t>
      </w:r>
      <w:r w:rsidR="001D51D0">
        <w:t xml:space="preserve"> à notre connaissance</w:t>
      </w:r>
      <w:r w:rsidR="00450B23">
        <w:t xml:space="preserve"> n’a mesuré l’effet de la </w:t>
      </w:r>
      <w:r w:rsidR="000B35A1">
        <w:t>sélection</w:t>
      </w:r>
      <w:r w:rsidR="00450B23">
        <w:t xml:space="preserve"> sur </w:t>
      </w:r>
      <w:r w:rsidR="007E2CE4">
        <w:t>ce trait.</w:t>
      </w:r>
      <w:r w:rsidR="003C55C0">
        <w:t xml:space="preserve"> </w:t>
      </w:r>
      <w:r w:rsidR="001D51D0">
        <w:t xml:space="preserve">Les résultats obtenus </w:t>
      </w:r>
      <w:r w:rsidR="0026069D">
        <w:t xml:space="preserve">pour ces traits ne peuvent donc </w:t>
      </w:r>
      <w:r w:rsidR="001D51D0">
        <w:t>pas être co</w:t>
      </w:r>
      <w:r w:rsidR="0026069D">
        <w:t>mparés à de précédentes expériences de sélection</w:t>
      </w:r>
      <w:r w:rsidR="001D51D0">
        <w:t xml:space="preserve">. </w:t>
      </w:r>
      <w:r w:rsidR="00844602">
        <w:t xml:space="preserve">On peut </w:t>
      </w:r>
      <w:r w:rsidR="00D412D5">
        <w:t xml:space="preserve">citer les travaux de </w:t>
      </w:r>
      <w:r w:rsidR="003C55C0">
        <w:fldChar w:fldCharType="begin"/>
      </w:r>
      <w:r w:rsidR="00DB416E">
        <w:instrText xml:space="preserve"> ADDIN ZOTERO_ITEM CSL_CITATION {"citationID":"L4xE3G2F","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E33025" w:rsidRPr="00E33025">
        <w:t xml:space="preserve">Béral, </w:t>
      </w:r>
      <w:r w:rsidR="00E33025">
        <w:t>(</w:t>
      </w:r>
      <w:r w:rsidR="00E33025" w:rsidRPr="00E33025">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w:t>
      </w:r>
      <w:r w:rsidR="003C55C0">
        <w:lastRenderedPageBreak/>
        <w:t>de la tige</w:t>
      </w:r>
      <w:r w:rsidR="00841053">
        <w:t xml:space="preserve"> qui donnent les grains à l’extérieur de l’épillet</w:t>
      </w:r>
      <w:r w:rsidR="00223019">
        <w:t>)</w:t>
      </w:r>
      <w:r w:rsidR="00841053">
        <w:t>. Il en découle mécaniquement</w:t>
      </w:r>
      <w:r w:rsidR="003C55C0">
        <w:t xml:space="preserve">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Il a aussi été montré que la GSV avait un déterminisme génétique spéci</w:t>
      </w:r>
      <w:r w:rsidR="00AE6BAB">
        <w:t>fique et que ce trait pouvait av</w:t>
      </w:r>
      <w:r w:rsidR="009F0037">
        <w:t>oir une héritabilité de l’ordre de 0.52 à 0.85</w:t>
      </w:r>
      <w:r w:rsidR="004C62EC">
        <w:t xml:space="preserve"> sur le blé tendre</w:t>
      </w:r>
      <w:r w:rsidR="009F0037">
        <w:t xml:space="preserve"> </w:t>
      </w:r>
      <w:r w:rsidR="003C55C0">
        <w:fldChar w:fldCharType="begin"/>
      </w:r>
      <w:r w:rsidR="00DB416E">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Béral et al., 2020)</w:t>
      </w:r>
      <w:r w:rsidR="003C55C0">
        <w:fldChar w:fldCharType="end"/>
      </w:r>
      <w:r w:rsidR="00AE6BAB">
        <w:t xml:space="preserve"> ce qui est plus élevé que ce que nous avons trouv</w:t>
      </w:r>
      <w:r w:rsidR="00461203">
        <w:t>é dans notre dispositif (H²=0.13</w:t>
      </w:r>
      <w:r w:rsidR="00AE6BAB">
        <w:t>)</w:t>
      </w:r>
      <w:r w:rsidR="009F0037">
        <w:t xml:space="preserve">. Tout cela est donc cohérent avec une augmentation de la GSV lors de la sélection de gros grains. </w:t>
      </w:r>
    </w:p>
    <w:p w14:paraId="29C7E936" w14:textId="47D2C900"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possible de sélectionner pour une faible GSV indépendamment du reste du fait du déterminisme génétique spécifique de ce trait</w:t>
      </w:r>
      <w:r w:rsidR="00610C06">
        <w:t>, ce qui est possible en sélection sur épi</w:t>
      </w:r>
      <w:r>
        <w:t xml:space="preserve">). Deuxièmement, </w:t>
      </w:r>
      <w:r>
        <w:fldChar w:fldCharType="begin"/>
      </w:r>
      <w:r w:rsidR="00DB416E">
        <w:instrText xml:space="preserve"> ADDIN ZOTERO_ITEM CSL_CITATION {"citationID":"CII85j5y","properties":{"formattedCitation":"(B\\uc0\\u233{}ral, 2020)","plainCitation":"(Bé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 xml:space="preserve">Béral, </w:t>
      </w:r>
      <w:r w:rsidR="00E33025">
        <w:t>(</w:t>
      </w:r>
      <w:r w:rsidR="00E33025" w:rsidRPr="00E33025">
        <w:t>2020)</w:t>
      </w:r>
      <w:r>
        <w:fldChar w:fldCharType="end"/>
      </w:r>
      <w:r>
        <w:t xml:space="preserve"> a aussi montré que plus la GSV est élevée, plus </w:t>
      </w:r>
      <w:r w:rsidR="003C55C0" w:rsidRPr="003C55C0">
        <w:t>la perte de PMG liée à un stress thermique post-floraison sera importante.</w:t>
      </w:r>
      <w:r w:rsidR="00D35C24">
        <w:t xml:space="preserve"> Il serait intéressant de voir si une augmentation de la GSV liée à une sélection sur la taille du grain rend le blé plus sensible à ce stress</w:t>
      </w:r>
      <w:r w:rsidR="005419E6">
        <w:t>, ce qui serait contre-productif dans un contexte de sélection pour l’adaptation aux changements climatiques</w:t>
      </w:r>
      <w:r w:rsidR="00D35C24">
        <w:t xml:space="preserve">. </w:t>
      </w:r>
    </w:p>
    <w:p w14:paraId="3EA06BCE" w14:textId="77777777" w:rsidR="001D51D0" w:rsidRDefault="001D51D0" w:rsidP="00B20032"/>
    <w:p w14:paraId="24E80248" w14:textId="29914B3D" w:rsidR="00031D0C" w:rsidRDefault="00031D0C" w:rsidP="00686214">
      <w:r>
        <w:t xml:space="preserve">Enfin, on peut pointer </w:t>
      </w:r>
      <w:r w:rsidR="00686214">
        <w:t>un défaut</w:t>
      </w:r>
      <w:r w:rsidR="00C556F8">
        <w:t xml:space="preserve"> dans nos résultats</w:t>
      </w:r>
      <w:r w:rsidR="00686214">
        <w:t> :</w:t>
      </w:r>
      <w:r>
        <w:t xml:space="preserve"> </w:t>
      </w:r>
      <w:r w:rsidR="00C556F8">
        <w:t>l’absence de mesure</w:t>
      </w:r>
      <w:r w:rsidR="00F11ACD">
        <w:t xml:space="preserve"> directe</w:t>
      </w:r>
      <w:r w:rsidR="00C556F8">
        <w:t xml:space="preserve"> de rendement.</w:t>
      </w:r>
      <w:r w:rsidR="00DA0E1F">
        <w:t xml:space="preserve"> Ce trait </w:t>
      </w:r>
      <w:r w:rsidR="00DA0630">
        <w:t>n’</w:t>
      </w:r>
      <w:r w:rsidR="00DA0E1F">
        <w:t xml:space="preserve">a été </w:t>
      </w:r>
      <w:r w:rsidR="00DA0630">
        <w:t xml:space="preserve">mesuré qu’indirectement </w:t>
      </w:r>
      <w:r w:rsidR="00DA0E1F">
        <w:t xml:space="preserve">par le poids total d’épi dans les bacs.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6D294E79" w14:textId="77777777" w:rsidR="006219C3" w:rsidRDefault="006219C3" w:rsidP="00B20032"/>
    <w:p w14:paraId="781D0187" w14:textId="0AD74067" w:rsidR="009E4A02" w:rsidRDefault="00292015" w:rsidP="00505948">
      <w:pPr>
        <w:pStyle w:val="Titre2"/>
      </w:pPr>
      <w:bookmarkStart w:id="36" w:name="_Toc144832709"/>
      <w:r>
        <w:t>Recul sur l’approche théorique</w:t>
      </w:r>
      <w:bookmarkEnd w:id="36"/>
    </w:p>
    <w:p w14:paraId="43C9CD90" w14:textId="2EEBFE1E" w:rsidR="00097BAC" w:rsidRDefault="00097BAC" w:rsidP="00097BAC">
      <w:r>
        <w:t xml:space="preserve">Dans le </w:t>
      </w:r>
      <w:r w:rsidR="00D409E7">
        <w:t>cadre du stage, l’eq.</w:t>
      </w:r>
      <w:r w:rsidR="00966166">
        <w:t xml:space="preserve"> 1</w:t>
      </w:r>
      <w:r>
        <w:t xml:space="preserve"> a seulement été utilisée pour la taille du grain car c’est le seul trait pour lequel nous avons pu estimer les composantes de la variance nécessaires pour les calculs. Cependant, cette équation peut en théorie être utilisée pour n’importe quel trait qui peut être mesuré à l’échelle du grain individuel, et pour n’importe quelle céréale autogame. De plus, elle pourrait être améliorée. Une des améliorations les plus év</w:t>
      </w:r>
      <w:r w:rsidR="00EF7757">
        <w:t xml:space="preserve">identes est la </w:t>
      </w:r>
      <w:r w:rsidR="003D6814">
        <w:t>pondération des progrès par le</w:t>
      </w:r>
      <w:r w:rsidR="00EF7757">
        <w:t xml:space="preserve"> co</w:t>
      </w:r>
      <w:r w:rsidR="00A14E81">
        <w:t>ût et le</w:t>
      </w:r>
      <w:r w:rsidR="00EF7757">
        <w:t xml:space="preserve"> temps nécessaire pour</w:t>
      </w:r>
      <w:r>
        <w:t xml:space="preserve"> chaque méthode. Cela permettrait surtout de prendre en compte la faisabilité d’une sélection sur épi qui n’est aujourd’hui pas possible à grande échelle d’après nos connaissances. </w:t>
      </w:r>
      <w:r w:rsidRPr="007E72A6">
        <w:t xml:space="preserve">Même si dans certaines situations la sélection sur épi devient meilleure </w:t>
      </w:r>
      <w:r>
        <w:t xml:space="preserve">à grande échelle </w:t>
      </w:r>
      <w:r w:rsidRPr="007E72A6">
        <w:t xml:space="preserve">que la sélection sur grain, il </w:t>
      </w:r>
      <w:r w:rsidRPr="007E72A6">
        <w:lastRenderedPageBreak/>
        <w:t>se peut que les moyens à investir pour faire ce progrès ne puissent être envisagés que dans le cas d’un groupe d’agriculteur ou d’un réseau animé par une as</w:t>
      </w:r>
      <w:r>
        <w:t xml:space="preserve">sociation de semences de fermes </w:t>
      </w:r>
      <w:r w:rsidRPr="007E72A6">
        <w:t xml:space="preserve">et qu’une sélection sur grain soit au final plus efficace relativement à l’investissement nécessaire. </w:t>
      </w:r>
      <w:r>
        <w:t>De</w:t>
      </w:r>
      <w:r w:rsidRPr="00367453">
        <w:t xml:space="preserve"> tels </w:t>
      </w:r>
      <w:r>
        <w:t>investissements pourraient toutefois inté</w:t>
      </w:r>
      <w:r w:rsidRPr="00367453">
        <w:t>resser les sélectionneurs dans les premières génération</w:t>
      </w:r>
      <w:r>
        <w:t>s</w:t>
      </w:r>
      <w:r w:rsidRPr="00367453">
        <w:t xml:space="preserve"> de fixation sur bulk ou d’introgression en population de ressources génétiques</w:t>
      </w:r>
      <w:r>
        <w:t>.</w:t>
      </w:r>
      <w:r w:rsidR="0004745A">
        <w:t xml:space="preserve"> En prenant en compte ces aspects plus pratiques, l’équation pourrait donc être utilisée pour aiguiller des agriculteurs ou sélectionneurs souhaitant faire une sélection massale sur les traits du grain.</w:t>
      </w:r>
    </w:p>
    <w:p w14:paraId="2CEB8DB8" w14:textId="12B56738" w:rsidR="00097BAC" w:rsidRDefault="00097BAC" w:rsidP="007E72A6"/>
    <w:p w14:paraId="0F23C971" w14:textId="487F63AF" w:rsidR="00D20DF3" w:rsidRDefault="00375C76" w:rsidP="00505948">
      <w:r>
        <w:t>La validation de l’eq.</w:t>
      </w:r>
      <w:r w:rsidR="00966166">
        <w:t xml:space="preserve"> 1</w:t>
      </w:r>
      <w:r w:rsidR="0070549E">
        <w:t xml:space="preserve"> a été faite sur des données peu réalistes. En effet, les données du dispositif de sélection </w:t>
      </w:r>
      <w:r w:rsidR="0070549E">
        <w:rPr>
          <w:i/>
        </w:rPr>
        <w:t>in silico</w:t>
      </w:r>
      <w:r w:rsidR="0070549E">
        <w:t xml:space="preserve"> ont contraints le nombre de grains </w:t>
      </w:r>
      <w:r w:rsidR="00947E6C">
        <w:t>observés à 859 (nombre de plantes</w:t>
      </w:r>
      <w:r w:rsidR="0070549E">
        <w:t xml:space="preserve"> du </w:t>
      </w:r>
      <w:r w:rsidR="00947E6C">
        <w:t>premier semis ayant été récoltées</w:t>
      </w:r>
      <w:r w:rsidR="0070549E">
        <w:t>) et le nombre de grain par épi à 5 car parmi les 859 grains utilisés, en moyenne 5 grains de chaque lot étai</w:t>
      </w:r>
      <w:r w:rsidR="00810F74">
        <w:t>en</w:t>
      </w:r>
      <w:r w:rsidR="0070549E">
        <w:t>t présent</w:t>
      </w:r>
      <w:r w:rsidR="00810F74">
        <w:t>s</w:t>
      </w:r>
      <w:r w:rsidR="0070549E">
        <w:t xml:space="preserve">. Cela correspond donc bien à une sélection sur épi où les épis n’auraient donné que 5 grains. De plus, les variances estimées ne correspondent peut-être pas à des variances en conditions </w:t>
      </w:r>
      <w:r w:rsidR="004B71D9">
        <w:t>réelle</w:t>
      </w:r>
      <w:r w:rsidR="0070549E">
        <w:t xml:space="preserve">s au champ. </w:t>
      </w:r>
      <w:r w:rsidR="00286E0F" w:rsidRPr="00286E0F">
        <w:t>O</w:t>
      </w:r>
      <w:r>
        <w:t>n ne sait donc pas si l’eq.</w:t>
      </w:r>
      <w:r w:rsidR="00966166">
        <w:t xml:space="preserve"> 1</w:t>
      </w:r>
      <w:r w:rsidR="00286E0F" w:rsidRPr="00286E0F">
        <w:t xml:space="preserve"> a le même pouvoir prédictif pour des valeurs de paramètres </w:t>
      </w:r>
      <w:r w:rsidR="00252572">
        <w:t>estimées au champ</w:t>
      </w:r>
      <w:r w:rsidR="00286E0F" w:rsidRPr="00286E0F">
        <w:t xml:space="preserve"> et il faudrait la valider totalement en sélectionnant </w:t>
      </w:r>
      <w:r w:rsidR="004B71D9">
        <w:t>réelle</w:t>
      </w:r>
      <w:r w:rsidR="00286E0F" w:rsidRPr="00286E0F">
        <w:t>ment sur grain et sur épi au champ. Une telle expérience serait assez lourde à mener étant donné l’effort à faire pour sélectionner sur épi et pour récolter les données permettant d’estimer les paramètres de la variance phén</w:t>
      </w:r>
      <w:r w:rsidR="00286E0F">
        <w:t>otypique (Vg, Vinter, Vintra V</w:t>
      </w:r>
      <w:r w:rsidR="00286E0F" w:rsidRPr="00286E0F">
        <w:t>e).</w:t>
      </w:r>
      <w:r w:rsidR="00D20DF3">
        <w:t xml:space="preserve"> </w:t>
      </w:r>
    </w:p>
    <w:p w14:paraId="01E8F72F" w14:textId="5FAE5C91" w:rsidR="00610B2D" w:rsidRDefault="00610B2D" w:rsidP="00505948"/>
    <w:p w14:paraId="657AB7A3" w14:textId="4E5A5720" w:rsidR="00610B2D" w:rsidRDefault="00610B2D" w:rsidP="00610B2D">
      <w:r>
        <w:t>Un autre élément important de discussion est justement la nécessité d’estimer les paramètres de la v</w:t>
      </w:r>
      <w:r w:rsidR="00375C76">
        <w:t>ariance pour utiliser l’eq.</w:t>
      </w:r>
      <w:r>
        <w:t xml:space="preserve"> 1. Etant donné que ces paramètres sont contraints (on ne peut pas les adapter ou les choisir comme NEO, NGO ou nsel), il est nécessaire de les estimer au préalable. L’estimation de ces paramètres requiert un travail conséquent et/ou l’utilisation de technologie avancée (Optomachine ou NIRS) du fait de la nécessité de mesurer des grains individuellement. Dans le cadre d’une sélection massale menée par un groupement d’agriculteur, il est raisonnable de penser que ni le temps ni la technologie ne sont disponibles actuellement. De plus, comme ces paramètres changent en fonction du lieu, de l’année et du trait observé, il faudrait surement ré-estimer régulièrement les paramètres de variance pour se servir de l’équation. </w:t>
      </w:r>
    </w:p>
    <w:p w14:paraId="2229D6AB" w14:textId="77777777" w:rsidR="00840DD7" w:rsidRDefault="00840DD7" w:rsidP="00505948"/>
    <w:p w14:paraId="005CC8BA" w14:textId="0246C758" w:rsidR="00957B7E" w:rsidRDefault="00CA611F" w:rsidP="00505948">
      <w:r>
        <w:t xml:space="preserve">L’exploration des domaines de supériorité de la sélection sur grain et sur épi s’est faite en utilisant les variances estimées dans le dispositif de sélection </w:t>
      </w:r>
      <w:r>
        <w:rPr>
          <w:i/>
        </w:rPr>
        <w:t>in silico</w:t>
      </w:r>
      <w:r>
        <w:t xml:space="preserve">. Ces résultats sont donc valables pour ces valeurs de variances mais ne sont </w:t>
      </w:r>
      <w:r w:rsidR="00D20DF3">
        <w:t>pas universel</w:t>
      </w:r>
      <w:r>
        <w:t>s.</w:t>
      </w:r>
      <w:r w:rsidR="00D20DF3">
        <w:t xml:space="preserve"> Nous avons </w:t>
      </w:r>
      <w:r w:rsidR="000255C9">
        <w:t xml:space="preserve">tout de même </w:t>
      </w:r>
      <w:r w:rsidR="00D20DF3">
        <w:t xml:space="preserve">trouvé une étude qui a comparé la sélection sur grain et la sélection sur épi </w:t>
      </w:r>
      <w:r w:rsidR="00D20DF3">
        <w:fldChar w:fldCharType="begin"/>
      </w:r>
      <w:r w:rsidR="00DB416E">
        <w:instrText xml:space="preserve"> ADDIN ZOTERO_ITEM CSL_CITATION {"citationID":"BwLreBoh","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00D20DF3">
        <w:fldChar w:fldCharType="separate"/>
      </w:r>
      <w:r w:rsidR="00D20DF3" w:rsidRPr="00D20DF3">
        <w:t>(Nass, 1987)</w:t>
      </w:r>
      <w:r w:rsidR="00D20DF3">
        <w:fldChar w:fldCharType="end"/>
      </w:r>
      <w:r w:rsidR="00200F67" w:rsidRPr="00200F67">
        <w:t xml:space="preserve"> </w:t>
      </w:r>
      <w:r w:rsidR="00945A9F">
        <w:t>et nos résultats corroborent sa conclusion</w:t>
      </w:r>
      <w:r w:rsidR="00200F67">
        <w:t xml:space="preserve"> </w:t>
      </w:r>
      <w:r w:rsidR="00811D46">
        <w:t>(</w:t>
      </w:r>
      <w:r w:rsidR="00200F67" w:rsidRPr="00200F67">
        <w:t>la sélection sur grain est plus efficace dans de grande</w:t>
      </w:r>
      <w:r w:rsidR="00200F67">
        <w:t>s populations, mais</w:t>
      </w:r>
      <w:r w:rsidR="00200F67" w:rsidRPr="00200F67">
        <w:t xml:space="preserve"> la sélection sur épi peut être avantageu</w:t>
      </w:r>
      <w:r w:rsidR="003503AD">
        <w:t>se avec des effectifs réduits</w:t>
      </w:r>
      <w:r w:rsidR="00251F7D">
        <w:t>)</w:t>
      </w:r>
      <w:r w:rsidR="00200F67" w:rsidRPr="00200F67">
        <w:t>. </w:t>
      </w:r>
      <w:r w:rsidR="00811D46">
        <w:t xml:space="preserve">Il </w:t>
      </w:r>
      <w:r w:rsidR="00EA3B28">
        <w:t>est intéressant de voir que nos</w:t>
      </w:r>
      <w:r w:rsidR="00957B7E">
        <w:t xml:space="preserve"> résultats ont été </w:t>
      </w:r>
      <w:r w:rsidR="00957B7E">
        <w:lastRenderedPageBreak/>
        <w:t xml:space="preserve">obtenus avec une héritabilité de 0,14 pour les mesures sur grains individuels et de l’ordre de 0.3 pour les mesures sur épi. </w:t>
      </w:r>
      <w:r w:rsidR="006F0FDF">
        <w:t xml:space="preserve">Il n’était pas trivial que sélectionner avec une faible héritabilité serait avantageux dans </w:t>
      </w:r>
      <w:r w:rsidR="00810B9E">
        <w:t xml:space="preserve">un grand nombre de situations grâce à la compensation des fortes intensités de sélection. </w:t>
      </w:r>
    </w:p>
    <w:p w14:paraId="756FDDD1" w14:textId="6556D4F8" w:rsidR="0082301B" w:rsidRDefault="003A3C24" w:rsidP="00505948">
      <w:r>
        <w:t>De plus, l</w:t>
      </w:r>
      <w:r w:rsidR="00CA611F">
        <w:t xml:space="preserve">es valeurs de variances </w:t>
      </w:r>
      <w:r>
        <w:t xml:space="preserve">utilisées </w:t>
      </w:r>
      <w:r w:rsidR="00CA611F">
        <w:t>supposent que l’on a un moyen de mesurer précisément des traits de grains individuellement et de faire la moyenne de ces mesures épis par épis.</w:t>
      </w:r>
      <w:r w:rsidR="008A473B">
        <w:t xml:space="preserve"> </w:t>
      </w:r>
      <w:r w:rsidR="008A473B" w:rsidRPr="001B6058">
        <w:t xml:space="preserve">Il n’existe pas de machine ou de méthode permettant de faire cela à </w:t>
      </w:r>
      <w:r w:rsidR="008A473B">
        <w:t>haut débit à notre connaissance</w:t>
      </w:r>
      <w:r w:rsidR="008A473B" w:rsidRPr="001B6058">
        <w:t xml:space="preserve"> </w:t>
      </w:r>
      <w:r w:rsidR="008A473B">
        <w:t>m</w:t>
      </w:r>
      <w:r w:rsidR="008A473B" w:rsidRPr="001B6058">
        <w:t xml:space="preserve">ais cette démarche va être entreprise dans le projet Bbsocoul </w:t>
      </w:r>
      <w:r w:rsidR="0070019F">
        <w:t xml:space="preserve">(blé bio sous couvert de luzerne) </w:t>
      </w:r>
      <w:r w:rsidR="008A473B" w:rsidRPr="001B6058">
        <w:t>de mon laboratoire d’accueil</w:t>
      </w:r>
      <w:r w:rsidR="008A473B">
        <w:t xml:space="preserve">. </w:t>
      </w:r>
      <w:r w:rsidR="00E35B9B">
        <w:t xml:space="preserve">On peut donc imaginer en prenant l’exemple de la sélection sur la taille du grain que des tamis permettent une mesure précise du trait </w:t>
      </w:r>
      <w:r w:rsidR="00543677">
        <w:t xml:space="preserve">à l’échelle du grain individuel </w:t>
      </w:r>
      <w:r w:rsidR="00E35B9B">
        <w:t>mais qu’une sélection sur épi doive se faire de façon visuelle et soit imprécise (</w:t>
      </w:r>
      <w:r w:rsidR="00E02D08">
        <w:t xml:space="preserve">à moyenne/grande échelle, </w:t>
      </w:r>
      <w:r w:rsidR="00E35B9B">
        <w:t>seule une observation visuelle des épis permettrait d’</w:t>
      </w:r>
      <w:r w:rsidR="00B01E75">
        <w:t>en observer assez</w:t>
      </w:r>
      <w:r w:rsidR="00E35B9B">
        <w:t xml:space="preserve"> pour opérer la sélection</w:t>
      </w:r>
      <w:r w:rsidR="004A6B48">
        <w:t>)</w:t>
      </w:r>
      <w:r w:rsidR="00E35B9B">
        <w:t xml:space="preserve">. </w:t>
      </w:r>
      <w:r w:rsidR="008A473B">
        <w:t xml:space="preserve">L’imprécision d’une sélection visuelle ferait baisser l’héritabilité </w:t>
      </w:r>
      <w:r w:rsidR="00BF0085">
        <w:t>des observations sur épi</w:t>
      </w:r>
      <w:r w:rsidR="00FC16C2">
        <w:t xml:space="preserve"> et</w:t>
      </w:r>
      <w:r w:rsidR="001E6194">
        <w:t xml:space="preserve"> la sélection sur épi serait plus désavantagée par rapport à la sélection sur grain que ce que </w:t>
      </w:r>
      <w:r w:rsidR="00E6083F">
        <w:t xml:space="preserve">montrent </w:t>
      </w:r>
      <w:r w:rsidR="001E6194">
        <w:t>nos résultats.</w:t>
      </w:r>
      <w:r w:rsidR="006E60B1">
        <w:t xml:space="preserve"> </w:t>
      </w:r>
      <w:r w:rsidR="005B1507">
        <w:t>Toutefois, l’équation</w:t>
      </w:r>
      <w:r w:rsidR="00966166">
        <w:t xml:space="preserve"> 1</w:t>
      </w:r>
      <w:r w:rsidR="005B1507">
        <w:t xml:space="preserve"> pourrait quand même permettre d’explorer ce type de situation en faisant varier les valeurs de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r w:rsidR="005B1507">
        <w:t xml:space="preserve"> tout en gardant une valeur de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oMath>
      <w:r w:rsidR="005B1507">
        <w:t xml:space="preserve"> non négligeable. </w:t>
      </w:r>
      <w:r w:rsidR="00E93CEC">
        <w:t>C</w:t>
      </w:r>
      <w:r w:rsidR="00415CCB">
        <w:t>e raisonnement ne s’applique pas</w:t>
      </w:r>
      <w:r w:rsidR="007A5DCF">
        <w:t xml:space="preserve"> nécessairement</w:t>
      </w:r>
      <w:r w:rsidR="00415CCB">
        <w:t xml:space="preserve"> </w:t>
      </w:r>
      <w:r w:rsidR="006E60B1">
        <w:t xml:space="preserve">pour </w:t>
      </w:r>
      <w:r w:rsidR="00415CCB">
        <w:t>tous les traits.</w:t>
      </w:r>
      <w:r w:rsidR="006E60B1">
        <w:t xml:space="preserve"> </w:t>
      </w:r>
      <w:r w:rsidR="00415CCB">
        <w:t>P</w:t>
      </w:r>
      <w:r w:rsidR="006E60B1">
        <w:t xml:space="preserve">ar exemple sur le taux de protéine, qui se mesure par NIRS, il se peut que les précisions de mesure sur grain individuel ou sur lot de grain soient similaires. </w:t>
      </w:r>
      <w:r w:rsidR="001D65AD">
        <w:t xml:space="preserve">Des calibrations </w:t>
      </w:r>
      <w:r w:rsidR="00570DB1">
        <w:t>sont en cours dans mon laboratoire d’accueil pour prédire le taux de protéines à partir de spectres de grains individuels</w:t>
      </w:r>
      <w:r w:rsidR="003A19C8">
        <w:t>, et</w:t>
      </w:r>
      <w:r w:rsidR="00AD5231">
        <w:t xml:space="preserve"> refaire le même type d’analyse </w:t>
      </w:r>
      <w:r w:rsidR="00602D88">
        <w:t xml:space="preserve">que celles </w:t>
      </w:r>
      <w:r w:rsidR="00AD5231">
        <w:t xml:space="preserve">réalisées sur la taille des grains. </w:t>
      </w:r>
    </w:p>
    <w:p w14:paraId="05BD89CC" w14:textId="77777777" w:rsidR="00097BAC" w:rsidRDefault="00097BAC" w:rsidP="00505948"/>
    <w:p w14:paraId="4BB224B9" w14:textId="730768C7" w:rsidR="00810D9E" w:rsidRDefault="00134F4C" w:rsidP="00505948">
      <w:r>
        <w:t xml:space="preserve">Enfin, cette équation fonctionne lorsqu’il s’agit de faire de la sélection par troncation. Or, ce n’est pas la seule façon de sélectionner qui existe. </w:t>
      </w:r>
      <w:r w:rsidR="00A966D3">
        <w:t>L’eq.</w:t>
      </w:r>
      <w:r w:rsidR="003D02DE">
        <w:t xml:space="preserve"> </w:t>
      </w:r>
      <w:r w:rsidR="00966166">
        <w:t xml:space="preserve">1 </w:t>
      </w:r>
      <w:r w:rsidR="003D02DE">
        <w:t xml:space="preserve">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DB416E">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ar une approche de simulation</w:t>
      </w:r>
      <w:r w:rsidR="00D611D1">
        <w:t>,</w:t>
      </w:r>
      <w:r w:rsidR="00106323">
        <w:t xml:space="preserve">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 xml:space="preserve">’obtenir de meilleurs gains génétiques sur le long terme par rapport à des générations de sélection par troncation. </w:t>
      </w:r>
      <w:r w:rsidR="003D02DE">
        <w:t>L’</w:t>
      </w:r>
      <w:r w:rsidR="003D3A8D">
        <w:t>eq.</w:t>
      </w:r>
      <w:r w:rsidR="00966166">
        <w:t xml:space="preserve"> 1</w:t>
      </w:r>
      <w:r w:rsidR="003D02DE">
        <w:t xml:space="preserve"> n’est donc évidemment pas adaptable à toute situation de sélection massale sur les traits du grain. </w:t>
      </w:r>
    </w:p>
    <w:p w14:paraId="06999297" w14:textId="5A2EEFF8" w:rsidR="009A1A9D" w:rsidRDefault="009A1A9D" w:rsidP="00505948"/>
    <w:p w14:paraId="55B8D7AE" w14:textId="77777777" w:rsidR="00D066E2" w:rsidRDefault="00D066E2" w:rsidP="00505948"/>
    <w:p w14:paraId="7AF68644" w14:textId="2F8F6D54" w:rsidR="00CC77C5" w:rsidRDefault="006934EE" w:rsidP="00505948">
      <w:pPr>
        <w:pStyle w:val="Titre2"/>
      </w:pPr>
      <w:bookmarkStart w:id="37" w:name="_Toc144832710"/>
      <w:r>
        <w:lastRenderedPageBreak/>
        <w:t>Vers une sélection</w:t>
      </w:r>
      <w:r w:rsidR="00573E15">
        <w:t xml:space="preserve"> massale</w:t>
      </w:r>
      <w:r w:rsidR="007A54FE">
        <w:t xml:space="preserve"> phénomique sur</w:t>
      </w:r>
      <w:r>
        <w:t xml:space="preserve"> grains ?</w:t>
      </w:r>
      <w:bookmarkEnd w:id="37"/>
    </w:p>
    <w:p w14:paraId="5942FE3C" w14:textId="6F25A5B2" w:rsidR="00667E62" w:rsidRDefault="00C047D8" w:rsidP="00C93D7A">
      <w:r>
        <w:t xml:space="preserve">La prédiction phénomique, un </w:t>
      </w:r>
      <w:r w:rsidR="00BC5FF1">
        <w:t xml:space="preserve">développement récent en génétique quantitative, </w:t>
      </w:r>
      <w:r>
        <w:t>permet de</w:t>
      </w:r>
      <w:r w:rsidR="00BC5FF1">
        <w:t xml:space="preserve"> prédire certains traits d’une plante à partir de spectres infrarouges collectés sur </w:t>
      </w:r>
      <w:r w:rsidR="004261FC">
        <w:t>cette</w:t>
      </w:r>
      <w:r w:rsidR="00BC5FF1">
        <w:t xml:space="preserve"> plante. </w:t>
      </w:r>
      <w:r w:rsidR="00BC5FF1" w:rsidRPr="00BC5FF1">
        <w:t xml:space="preserve">De premiers résultats encourageants montrent que la sélection phénomique a une efficacité souvent comparable à l’efficacité de la prédiction génomique, et parfois même meilleure pour le rendement chez le blé </w:t>
      </w:r>
      <w:r w:rsidR="00BC5FF1" w:rsidRPr="00BC5FF1">
        <w:fldChar w:fldCharType="begin"/>
      </w:r>
      <w:r w:rsidR="00DB416E">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00BC5FF1" w:rsidRPr="00BC5FF1">
        <w:fldChar w:fldCharType="separate"/>
      </w:r>
      <w:r w:rsidR="00BC5FF1" w:rsidRPr="00BC5FF1">
        <w:t>(Rincent et al., 2018)</w:t>
      </w:r>
      <w:r w:rsidR="00BC5FF1" w:rsidRPr="00BC5FF1">
        <w:fldChar w:fldCharType="end"/>
      </w:r>
      <w:r w:rsidR="00BC5FF1" w:rsidRPr="00BC5FF1">
        <w:t>. C’</w:t>
      </w:r>
      <w:r>
        <w:t>est une méthode non destructive et</w:t>
      </w:r>
      <w:r w:rsidR="00BC5FF1" w:rsidRPr="00BC5FF1">
        <w:t xml:space="preserve"> peu coûteuse qui pourrait permettre de traiter les grains</w:t>
      </w:r>
      <w:r w:rsidR="00C40A96">
        <w:t xml:space="preserve"> individuellement</w:t>
      </w:r>
      <w:r w:rsidR="00BC5FF1" w:rsidRPr="00BC5FF1">
        <w:t xml:space="preserve">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DB416E">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594B746" w:rsidR="00961643" w:rsidRDefault="00260FBB" w:rsidP="00961643">
      <w:r>
        <w:t>Comme</w:t>
      </w:r>
      <w:r w:rsidR="00F44EA9">
        <w:t xml:space="preserve"> l’eq.</w:t>
      </w:r>
      <w:r w:rsidR="00961643">
        <w:t xml:space="preserve"> </w:t>
      </w:r>
      <w:r w:rsidR="00966166">
        <w:t xml:space="preserve">1 </w:t>
      </w:r>
      <w:r w:rsidR="00961643">
        <w:t xml:space="preserve">peut être utilisée pour n’importe quel trait </w:t>
      </w:r>
      <w:r w:rsidR="00906B4C">
        <w:t>du</w:t>
      </w:r>
      <w:r w:rsidR="00961643">
        <w:t xml:space="preserve"> grain, elle peut apporter des éléments de discussion intéressants pour la sélection phénomique. En effet, </w:t>
      </w:r>
      <w:r w:rsidR="004261FC">
        <w:t xml:space="preserve">un spectre (ou la prédiction que l’on fait à partir du spectre) peut être considéré comme un trait du grain, et les compromis entre héritabilité et intensité de sélection s’appliquent (l’héritabilité étant dans ce cas l’accuracy de prédiction du trait). </w:t>
      </w:r>
      <w:r w:rsidR="009F40A6">
        <w:t>On pourrait donc comparer le progrès atteignable en faisant des modèles prédictifs basés sur le grain individuel ou sur la moyenne de grains de même génot</w:t>
      </w:r>
      <w:r w:rsidR="00796D65">
        <w:t xml:space="preserve">ype/épi en </w:t>
      </w:r>
      <w:r w:rsidR="009F40A6">
        <w:t xml:space="preserve">et en remplaçant </w:t>
      </w:r>
      <w:r w:rsidR="00BF6A3E">
        <w:t>dans l’eq.</w:t>
      </w:r>
      <w:r w:rsidR="00796D65">
        <w:t xml:space="preserve"> </w:t>
      </w:r>
      <w:r w:rsidR="00966166">
        <w:t xml:space="preserve">1 </w:t>
      </w:r>
      <w:r w:rsidR="00796D65">
        <w:t>l</w:t>
      </w:r>
      <w:r w:rsidR="009F40A6">
        <w:t xml:space="preserve">e rapport des héritabilités par le rapport des accuracy de prédiction des deux méthodes. </w:t>
      </w:r>
    </w:p>
    <w:p w14:paraId="34BE5DE0" w14:textId="2DC792F9" w:rsidR="00C72544" w:rsidRDefault="007D6ED1" w:rsidP="00C72544">
      <w:r>
        <w:t>L</w:t>
      </w:r>
      <w:r w:rsidR="00E65CED">
        <w:t xml:space="preserve">a plupart des travaux réalisés en prédiction phénomique </w:t>
      </w:r>
      <w:r w:rsidR="001C3AD0">
        <w:t xml:space="preserve">sur des céréales </w:t>
      </w:r>
      <w:r w:rsidR="00E65CED">
        <w:t xml:space="preserve">utilisent des </w:t>
      </w:r>
      <w:r w:rsidR="00C636F2">
        <w:t xml:space="preserve">mesures sur </w:t>
      </w:r>
      <w:r w:rsidR="00E65CED">
        <w:t>lots de grains</w:t>
      </w:r>
      <w:r w:rsidR="001C3AD0">
        <w:t xml:space="preserve"> </w:t>
      </w:r>
      <w:r w:rsidR="00FD72E7">
        <w:t xml:space="preserve">ou sur de la farine de lots de grains </w:t>
      </w:r>
      <w:r w:rsidR="001C3AD0">
        <w:fldChar w:fldCharType="begin"/>
      </w:r>
      <w:r w:rsidR="00DB416E">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w:t>
      </w:r>
      <w:r w:rsidR="004879BF">
        <w:t>sont capables de trier les grains individuellement</w:t>
      </w:r>
      <w:r w:rsidR="001C5AE3">
        <w:t>.</w:t>
      </w:r>
      <w:r w:rsidR="00CF7C1C">
        <w:t xml:space="preserve"> </w:t>
      </w:r>
      <w:r w:rsidR="004879BF">
        <w:t xml:space="preserve">Des modèles prédictifs basés sur des moyennes de lots ne sont donc peut-être pas adaptés pour ce type de tri. </w:t>
      </w:r>
      <w:r w:rsidR="00CF7C1C">
        <w:t>Il serai</w:t>
      </w:r>
      <w:r w:rsidR="00587EAC">
        <w:t>t donc intéressant de comparer l</w:t>
      </w:r>
      <w:r w:rsidR="00CF7C1C">
        <w:t>e progrès atteignable à partir de prédiction sur grains individuels et sur moyennes de lots de grains. En effet, si l’on peut montrer qu’une prédiction à partir de grains individuels permet un meilleur progrès malgré la plu</w:t>
      </w:r>
      <w:r w:rsidR="002B3DCB">
        <w:t xml:space="preserve">s faible accuracy de prédiction, </w:t>
      </w:r>
      <w:r w:rsidR="00615E8C">
        <w:t>c</w:t>
      </w:r>
      <w:r w:rsidR="00ED2758">
        <w:t>ela ouvre des</w:t>
      </w:r>
      <w:r w:rsidR="00615E8C">
        <w:t xml:space="preserve"> perspectives pour la sélection </w:t>
      </w:r>
      <w:r w:rsidR="00427986">
        <w:t xml:space="preserve">phénomique </w:t>
      </w:r>
      <w:r w:rsidR="00615E8C">
        <w:t xml:space="preserve">sur grain. </w:t>
      </w:r>
      <w:r w:rsidR="000866AF">
        <w:t xml:space="preserve">On aurait </w:t>
      </w:r>
      <w:r w:rsidR="00EB6048">
        <w:t xml:space="preserve">accès à </w:t>
      </w:r>
      <w:r w:rsidR="00265105">
        <w:t>des mesures</w:t>
      </w:r>
      <w:r w:rsidR="00BB0030">
        <w:t xml:space="preserve"> indirectes pour un</w:t>
      </w:r>
      <w:r w:rsidR="00EB6048">
        <w:t xml:space="preserve">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509B0DC1" w:rsidR="00FB2303" w:rsidRDefault="00077106" w:rsidP="00C72544">
      <w:r>
        <w:t xml:space="preserve">Enfin, </w:t>
      </w:r>
      <w:r>
        <w:fldChar w:fldCharType="begin"/>
      </w:r>
      <w:r w:rsidR="00DB416E">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w:t>
      </w:r>
      <w:r w:rsidR="002D39BE">
        <w:t xml:space="preserve">massale utilisant la prédiction génomique </w:t>
      </w:r>
      <w:r>
        <w:t>pouvant s’appliq</w:t>
      </w:r>
      <w:r w:rsidR="00F53F90">
        <w:t xml:space="preserve">uer au blé. </w:t>
      </w:r>
      <w:r>
        <w:t xml:space="preserve">Ils ont montré par des simulations qu’un tel schéma permettrait </w:t>
      </w:r>
      <w:r>
        <w:lastRenderedPageBreak/>
        <w:t xml:space="preserve">d’obtenir de meilleurs gains génétique sur le long terme que les schémas de sélection actuellement en place sur le blé. </w:t>
      </w:r>
      <w:r w:rsidR="002A765B">
        <w:t>L’</w:t>
      </w:r>
      <w:r>
        <w:t xml:space="preserve">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9D78192" w:rsidR="00200B46" w:rsidRDefault="0014485E" w:rsidP="00200B46">
      <w:pPr>
        <w:pStyle w:val="Titre2"/>
      </w:pPr>
      <w:bookmarkStart w:id="38" w:name="_Toc144832711"/>
      <w:r>
        <w:t>Le potentiel du dispositif de sélection in silico</w:t>
      </w:r>
      <w:bookmarkEnd w:id="38"/>
    </w:p>
    <w:p w14:paraId="1B917D5B" w14:textId="534A5C67" w:rsidR="00110323" w:rsidRPr="00EA76C3" w:rsidRDefault="00E76418" w:rsidP="00EA117D">
      <w:pPr>
        <w:rPr>
          <w:rFonts w:ascii="Arial" w:hAnsi="Arial" w:cs="Arial"/>
        </w:rPr>
      </w:pPr>
      <w:r>
        <w:t>D</w:t>
      </w:r>
      <w:r w:rsidR="00FF4031">
        <w:t>ans le</w:t>
      </w:r>
      <w:r>
        <w:t xml:space="preserve"> dispositif de sélection </w:t>
      </w:r>
      <w:r>
        <w:rPr>
          <w:i/>
        </w:rPr>
        <w:t>in silico</w:t>
      </w:r>
      <w:r w:rsidR="00FF4031">
        <w:t xml:space="preserve">,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w:t>
      </w:r>
      <w:r w:rsidR="00B45172">
        <w:t>et ouvrent des perspectives pour un grand nombre d’analyses</w:t>
      </w:r>
      <w:r w:rsidR="00FF4031">
        <w:t xml:space="preserve">. En effet, </w:t>
      </w:r>
      <w:r w:rsidR="00B54323">
        <w:t>ce dispositif permet d’accéder aux valeurs phénotypiques en population et non en culture pure. L</w:t>
      </w:r>
      <w:r w:rsidR="00FF4031">
        <w:t xml:space="preserve">a position et le génotype de chaque plante étant connu, il est possible d’étudier en détail les interactions entre les plantes (effets de certains allèles sur </w:t>
      </w:r>
      <w:r w:rsidR="00B54323">
        <w:t xml:space="preserve">les phénotypes voisins, tendance de chaque génotype à collaborer ou à rentrer en </w:t>
      </w:r>
      <w:r w:rsidR="00C954D8">
        <w:t>compétition</w:t>
      </w:r>
      <w:r w:rsidR="0062606D">
        <w:t>, allèles à favoriser dans la population pour améliorer un trait…</w:t>
      </w:r>
      <w:r w:rsidR="00B54323">
        <w:t xml:space="preserve">). </w:t>
      </w:r>
      <w:r w:rsidR="0062606D">
        <w:t>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Au final, les analyses réalisées d</w:t>
      </w:r>
      <w:r w:rsidR="00A01F2C">
        <w:t>ans ce stage n’ont permis d’exploiter</w:t>
      </w:r>
      <w:r w:rsidR="0062606D">
        <w:t xml:space="preserve"> qu’une partie de toute l’</w:t>
      </w:r>
      <w:r w:rsidR="00B45172">
        <w:t>informa</w:t>
      </w:r>
      <w:r w:rsidR="00243BCA">
        <w:t xml:space="preserve">tion collectée, et </w:t>
      </w:r>
      <w:r w:rsidR="00EC1266">
        <w:t>les données peuvent encore donner du grain à moudre</w:t>
      </w:r>
      <w:r w:rsidR="0042542E">
        <w:t xml:space="preserve"> pour de futures analyses</w:t>
      </w:r>
      <w:r w:rsidR="00EA117D">
        <w:t>.</w:t>
      </w: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5"/>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6DFF153A" w14:textId="77777777" w:rsidR="00084243" w:rsidRDefault="00DF331B" w:rsidP="00084243">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084243">
        <w:t>Acreche, M.M., Slafer, G.A., 2006. Grain weight response to increases in number of grains in wheat in a Mediterranean area. Field Crops Res. 98, 52–59. https://doi.org/10.1016/j.fcr.2005.12.005</w:t>
      </w:r>
    </w:p>
    <w:p w14:paraId="6DDE5652" w14:textId="77777777" w:rsidR="00084243" w:rsidRDefault="00084243" w:rsidP="00084243">
      <w:pPr>
        <w:pStyle w:val="Bibliographie"/>
      </w:pPr>
      <w:r>
        <w:t>Andrée, P., Clark, J.K., Levkoe, C.Z., Lowitt, K. (Eds.), 2019. Civil Society and Social Movements in Food System Governance. Taylor &amp; Francis.</w:t>
      </w:r>
    </w:p>
    <w:p w14:paraId="05A26920" w14:textId="77777777" w:rsidR="00084243" w:rsidRDefault="00084243" w:rsidP="00084243">
      <w:pPr>
        <w:pStyle w:val="Bibliographie"/>
      </w:pPr>
      <w:r>
        <w:t>Asseng, S., Ewert, F., Martre, P., Rötter, R.P., Lobell, D.B., Cammarano, D., Kimball, B.A., Ottman, M.J., Wall, G.W., White, J.W., Reynolds, M.P., Alderman, P.D., Prasad, P.V.V., Aggarwal, P.K., Anothai, J., Basso, B., Biernath, C., Challinor, A.J., De Sanctis, G., Doltra, J., Fereres, E., Garcia-Vila, M., Gayler, S., Hoogenboom, G., Hunt, L.A., Izaurralde, R.C., Jabloun, M., Jones, C.D., Kersebaum, K.C., Koehler, A.-K., Müller, C., Naresh Kumar, S., Nendel, C., O’Leary, G., Olesen, J.E., Palosuo, T., Priesack, E., Eyshi Rezaei, E., Ruane, A.C., Semenov, M.A., Shcherbak, I., Stöckle, C., Stratonovitch, P., Streck, T., Supit, I., Tao, F., Thorburn, P.J., Waha, K., Wang, E., Wallach, D., Wolf, J., Zhao, Z., Zhu, Y., 2015. Rising temperatures reduce global wheat production. Nat. Clim. Change 5, 143–147. https://doi.org/10.1038/nclimate2470</w:t>
      </w:r>
    </w:p>
    <w:p w14:paraId="42A7A24D" w14:textId="77777777" w:rsidR="00084243" w:rsidRDefault="00084243" w:rsidP="00084243">
      <w:pPr>
        <w:pStyle w:val="Bibliographie"/>
      </w:pPr>
      <w:r>
        <w:t>Ballini, E., Tavaud, M., Ducasse, A., Sanchez, D., Paux, E., Kitt, J., Charmet, G., Audigeos, D., Roumet, P., David, J., Morel, J.-B., 2020. Genome wide association mapping for resistance to multiple fungal pathogens in a panel issued from a broad composite cross-population of tetraploid wheat Triticum turgidum. Euphytica 216, 92. https://doi.org/10.1007/s10681-020-02631-9</w:t>
      </w:r>
    </w:p>
    <w:p w14:paraId="340A4E39" w14:textId="77777777" w:rsidR="00084243" w:rsidRDefault="00084243" w:rsidP="00084243">
      <w:pPr>
        <w:pStyle w:val="Bibliographie"/>
      </w:pPr>
      <w:r>
        <w:t>Béral, A., 2020. Déterminisme génétique et écophysiologique de la variabilité des masses de grains individuels chez le blé tendre (Triticum aestivum). (phdthesis). Université Clermont Auvergne [2017-2020].</w:t>
      </w:r>
    </w:p>
    <w:p w14:paraId="0A67A9EA" w14:textId="77777777" w:rsidR="00084243" w:rsidRDefault="00084243" w:rsidP="00084243">
      <w:pPr>
        <w:pStyle w:val="Bibliographie"/>
      </w:pPr>
      <w:r>
        <w:t>Béral, A., Rincent, R., Gouis, J.L., Girousse, C., Allard, V., 2020. Wheat individual grain-size variance originates from crop development and from specific genetic determinism. PLOS ONE 15, e0230689. https://doi.org/10.1371/journal.pone.0230689</w:t>
      </w:r>
    </w:p>
    <w:p w14:paraId="45EE3B3E" w14:textId="77777777" w:rsidR="00084243" w:rsidRDefault="00084243" w:rsidP="00084243">
      <w:pPr>
        <w:pStyle w:val="Bibliographie"/>
      </w:pPr>
      <w:r>
        <w:t>Blum, A., Shpiler, L., Golan, G., Mayer, J., Sinmena, B., 1991. Mass selection of wheat for grain filling without transient photosynthesis. Euphytica 54, 111–116. https://doi.org/10.1007/BF00145637</w:t>
      </w:r>
    </w:p>
    <w:p w14:paraId="5F638D11" w14:textId="77777777" w:rsidR="00084243" w:rsidRDefault="00084243" w:rsidP="00084243">
      <w:pPr>
        <w:pStyle w:val="Bibliographie"/>
      </w:pPr>
      <w:r>
        <w:t>Busch, R.H., Kofoid, K., 1982. Recurrent Selection for Kernel Weight in Spring Wheat. Crop Sci. 22. https://doi.org/10.2135/cropsci1982.0011183X002200030032x</w:t>
      </w:r>
    </w:p>
    <w:p w14:paraId="0927B353" w14:textId="77777777" w:rsidR="00084243" w:rsidRDefault="00084243" w:rsidP="00084243">
      <w:pPr>
        <w:pStyle w:val="Bibliographie"/>
      </w:pPr>
      <w:r>
        <w:t>Chable, V., Berthellot, J.-F., 2006. La sélection participative en France: présentation des expériences en cours pour les agricultures biologiques et paysannes. Courr. L’environnement L’INRA 30, 129–138.</w:t>
      </w:r>
    </w:p>
    <w:p w14:paraId="53172B14" w14:textId="77777777" w:rsidR="00084243" w:rsidRDefault="00084243" w:rsidP="00084243">
      <w:pPr>
        <w:pStyle w:val="Bibliographie"/>
      </w:pPr>
      <w:r>
        <w:t>Colombo, M., Roumet, P., Salon, C., Jeudy, C., Lamboeuf, M., Lafarge, S., Dumas, A.-V., Dubreuil, P., Ngo, W., Derepas, B., Beauchêne, K., Allard, V., Le Gouis, J., Rincent, R., 2022. Genetic Analysis of Platform-Phenotyped Root System Architecture of Bread and Durum Wheat in Relation to Agronomic Traits. Front. Plant Sci. 13.</w:t>
      </w:r>
    </w:p>
    <w:p w14:paraId="3ADC7363" w14:textId="77777777" w:rsidR="00084243" w:rsidRDefault="00084243" w:rsidP="00084243">
      <w:pPr>
        <w:pStyle w:val="Bibliographie"/>
      </w:pPr>
      <w:r>
        <w:t>Cuevas, J., Montesinos-López, O., Juliana, P., Guzmán, C., Pérez-Rodríguez, P., González-Bucio, J., Burgueño, J., Montesinos-López, A., Crossa, J., 2019. Deep Kernel for Genomic and Near Infrared Predictions in Multi-environment Breeding Trials. G3 GenesGenomesGenetics 9, 2913–2924. https://doi.org/10.1534/g3.119.400493</w:t>
      </w:r>
    </w:p>
    <w:p w14:paraId="36435DA1" w14:textId="77777777" w:rsidR="00084243" w:rsidRDefault="00084243" w:rsidP="00084243">
      <w:pPr>
        <w:pStyle w:val="Bibliographie"/>
      </w:pPr>
      <w:r>
        <w:t>David, J., Holtz, Y., Ranwez, V., Santoni, S., Sarah, G., Ardisson, M., Poux, G., Choulet, F., Genthon, C., Roumet, P., Tavaud-Pirra, M., 2014. Genotyping by sequencing transcriptomes in an evolutionary pre-breeding durum wheat population. Mol. Breed. 34, 1531–1548. https://doi.org/10.1007/s11032-014-0179-z</w:t>
      </w:r>
    </w:p>
    <w:p w14:paraId="516BB9F6" w14:textId="77777777" w:rsidR="00084243" w:rsidRDefault="00084243" w:rsidP="00084243">
      <w:pPr>
        <w:pStyle w:val="Bibliographie"/>
      </w:pPr>
      <w:r>
        <w:t>Dawson, J.C., Goldringer, I., 2012. Breeding for Genetically Diverse Populations: Variety Mixtures and Evolutionary Populations, in: Organic Crop Breeding. John Wiley &amp; Sons, Ltd, pp. 77–98. https://doi.org/10.1002/9781119945932.ch5</w:t>
      </w:r>
    </w:p>
    <w:p w14:paraId="2CC9EF5B" w14:textId="77777777" w:rsidR="00084243" w:rsidRDefault="00084243" w:rsidP="00084243">
      <w:pPr>
        <w:pStyle w:val="Bibliographie"/>
      </w:pPr>
      <w:r>
        <w:t>Dawson, J.C., Rivière, P., Berthellot, J.-F., Mercier, F., De Kochko, P., Galic, N., Pin, S., Serpolay, E., Thomas, M., Giuliano, S., others, 2011. Collaborative plant breeding for organic agricultural systems in developed countries. Sustainability 3, 1206–1223.</w:t>
      </w:r>
    </w:p>
    <w:p w14:paraId="59F0397E" w14:textId="77777777" w:rsidR="00084243" w:rsidRDefault="00084243" w:rsidP="00084243">
      <w:pPr>
        <w:pStyle w:val="Bibliographie"/>
      </w:pPr>
      <w:r>
        <w:t>Derera, N.F., Bhatt, G.M., 1972. Effectiveness of mechanical mass selection in wheat (Triticum aestivum L.). Aust. J. Agric. Res. 23, 761–768. https://doi.org/10.1071/ar9720761</w:t>
      </w:r>
    </w:p>
    <w:p w14:paraId="6FDA82E4" w14:textId="77777777" w:rsidR="00084243" w:rsidRDefault="00084243" w:rsidP="00084243">
      <w:pPr>
        <w:pStyle w:val="Bibliographie"/>
      </w:pPr>
      <w:r>
        <w:lastRenderedPageBreak/>
        <w:t>Desclaux, D., Ceccarelli, S., Navazio, J., Coley, M., Trouche, G., Aguirre, S., Weltzien, E., Lançon, J., 2012. Centralized or Decentralized Breeding: The Potentials of Participatory Approaches for Low-Input and Organic Agriculture, in: Organic Crop Breeding. John Wiley &amp; Sons, Ltd, pp. 99–123. https://doi.org/10.1002/9781119945932.ch6</w:t>
      </w:r>
    </w:p>
    <w:p w14:paraId="2CDC6927" w14:textId="77777777" w:rsidR="00084243" w:rsidRDefault="00084243" w:rsidP="00084243">
      <w:pPr>
        <w:pStyle w:val="Bibliographie"/>
      </w:pPr>
      <w:r>
        <w:t>Desclaux, D., Nolot, J.M., Chiffoleau, Y., 2009. La sélection participative pour élaborer des variétés de blé dur pour l’agriculture biologique. Innov. Agron. 7, 65–78.</w:t>
      </w:r>
    </w:p>
    <w:p w14:paraId="1EBACE9E" w14:textId="77777777" w:rsidR="00084243" w:rsidRDefault="00084243" w:rsidP="00084243">
      <w:pPr>
        <w:pStyle w:val="Bibliographie"/>
      </w:pPr>
      <w:r>
        <w:t>Donald, C., 1981. Competitive plants, communal plants, and yield in wheat crops. Wheat Sci.-Today Tomorrow 223.</w:t>
      </w:r>
    </w:p>
    <w:p w14:paraId="7F9547E1" w14:textId="77777777" w:rsidR="00084243" w:rsidRDefault="00084243" w:rsidP="00084243">
      <w:pPr>
        <w:pStyle w:val="Bibliographie"/>
      </w:pPr>
      <w:r>
        <w:t>Döring, T., Wolfe, M., Jones, H., Pearce, H., Zhan, J., others, 2010. Breeding for resilience in wheat–Nature’s choice. Breed. Resil. Strategy Org. Low-Input Farming Syst. 47–50.</w:t>
      </w:r>
    </w:p>
    <w:p w14:paraId="1CF383B1" w14:textId="77777777" w:rsidR="00084243" w:rsidRDefault="00084243" w:rsidP="00084243">
      <w:pPr>
        <w:pStyle w:val="Bibliographie"/>
      </w:pPr>
      <w:r>
        <w:t>Finch-Savage, W.E., Bassel, G.W., 2016. Seed vigour and crop establishment: extending performance beyond adaptation. J. Exp. Bot. 67, 567–591. https://doi.org/10.1093/jxb/erv490</w:t>
      </w:r>
    </w:p>
    <w:p w14:paraId="450FE801" w14:textId="77777777" w:rsidR="00084243" w:rsidRDefault="00084243" w:rsidP="00084243">
      <w:pPr>
        <w:pStyle w:val="Bibliographie"/>
      </w:pPr>
      <w:r>
        <w:t>Gaynor, R.C., Gorjanc, G., Bentley, A.R., Ober, E.S., Howell, P., Jackson, R., Mackay, I.J., Hickey, J.M., 2017. A Two-Part Strategy for Using Genomic Selection to Develop Inbred Lines. Crop Sci. 57, 2372–2386. https://doi.org/10.2135/cropsci2016.09.0742</w:t>
      </w:r>
    </w:p>
    <w:p w14:paraId="0E444BE1" w14:textId="77777777" w:rsidR="00084243" w:rsidRDefault="00084243" w:rsidP="00084243">
      <w:pPr>
        <w:pStyle w:val="Bibliographie"/>
      </w:pPr>
      <w:r>
        <w:t>GIE Blé dur, 2017. Description et spécificités - GIE Blé dur Description, spécificités du blé dur. GIE Blé Dur. URL https://www.gie-bledur.fr/la-filiere-ble-dur/description-du-ble-dur/ (accessed 6.7.23).</w:t>
      </w:r>
    </w:p>
    <w:p w14:paraId="6D1F9E39" w14:textId="77777777" w:rsidR="00084243" w:rsidRDefault="00084243" w:rsidP="00084243">
      <w:pPr>
        <w:pStyle w:val="Bibliographie"/>
      </w:pPr>
      <w:r>
        <w:t>Gorjanc, G., Gaynor, R.C., Hickey, J.M., 2018. Optimal cross selection for long-term genetic gain in two-part programs with rapid recurrent genomic selection. Theor. Appl. Genet. 131, 1953–1966. https://doi.org/10.1007/s00122-018-3125-3</w:t>
      </w:r>
    </w:p>
    <w:p w14:paraId="7105E657" w14:textId="77777777" w:rsidR="00084243" w:rsidRDefault="00084243" w:rsidP="00084243">
      <w:pPr>
        <w:pStyle w:val="Bibliographie"/>
      </w:pPr>
      <w:r>
        <w:t>Horlings, L.G., Marsden, T.K., 2011. Towards the real green revolution? Exploring the conceptual dimensions of a new ecological modernisation of agriculture that could ‘feed the world.’ Glob. Environ. Change, Special Issue on The Politics and Policy of Carbon Capture and Storage 21, 441–452. https://doi.org/10.1016/j.gloenvcha.2011.01.004</w:t>
      </w:r>
    </w:p>
    <w:p w14:paraId="0A629EB4" w14:textId="77777777" w:rsidR="00084243" w:rsidRDefault="00084243" w:rsidP="00084243">
      <w:pPr>
        <w:pStyle w:val="Bibliographie"/>
      </w:pPr>
      <w:r>
        <w:t>Houser, M., Stuart, D., 2020. An accelerating treadmill and an overlooked contradiction in industrial agriculture: Climate change and nitrogen fertilizer. J. Agrar. Change 20, 215–237. https://doi.org/10.1111/joac.12341</w:t>
      </w:r>
    </w:p>
    <w:p w14:paraId="046F260D" w14:textId="77777777" w:rsidR="00084243" w:rsidRDefault="00084243" w:rsidP="00084243">
      <w:pPr>
        <w:pStyle w:val="Bibliographie"/>
      </w:pPr>
      <w:r>
        <w:t>Ishaque, W., Osman, R., Hafiza, B.S., Malghani, S., Zhao, B., Xu, M., Ata-Ul-Karim, S.T., 2023. Quantifying the impacts of climate change on wheat phenology, yield, and evapotranspiration under irrigated and rainfed conditions. Agric. Water Manag. 275, 108017. https://doi.org/10.1016/j.agwat.2022.108017</w:t>
      </w:r>
    </w:p>
    <w:p w14:paraId="37137F37" w14:textId="77777777" w:rsidR="00084243" w:rsidRDefault="00084243" w:rsidP="00084243">
      <w:pPr>
        <w:pStyle w:val="Bibliographie"/>
      </w:pPr>
      <w:r>
        <w:t>Johannsen, W., 1903. Heredity in populations and pure lines. Class. Pap. Genet. 20–26.</w:t>
      </w:r>
    </w:p>
    <w:p w14:paraId="02042731" w14:textId="77777777" w:rsidR="00084243" w:rsidRDefault="00084243" w:rsidP="00084243">
      <w:pPr>
        <w:pStyle w:val="Bibliographie"/>
      </w:pPr>
      <w:r>
        <w:t>Juroszek, P., von Tiedemann, A., 2013. Climate change and potential future risks through wheat diseases: a review. Eur. J. Plant Pathol. 136, 21–33. https://doi.org/10.1007/s10658-012-0144-9</w:t>
      </w:r>
    </w:p>
    <w:p w14:paraId="74603DD7" w14:textId="77777777" w:rsidR="00084243" w:rsidRDefault="00084243" w:rsidP="00084243">
      <w:pPr>
        <w:pStyle w:val="Bibliographie"/>
      </w:pPr>
      <w:r>
        <w:t>Lane, H.M., Murray, S.C., Montesinos‑López, O.A., Montesinos‑López, A., Crossa, J., Rooney, D.K., Barrero-Farfan, I.D., De La Fuente, G.N., Morgan, C.L.S., 2020. Phenomic selection and prediction of maize grain yield from near-infrared reflectance spectroscopy of kernels. Plant Phenome J. 3, e20002. https://doi.org/10.1002/ppj2.20002</w:t>
      </w:r>
    </w:p>
    <w:p w14:paraId="2B316668" w14:textId="77777777" w:rsidR="00084243" w:rsidRDefault="00084243" w:rsidP="00084243">
      <w:pPr>
        <w:pStyle w:val="Bibliographie"/>
      </w:pPr>
      <w:r>
        <w:t>Lang, L., Balla, L., Bedo, Z., 1989. Machine mass selection of winter wheat hybrid populations. Novenytermeles Hung.</w:t>
      </w:r>
    </w:p>
    <w:p w14:paraId="21327395" w14:textId="77777777" w:rsidR="00084243" w:rsidRDefault="00084243" w:rsidP="00084243">
      <w:pPr>
        <w:pStyle w:val="Bibliographie"/>
      </w:pPr>
      <w:r>
        <w:t>Li, L., Giller, P., Peng, P., Guo, Y., Zhang, S., Hu, Z., Wang, X., Zhao, G., 2023. The genetic diversity-productivity effect in wheat cultivar mixtures at multiple levels. Eur. J. Agron. 142, 126676. https://doi.org/10.1016/j.eja.2022.126676</w:t>
      </w:r>
    </w:p>
    <w:p w14:paraId="2788DFC4" w14:textId="77777777" w:rsidR="00084243" w:rsidRDefault="00084243" w:rsidP="00084243">
      <w:pPr>
        <w:pStyle w:val="Bibliographie"/>
      </w:pPr>
      <w:r>
        <w:t>Lush, J.L., 1943. Animal breeding plans. Anim. Breed. Plans.</w:t>
      </w:r>
    </w:p>
    <w:p w14:paraId="48FD245D" w14:textId="77777777" w:rsidR="00084243" w:rsidRDefault="00084243" w:rsidP="00084243">
      <w:pPr>
        <w:pStyle w:val="Bibliographie"/>
      </w:pPr>
      <w:r>
        <w:t>Mailhe, G., Cazeirgue, F., Gascuel, J., Gasnier, R., Berthelot, J., Baboulène, J., Poilly, C., Lavoyer, R., Hernandez, M., Coulbeaut, J., others, 2013. Mise en place d’une méthodologie de sélection participative sur le blé tendre en France.</w:t>
      </w:r>
    </w:p>
    <w:p w14:paraId="3268EC89" w14:textId="77777777" w:rsidR="00084243" w:rsidRDefault="00084243" w:rsidP="00084243">
      <w:pPr>
        <w:pStyle w:val="Bibliographie"/>
      </w:pPr>
      <w:r>
        <w:t>Montazeaud, G., Flutre, T., Ballini, E., Morel, J.-B., David, J., Girodolle, J., Rocher, A., Ducasse, A., Violle, C., Fort, F., Fréville, H., 2022. From cultivar mixtures to allelic mixtures: opposite effects of allelic richness between genotypes and genotype richness in wheat. New Phytol. 233, 2573–2584. https://doi.org/10.1111/nph.17915</w:t>
      </w:r>
    </w:p>
    <w:p w14:paraId="7E471B0F" w14:textId="77777777" w:rsidR="00084243" w:rsidRDefault="00084243" w:rsidP="00084243">
      <w:pPr>
        <w:pStyle w:val="Bibliographie"/>
      </w:pPr>
      <w:r>
        <w:lastRenderedPageBreak/>
        <w:t>Nass, H.G., 1987. Selection for grain yield of spring wheat utilizing seed size and other selection criteria. Can. J. Plant Sci. 67, 605–610. https://doi.org/10.4141/cjps87-086</w:t>
      </w:r>
    </w:p>
    <w:p w14:paraId="08E5FFBF" w14:textId="77777777" w:rsidR="00084243" w:rsidRDefault="00084243" w:rsidP="00084243">
      <w:pPr>
        <w:pStyle w:val="Bibliographie"/>
      </w:pPr>
      <w:r>
        <w:t>Phillips, S., Wolfe, M.S., 2005. Evolutionary plant breeding for low input systems. J. Agric. Sci. 143, 245–254. https://doi.org/10.1017/S0021859605005009</w:t>
      </w:r>
    </w:p>
    <w:p w14:paraId="7A90E813" w14:textId="77777777" w:rsidR="00084243" w:rsidRDefault="00084243" w:rsidP="00084243">
      <w:pPr>
        <w:pStyle w:val="Bibliographie"/>
      </w:pPr>
      <w:r>
        <w:t>Pingali, P.L., 2012. Green Revolution: Impacts, limits, and the path ahead. Proc. Natl. Acad. Sci. 109, 12302–12308. https://doi.org/10.1073/pnas.0912953109</w:t>
      </w:r>
    </w:p>
    <w:p w14:paraId="242408C1" w14:textId="77777777" w:rsidR="00084243" w:rsidRDefault="00084243" w:rsidP="00084243">
      <w:pPr>
        <w:pStyle w:val="Bibliographie"/>
      </w:pPr>
      <w:r>
        <w:t>R Core Team, 2022. R: A Language and Environment for Statistical Computing. R Foundation for Statistical Computing, Vienna, Austria.</w:t>
      </w:r>
    </w:p>
    <w:p w14:paraId="1570A4AA" w14:textId="77777777" w:rsidR="00084243" w:rsidRDefault="00084243" w:rsidP="00084243">
      <w:pPr>
        <w:pStyle w:val="Bibliographie"/>
      </w:pPr>
      <w:r>
        <w:t>Rincent, R., Charpentier, J.-P., Faivre-Rampant, P., Paux, E., Le Gouis, J., Bastien, C., Segura, V., 2018. Phenomic Selection Is a Low-Cost and High-Throughput Method Based on Indirect Predictions: Proof of Concept on Wheat and Poplar. G3 GenesGenomesGenetics 8, 3961–3972. https://doi.org/10.1534/g3.118.200760</w:t>
      </w:r>
    </w:p>
    <w:p w14:paraId="1D69CB5A" w14:textId="77777777" w:rsidR="00084243" w:rsidRDefault="00084243" w:rsidP="00084243">
      <w:pPr>
        <w:pStyle w:val="Bibliographie"/>
      </w:pPr>
      <w:r>
        <w:t>Rivière, P., Goldringer, I., Berthellot, J.-F., Galic, N., Pin, S., Kochko, P.D., Dawson, J.C., 2015. Response to farmer mass selection in early generation progeny of bread wheat landrace crosses. Renew. Agric. Food Syst. 30, 190–201. https://doi.org/10.1017/S1742170513000343</w:t>
      </w:r>
    </w:p>
    <w:p w14:paraId="7EAAFB02" w14:textId="77777777" w:rsidR="00084243" w:rsidRDefault="00084243" w:rsidP="00084243">
      <w:pPr>
        <w:pStyle w:val="Bibliographie"/>
      </w:pPr>
      <w:r>
        <w:t>Robert, P., Auzanneau, J., Goudemand, E., Oury, F.-X., Rolland, B., Heumez, E., Bouchet, S., Le Gouis, J., Rincent, R., 2022. Phenomic selection in wheat breeding: identification and optimisation of factors influencing prediction accuracy and comparison to genomic selection. Theor. Appl. Genet. 135, 895–914. https://doi.org/10.1007/s00122-021-04005-8</w:t>
      </w:r>
    </w:p>
    <w:p w14:paraId="006C683A" w14:textId="77777777" w:rsidR="00084243" w:rsidRDefault="00084243" w:rsidP="00084243">
      <w:pPr>
        <w:pStyle w:val="Bibliographie"/>
      </w:pPr>
      <w:r>
        <w:t>Sadras, V.O., 2007. Evolutionary aspects of the trade-off between seed size and number in crops. Field Crops Res. 100, 125–138. https://doi.org/10.1016/j.fcr.2006.07.004</w:t>
      </w:r>
    </w:p>
    <w:p w14:paraId="59E72D25" w14:textId="77777777" w:rsidR="00084243" w:rsidRDefault="00084243" w:rsidP="00084243">
      <w:pPr>
        <w:pStyle w:val="Bibliographie"/>
      </w:pPr>
      <w:r>
        <w:t>Sharma, R.C., Tiwary, A.K., Ortiz-Ferrara, G., 2008. Reduction in kernel weight as a potential indirect selection criterion for wheat grain yield under terminal heat stress. Plant Breed. 127, 241–248. https://doi.org/10.1111/j.1439-0523.2007.01460.x</w:t>
      </w:r>
    </w:p>
    <w:p w14:paraId="14BBC780" w14:textId="77777777" w:rsidR="00084243" w:rsidRDefault="00084243" w:rsidP="00084243">
      <w:pPr>
        <w:pStyle w:val="Bibliographie"/>
      </w:pPr>
      <w:r>
        <w:t>Sharma, S.K., Singh, K.P., Singh, I., 1995. SELECTION RESPONSES FOR GRAIN WEIGHT IN SOME MASS SELECTED AND INTERMATED POPULATIONS OF WHEAT (TRITICUM AESTIVUM L.). INDIAN J. Genet. PLANT Breed. 55, 365–373.</w:t>
      </w:r>
    </w:p>
    <w:p w14:paraId="02E13D64" w14:textId="77777777" w:rsidR="00084243" w:rsidRDefault="00084243" w:rsidP="00084243">
      <w:pPr>
        <w:pStyle w:val="Bibliographie"/>
      </w:pPr>
      <w:r>
        <w:t>Suneson, C.A., 1956. An Evolutionary Plant Breeding Method. Agron. J. 48, 188–191. https://doi.org/10.2134/agronj1956.00021962004800040012x</w:t>
      </w:r>
    </w:p>
    <w:p w14:paraId="15FCC82C" w14:textId="77777777" w:rsidR="00084243" w:rsidRDefault="00084243" w:rsidP="00084243">
      <w:pPr>
        <w:pStyle w:val="Bibliographie"/>
      </w:pPr>
      <w:r>
        <w:t>Truncated normal distribution [WWW Document], 2023. . Wikipedia. URL https://en.wikipedia.org/w/index.php?title=Truncated_normal_distribution&amp;oldid=1152823526#cite_note-5 (accessed 6.9.23).</w:t>
      </w:r>
    </w:p>
    <w:p w14:paraId="1D980539" w14:textId="77777777" w:rsidR="00084243" w:rsidRDefault="00084243" w:rsidP="00084243">
      <w:pPr>
        <w:pStyle w:val="Bibliographie"/>
      </w:pPr>
      <w:r>
        <w:t>Wang, J., Vanga, S.K., Saxena, R., Orsat, V., Raghavan, V., 2018. Effect of Climate Change on the Yield of Cereal Crops: A Review. Climate 6, 41. https://doi.org/10.3390/cli6020041</w:t>
      </w:r>
    </w:p>
    <w:p w14:paraId="6C0D1FE4" w14:textId="77777777" w:rsidR="00084243" w:rsidRDefault="00084243" w:rsidP="00084243">
      <w:pPr>
        <w:pStyle w:val="Bibliographie"/>
      </w:pPr>
      <w:r>
        <w:t>Wang, K., Fu, B.X., 2020. Inter-Relationships between Test Weight, Thousand Kernel Weight, Kernel Size Distribution and Their Effects on Durum Wheat Milling, Semolina Composition and Pasta Processing Quality. Foods 9, 1308. https://doi.org/10.3390/foods9091308</w:t>
      </w:r>
    </w:p>
    <w:p w14:paraId="4E8D52E8" w14:textId="77777777" w:rsidR="00084243" w:rsidRDefault="00084243" w:rsidP="00084243">
      <w:pPr>
        <w:pStyle w:val="Bibliographie"/>
      </w:pPr>
      <w:r>
        <w:t>Weiß, T.M., Zhu, X., Leiser, W.L., Li, D., Liu, W., Schipprack, W., Melchinger, A.E., Hahn, V., Würschum, T., 2022. Unraveling the potential of phenomic selection within and among diverse breeding material of maize (Zea mays L.). G3 12, jkab445.</w:t>
      </w:r>
    </w:p>
    <w:p w14:paraId="1EB26979" w14:textId="77777777" w:rsidR="00084243" w:rsidRDefault="00084243" w:rsidP="00084243">
      <w:pPr>
        <w:pStyle w:val="Bibliographie"/>
      </w:pPr>
      <w:r>
        <w:t>Wiersma, J.J., Busch, R.H., Fulcher, G.G., Hareland, G.A., 2001. Recurrent Selection for Kernel Weight in Spring Wheat. Crop Sci. 41, 999–1005. https://doi.org/10.2135/cropsci2001.414999x</w:t>
      </w:r>
    </w:p>
    <w:p w14:paraId="3D84FC9B" w14:textId="77777777" w:rsidR="00084243" w:rsidRDefault="00084243" w:rsidP="00084243">
      <w:pPr>
        <w:pStyle w:val="Bibliographie"/>
      </w:pPr>
      <w:r>
        <w:t>Wilcox, J., Makowski, D., 2014. A meta-analysis of the predicted effects of climate change on wheat yields using simulation studies. Field Crops Res. 156, 180–190. https://doi.org/10.1016/j.fcr.2013.11.008</w:t>
      </w:r>
    </w:p>
    <w:p w14:paraId="31DBA23F" w14:textId="77777777" w:rsidR="00084243" w:rsidRDefault="00084243" w:rsidP="00084243">
      <w:pPr>
        <w:pStyle w:val="Bibliographie"/>
      </w:pPr>
      <w:r>
        <w:t>Wolfram Research inc, n.d. Mathematica, Version 13.3.</w:t>
      </w:r>
    </w:p>
    <w:p w14:paraId="51EC1FDB" w14:textId="77777777" w:rsidR="00084243" w:rsidRDefault="00084243" w:rsidP="00084243">
      <w:pPr>
        <w:pStyle w:val="Bibliographie"/>
      </w:pPr>
      <w:r>
        <w:t>Zahra, N., Hafeez, M.B., Wahid, A., Al Masruri, M.H., Ullah, A., Siddique, K.H.M., Farooq, M., 2023. Impact of climate change on wheat grain composition and quality. J. Sci. Food Agric. 103, 2745–2751. https://doi.org/10.1002/jsfa.12289</w:t>
      </w:r>
    </w:p>
    <w:p w14:paraId="6A8EEDA5" w14:textId="77777777" w:rsidR="00084243" w:rsidRDefault="00084243" w:rsidP="00084243">
      <w:pPr>
        <w:pStyle w:val="Bibliographie"/>
      </w:pPr>
      <w:r>
        <w:t>Zhu, X., Leiser, W.L., Hahn, V., Würschum, T., 2021. Phenomic selection is competitive with genomic selection for breeding of complex traits. Plant Phenome J. 4, e20027. https://doi.org/10.1002/ppj2.20027</w:t>
      </w:r>
    </w:p>
    <w:p w14:paraId="083FD206" w14:textId="77777777" w:rsidR="00084243" w:rsidRDefault="00084243" w:rsidP="00084243">
      <w:pPr>
        <w:pStyle w:val="Bibliographie"/>
      </w:pPr>
      <w:r>
        <w:t xml:space="preserve">Zhu, X., Maurer, H.P., Jenz, M., Hahn, V., Ruckelshausen, A., Leiser, W.L., Würschum, T., 2022. The </w:t>
      </w:r>
      <w:r>
        <w:lastRenderedPageBreak/>
        <w:t>performance of phenomic selection depends on the genetic architecture of the target trait. Theor. Appl. Genet. 135, 653–665. https://doi.org/10.1007/s00122-021-03997-7</w:t>
      </w:r>
    </w:p>
    <w:p w14:paraId="27DDA452" w14:textId="4D9E748B"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26"/>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453D7E5B" w:rsidR="005229A8" w:rsidRDefault="005229A8" w:rsidP="00DD3928">
      <w:pPr>
        <w:pStyle w:val="Titre"/>
        <w:jc w:val="both"/>
      </w:pPr>
      <w:r>
        <w:lastRenderedPageBreak/>
        <w:t xml:space="preserve">Annexe </w:t>
      </w:r>
      <w:r w:rsidR="008A5833">
        <w:fldChar w:fldCharType="begin"/>
      </w:r>
      <w:r w:rsidR="008A5833">
        <w:instrText xml:space="preserve"> SEQ Annexe \* ARABIC </w:instrText>
      </w:r>
      <w:r w:rsidR="008A5833">
        <w:fldChar w:fldCharType="separate"/>
      </w:r>
      <w:r w:rsidR="005E021F">
        <w:rPr>
          <w:noProof/>
        </w:rPr>
        <w:t>1</w:t>
      </w:r>
      <w:r w:rsidR="008A5833">
        <w:rPr>
          <w:noProof/>
        </w:rPr>
        <w:fldChar w:fldCharType="end"/>
      </w:r>
      <w:r>
        <w:t xml:space="preserve"> : </w:t>
      </w:r>
      <w:r w:rsidR="00A35134">
        <w:t xml:space="preserve">Variance </w:t>
      </w:r>
      <w:r w:rsidR="00DD3928">
        <w:t xml:space="preserve">et héritabilité </w:t>
      </w:r>
      <w:r w:rsidR="00A35134">
        <w:t xml:space="preserve">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w:t>
      </w:r>
      <w:r w:rsidR="00EE4792">
        <w:t>ou</w:t>
      </w:r>
      <w:r w:rsidR="00984CCE">
        <w:t xml:space="preserve"> la moyenne </w:t>
      </w:r>
      <w:r w:rsidR="00EF7565">
        <w:t xml:space="preserve">des grains </w:t>
      </w:r>
      <w:r w:rsidR="00984CCE">
        <w:t>par épi</w:t>
      </w:r>
    </w:p>
    <w:p w14:paraId="017224E8" w14:textId="77777777" w:rsidR="00A35134" w:rsidRDefault="00A35134" w:rsidP="00A35134"/>
    <w:p w14:paraId="399AB865" w14:textId="57AF8DD8" w:rsidR="00530919" w:rsidRPr="00DA6C97" w:rsidRDefault="00530919" w:rsidP="00530919">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5B1C5E1B"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r w:rsidR="0024111A">
        <w:t xml:space="preserve"> </w:t>
      </w:r>
      <w:r w:rsidR="00A60495">
        <w:fldChar w:fldCharType="begin"/>
      </w:r>
      <w:r w:rsidR="00DB416E">
        <w:instrText xml:space="preserve"> ADDIN ZOTERO_ITEM CSL_CITATION {"citationID":"0pKxOGJK","properties":{"formattedCitation":"(Acreche and Slafer, 2006)","plainCitation":"(Acreche and Slafer, 2006)","noteIndex":0},"citationItems":[{"id":4979,"uris":["http://zotero.org/groups/4992050/items/ZGJZ6UUV"],"itemData":{"id":4979,"type":"article-journal","abstract":"This study explored whether the average grain weight of wheat tends to be reduced when grain number is increased due to either competition or, to a consistent increase in the relative proportion of grains of smaller weight potential. Three field experiments considering environmental, genetic and environmental×genetic effects on yield and its main components were analysed during the 2003/2004 growing season in two different locations within the Mediterranean area of Catalonia, Spain. The relationship between grain weight and number of grains per unit land area was analysed for both the average of all grains (AGW) and for grains in specific positions of the main-shoot spikes: proximal (CPg) and distal (CDg) grains of central spikelets, and proximal grains of the near apical (APg) and near basal (BPg) spikelets. The proportional contribution of grains per spike for the different grain positions and the relative contribution of spikes per m2 made by the main shoot or tillers were also examined. In the three experiments, AGW was reduced when grain number was increased due to genetic and/or environmental factors. However, the slopes of the straight-lines that represented the negative relationship between grain number and grain weight were lower (less negative) and less significant for CPg (b=−0.20, P&gt;0.20), CDg (b=0.06, P&gt;0.20) and BPg (b=−0.21, P&gt;0.20) than for AGW (b=−0.40, P&lt;0.05). The proportional contribution of distal grains and tiller spikes (both with relatively light grains) were directly related to grain number increases. Therefore, as grain number increased there was a higher proportion of grains of low potential weight. Thus, the average grain weight was concomitantly reduced when grain number increased by increasing the proportion of “small grains” in the canopy independently of any competitive relationship between growing grains.","container-title":"Field Crops Research","DOI":"10.1016/j.fcr.2005.12.005","ISSN":"0378-4290","issue":"1","journalAbbreviation":"Field Crops Research","page":"52-59","source":"ScienceDirect","title":"Grain weight response to increases in number of grains in wheat in a Mediterranean area","volume":"98","author":[{"family":"Acreche","given":"Martín M."},{"family":"Slafer","given":"Gustavo A."}],"issued":{"date-parts":[["2006",7,1]]}}}],"schema":"https://github.com/citation-style-language/schema/raw/master/csl-citation.json"} </w:instrText>
      </w:r>
      <w:r w:rsidR="00A60495">
        <w:fldChar w:fldCharType="separate"/>
      </w:r>
      <w:r w:rsidR="00A60495" w:rsidRPr="00A60495">
        <w:t>(Acreche and Slafer, 2006)</w:t>
      </w:r>
      <w:r w:rsidR="00A60495">
        <w:fldChar w:fldCharType="end"/>
      </w:r>
    </w:p>
    <w:p w14:paraId="388C8D35" w14:textId="4A138910"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rsidR="00DB416E">
        <w:instrText xml:space="preserve"> ADDIN ZOTERO_ITEM CSL_CITATION {"citationID":"QBIE8idl","properties":{"formattedCitation":"(B\\uc0\\u233{}ral, 2020)","plainCitation":"(Béral, 2020)","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00E33025" w:rsidRPr="00E33025">
        <w:t>(Béral,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8A5833"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530919"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8A5833"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530919" w:rsidRPr="009F7EE3">
        <w:t xml:space="preserve"> est le phénotype d’un grain individuel</w:t>
      </w:r>
    </w:p>
    <w:p w14:paraId="5466106C" w14:textId="77777777" w:rsidR="00530919" w:rsidRPr="009F7EE3" w:rsidRDefault="008A5833"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530919" w:rsidRPr="009F7EE3">
        <w:t xml:space="preserve"> l’effet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l’effet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l’effet de l’épi k au sein du génotype i dans l’environnement j</w:t>
      </w:r>
    </w:p>
    <w:p w14:paraId="69623544" w14:textId="77777777" w:rsidR="00530919" w:rsidRDefault="008A5833"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530919" w:rsidRPr="009F7EE3">
        <w:t xml:space="preserve"> un effet résiduel</w:t>
      </w:r>
      <w:r w:rsidR="00530919">
        <w:t xml:space="preserve"> </w:t>
      </w:r>
      <w:r w:rsidR="00530919" w:rsidRPr="009F7EE3">
        <w:t xml:space="preserve">non expliquée par les autres effets, et </w:t>
      </w:r>
      <w:r w:rsidR="00530919">
        <w:t>qui correspond à la variance intra-</w:t>
      </w:r>
      <w:r w:rsidR="00530919"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lastRenderedPageBreak/>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5858D25C" w:rsidR="007404E3" w:rsidRPr="007404E3" w:rsidRDefault="008A5833"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8A5833">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52A04C44"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µ+</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3055EE71" w:rsidR="000C2C77" w:rsidRPr="00BE000B" w:rsidRDefault="0014447E" w:rsidP="0014447E">
      <w:pPr>
        <w:widowControl/>
        <w:suppressAutoHyphens w:val="0"/>
        <w:spacing w:line="240" w:lineRule="auto"/>
      </w:pPr>
      <w:r>
        <w:t xml:space="preserve">Les variances concernant µ sont toutes nulles. </w:t>
      </w:r>
      <w:r w:rsidR="000C2C77">
        <w:t>Toujours en supposant que les effets sont indépendants </w:t>
      </w:r>
      <w:r w:rsidR="009E0527">
        <w:t xml:space="preserve">et donc que les covariances sont nulles </w:t>
      </w:r>
      <w:r w:rsidR="000C2C77">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516DF6CA" w:rsidR="00BE000B" w:rsidRDefault="00BE000B" w:rsidP="00BE000B">
      <w:pPr>
        <w:widowControl/>
        <w:suppressAutoHyphens w:val="0"/>
        <w:spacing w:line="240" w:lineRule="auto"/>
        <w:jc w:val="left"/>
      </w:pPr>
      <w:r>
        <w:t xml:space="preserve">Comme G, </w:t>
      </w:r>
      <w:r w:rsidR="002125FF">
        <w:t>n’est</w:t>
      </w:r>
      <w:r>
        <w:t xml:space="preserve"> pas indexés sur l, alors : </w:t>
      </w:r>
    </w:p>
    <w:p w14:paraId="3FD2934A" w14:textId="6E325997" w:rsidR="00BE000B" w:rsidRPr="00BE000B" w:rsidRDefault="008A5833"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8A5833"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lastRenderedPageBreak/>
        <w:t xml:space="preserve">Il en est de même pour Env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1D33A030" w:rsidR="00841904" w:rsidRPr="00853343"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60950523" w14:textId="0D9137E6" w:rsidR="00853343" w:rsidRDefault="00853343" w:rsidP="00BE000B">
      <w:pPr>
        <w:widowControl/>
        <w:suppressAutoHyphens w:val="0"/>
        <w:spacing w:line="240" w:lineRule="auto"/>
        <w:jc w:val="left"/>
      </w:pPr>
    </w:p>
    <w:p w14:paraId="171A1F5D" w14:textId="0C5949E9" w:rsidR="00853343" w:rsidRPr="00841904" w:rsidRDefault="00853343"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ijkl</m:t>
                      </m:r>
                    </m:sub>
                  </m:sSub>
                </m:e>
              </m:d>
            </m:e>
          </m:nary>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8A5833"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8A5833"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92276B"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92276B"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0DA79DC4" w:rsidR="005229A8" w:rsidRDefault="005229A8" w:rsidP="005229A8">
      <w:pPr>
        <w:pStyle w:val="Titre"/>
      </w:pPr>
      <w:r>
        <w:lastRenderedPageBreak/>
        <w:t xml:space="preserve">Annexe </w:t>
      </w:r>
      <w:r w:rsidR="008A5833">
        <w:fldChar w:fldCharType="begin"/>
      </w:r>
      <w:r w:rsidR="008A5833">
        <w:instrText xml:space="preserve"> SEQ Annexe \* ARABIC </w:instrText>
      </w:r>
      <w:r w:rsidR="008A5833">
        <w:fldChar w:fldCharType="separate"/>
      </w:r>
      <w:r w:rsidR="005E021F">
        <w:rPr>
          <w:noProof/>
        </w:rPr>
        <w:t>2</w:t>
      </w:r>
      <w:r w:rsidR="008A5833">
        <w:rPr>
          <w:noProof/>
        </w:rPr>
        <w:fldChar w:fldCharType="end"/>
      </w:r>
      <w:r w:rsidR="00F86418">
        <w:t xml:space="preserve"> : Calculs </w:t>
      </w:r>
      <w:r w:rsidR="00866D73">
        <w:t>complets pour obtenir l’équation 1</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R</w:t>
      </w:r>
      <w:r>
        <w:rPr>
          <w:vertAlign w:val="subscript"/>
        </w:rPr>
        <w:t>grain</w:t>
      </w:r>
      <w:r>
        <w:t xml:space="preserve"> est le progrès effectué en sélectionnant sur </w:t>
      </w:r>
      <w:r w:rsidR="003B17A1">
        <w:t>un trait</w:t>
      </w:r>
      <w:r>
        <w:t xml:space="preserve"> du grain individuel et R</w:t>
      </w:r>
      <w:r>
        <w:rPr>
          <w:vertAlign w:val="subscript"/>
        </w:rPr>
        <w:t>epi</w:t>
      </w:r>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r w:rsidRPr="001E07CB">
        <w:t>nsel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22DE6EF6" w:rsidR="00C50DDD" w:rsidRPr="001E07CB" w:rsidRDefault="00C50DDD" w:rsidP="00C50DDD">
      <w:r w:rsidRPr="001E07CB">
        <w:t>V</w:t>
      </w:r>
      <w:r w:rsidRPr="001E07CB">
        <w:rPr>
          <w:vertAlign w:val="subscript"/>
        </w:rPr>
        <w:t>e</w:t>
      </w:r>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8A5833"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5D854D5C" w:rsidR="000F0057" w:rsidRPr="000F0057" w:rsidRDefault="008A5833"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92AA05D" w:rsidR="000F0057" w:rsidRPr="000F0057" w:rsidRDefault="008A5833"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39576409" w:rsidR="000F0057" w:rsidRPr="000F0057" w:rsidRDefault="008A5833"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20225C95" w:rsidR="000F0057" w:rsidRPr="000F0057" w:rsidRDefault="008A5833"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0E0B9EF7" w:rsidR="00AF0E40" w:rsidRPr="00AF0E40" w:rsidRDefault="008A5833"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687DB58C" w:rsidR="00AF0E40" w:rsidRPr="0055253C" w:rsidRDefault="008A5833"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2B16553A" w:rsidR="0055253C" w:rsidRPr="00436572" w:rsidRDefault="008A5833"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nsel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nsel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EABAC2" w:rsidR="00AE0225" w:rsidRDefault="00AE0225" w:rsidP="00AF0E40">
      <w:pPr>
        <w:rPr>
          <w:sz w:val="20"/>
        </w:rPr>
      </w:pPr>
      <w:r>
        <w:rPr>
          <w:sz w:val="20"/>
        </w:rPr>
        <w:t xml:space="preserve">De plus, d’après </w:t>
      </w:r>
      <w:r>
        <w:rPr>
          <w:sz w:val="20"/>
        </w:rPr>
        <w:fldChar w:fldCharType="begin"/>
      </w:r>
      <w:r w:rsidR="00DB416E">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5738A915"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w:t>
      </w:r>
      <w:r w:rsidR="00615DD4">
        <w:t xml:space="preserve">e de moyenne µ et d’écart-type </w:t>
      </w:r>
      <m:oMath>
        <m:r>
          <w:rPr>
            <w:rFonts w:ascii="Cambria Math" w:hAnsi="Cambria Math"/>
          </w:rPr>
          <m:t>σ</m:t>
        </m:r>
      </m:oMath>
      <w:r w:rsidR="0059057A">
        <w:t>,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8A5833"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8A5833"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166D21DE" w:rsidR="000B51A8" w:rsidRPr="00A64282"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73B8F20D" w14:textId="77777777" w:rsidR="00A64282" w:rsidRPr="00A64282" w:rsidRDefault="00A64282" w:rsidP="001F1A2F"/>
    <w:p w14:paraId="298E710A" w14:textId="3A6AC4CA" w:rsidR="00A64282" w:rsidRPr="000B51A8" w:rsidRDefault="00A64282"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m:t>
              </m:r>
              <m:f>
                <m:fPr>
                  <m:ctrlPr>
                    <w:rPr>
                      <w:rFonts w:ascii="Cambria Math" w:hAnsi="Cambria Math"/>
                      <w:i/>
                    </w:rPr>
                  </m:ctrlPr>
                </m:fPr>
                <m:num>
                  <m:r>
                    <w:rPr>
                      <w:rFonts w:ascii="Cambria Math" w:hAnsi="Cambria Math"/>
                    </w:rPr>
                    <m:t>a-µ</m:t>
                  </m:r>
                </m:num>
                <m:den>
                  <m:r>
                    <w:rPr>
                      <w:rFonts w:ascii="Cambria Math" w:hAnsi="Cambria Math"/>
                    </w:rPr>
                    <m:t>σ</m:t>
                  </m:r>
                </m:den>
              </m:f>
            </m:e>
          </m:d>
        </m:oMath>
      </m:oMathPara>
    </w:p>
    <w:p w14:paraId="30CDD107" w14:textId="3A38D112" w:rsidR="000B51A8" w:rsidRDefault="000B51A8" w:rsidP="001F1A2F"/>
    <w:p w14:paraId="30B984C5" w14:textId="1D8EF340"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8A5833"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8A5833"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8A5833"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54EE9391" w:rsidR="001E541F" w:rsidRPr="001E541F" w:rsidRDefault="008A5833"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25DA5F30" w:rsidR="001E541F" w:rsidRPr="00436572" w:rsidRDefault="008A5833"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nsel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348D572D" w:rsidR="001E541F" w:rsidRPr="001E541F" w:rsidRDefault="008A5833"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170AEDB4" w:rsidR="001E541F" w:rsidRPr="00703D1C" w:rsidRDefault="008A5833"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408C29E6" w14:textId="3CB85581" w:rsidR="00D75247" w:rsidRDefault="00D75247">
      <w:pPr>
        <w:widowControl/>
        <w:suppressAutoHyphens w:val="0"/>
        <w:spacing w:line="240" w:lineRule="auto"/>
        <w:jc w:val="left"/>
      </w:pPr>
      <w:r>
        <w:br w:type="page"/>
      </w:r>
    </w:p>
    <w:p w14:paraId="06B4F9D4" w14:textId="3A5188A2" w:rsidR="00D75247" w:rsidRDefault="00D75247" w:rsidP="00B52E86">
      <w:pPr>
        <w:pStyle w:val="Titre"/>
        <w:jc w:val="both"/>
      </w:pPr>
      <w:r>
        <w:lastRenderedPageBreak/>
        <w:t>Annexe 3 : Représentations graphiques alternatives des scénarii de sélection</w:t>
      </w:r>
      <w:r w:rsidR="00B52E86">
        <w:t xml:space="preserve"> explorés avec l’équation 1</w:t>
      </w:r>
    </w:p>
    <w:p w14:paraId="0254BF8B" w14:textId="6E598012" w:rsidR="00D75247" w:rsidRPr="00D75247" w:rsidRDefault="00D75247" w:rsidP="00D75247">
      <w:pPr>
        <w:pStyle w:val="Corpsdetexte"/>
      </w:pPr>
      <w:r>
        <w:rPr>
          <w:noProof/>
        </w:rPr>
        <w:drawing>
          <wp:inline distT="0" distB="0" distL="0" distR="0" wp14:anchorId="7A932F97" wp14:editId="1E8EF968">
            <wp:extent cx="5760720" cy="3702685"/>
            <wp:effectExtent l="19050" t="19050" r="11430" b="1206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nalytique.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3702685"/>
                    </a:xfrm>
                    <a:prstGeom prst="rect">
                      <a:avLst/>
                    </a:prstGeom>
                    <a:ln>
                      <a:solidFill>
                        <a:schemeClr val="tx1"/>
                      </a:solidFill>
                    </a:ln>
                  </pic:spPr>
                </pic:pic>
              </a:graphicData>
            </a:graphic>
          </wp:inline>
        </w:drawing>
      </w:r>
    </w:p>
    <w:p w14:paraId="68C92DA6" w14:textId="359709B0" w:rsidR="00D75247" w:rsidRDefault="00D75247" w:rsidP="00D7524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5E021F">
        <w:rPr>
          <w:b/>
          <w:i/>
          <w:noProof/>
        </w:rPr>
        <w:t>8</w:t>
      </w:r>
      <w:r w:rsidRPr="006F45E7">
        <w:rPr>
          <w:b/>
          <w:i/>
        </w:rPr>
        <w:fldChar w:fldCharType="end"/>
      </w:r>
      <w:r>
        <w:rPr>
          <w:b/>
          <w:i/>
        </w:rPr>
        <w:t xml:space="preserve"> : </w:t>
      </w:r>
      <w:r w:rsidR="00605AF5">
        <w:rPr>
          <w:b/>
          <w:i/>
        </w:rPr>
        <w:t>ERS calculé à partir</w:t>
      </w:r>
      <w:r>
        <w:rPr>
          <w:b/>
          <w:i/>
        </w:rPr>
        <w:t xml:space="preserve"> de l’équation</w:t>
      </w:r>
      <w:r w:rsidR="00966166">
        <w:rPr>
          <w:b/>
          <w:i/>
        </w:rPr>
        <w:t xml:space="preserve"> 1</w:t>
      </w:r>
      <w:r>
        <w:rPr>
          <w:b/>
          <w:i/>
        </w:rPr>
        <w:t xml:space="preserve"> pour différentes combinaisons de paramètres</w:t>
      </w:r>
      <w:r w:rsidR="00D419AB">
        <w:rPr>
          <w:b/>
          <w:i/>
        </w:rPr>
        <w:t xml:space="preserve"> sans échelle logarithmique</w:t>
      </w:r>
      <w:r>
        <w:rPr>
          <w:b/>
          <w:i/>
        </w:rPr>
        <w:t>.</w:t>
      </w:r>
    </w:p>
    <w:p w14:paraId="46A41D2B" w14:textId="4920EFF6" w:rsidR="009F3DDA" w:rsidRPr="00CF36AD" w:rsidRDefault="00CF36AD" w:rsidP="00CF36AD">
      <w:pPr>
        <w:spacing w:line="240" w:lineRule="auto"/>
        <w:rPr>
          <w:i/>
        </w:rPr>
      </w:pPr>
      <w:r w:rsidRPr="00CF36AD">
        <w:rPr>
          <w:i/>
        </w:rPr>
        <w:t>Les combinaisons de paramètres testées sont : nsel allant de 10.000 à 100.000, NGE allant de 40 à 80, NGO allant de 10.000 à 5.000.000, NEO allant de 500 à 5.000. Les composantes de la variance utilisées sont celles estimées dans le dispositif de sélection in silico. Chaque graph représente le rapport R</w:t>
      </w:r>
      <w:r w:rsidRPr="00CF36AD">
        <w:rPr>
          <w:i/>
          <w:vertAlign w:val="subscript"/>
        </w:rPr>
        <w:t>grain</w:t>
      </w:r>
      <w:r w:rsidRPr="00CF36AD">
        <w:rPr>
          <w:i/>
        </w:rPr>
        <w:t>/R</w:t>
      </w:r>
      <w:r w:rsidRPr="00CF36AD">
        <w:rPr>
          <w:i/>
          <w:vertAlign w:val="subscript"/>
        </w:rPr>
        <w:t>epi</w:t>
      </w:r>
      <w:r w:rsidRPr="00CF36AD">
        <w:rPr>
          <w:i/>
        </w:rPr>
        <w:t xml:space="preserve"> en fonction de NGO pour une combinaison de nsel x NGE. Chaque courbe représentée correspond à une valeur de NEO.</w:t>
      </w:r>
    </w:p>
    <w:p w14:paraId="43477A2F" w14:textId="0D76FE6B" w:rsidR="00D419AB" w:rsidRDefault="00D419AB" w:rsidP="001F1A2F"/>
    <w:p w14:paraId="290AFF5A" w14:textId="551E5F1E" w:rsidR="00D419AB" w:rsidRDefault="00D419AB" w:rsidP="001F1A2F"/>
    <w:p w14:paraId="0933D419" w14:textId="77777777" w:rsidR="00D419AB" w:rsidRDefault="00D419AB" w:rsidP="001F1A2F"/>
    <w:p w14:paraId="08145C61" w14:textId="73013159" w:rsidR="00D419AB" w:rsidRDefault="00792979" w:rsidP="00D419AB">
      <w:pPr>
        <w:keepNext/>
      </w:pPr>
      <w:r>
        <w:rPr>
          <w:noProof/>
        </w:rPr>
        <w:lastRenderedPageBreak/>
        <mc:AlternateContent>
          <mc:Choice Requires="wps">
            <w:drawing>
              <wp:anchor distT="45720" distB="45720" distL="114300" distR="114300" simplePos="0" relativeHeight="251659264" behindDoc="1" locked="0" layoutInCell="1" allowOverlap="1" wp14:anchorId="0FCF2509" wp14:editId="42F5BAEF">
                <wp:simplePos x="0" y="0"/>
                <wp:positionH relativeFrom="margin">
                  <wp:align>right</wp:align>
                </wp:positionH>
                <wp:positionV relativeFrom="paragraph">
                  <wp:posOffset>-11274</wp:posOffset>
                </wp:positionV>
                <wp:extent cx="5900468" cy="4865106"/>
                <wp:effectExtent l="0" t="0" r="24130" b="12065"/>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00468" cy="4865106"/>
                        </a:xfrm>
                        <a:prstGeom prst="rect">
                          <a:avLst/>
                        </a:prstGeom>
                        <a:solidFill>
                          <a:srgbClr val="FFFFFF"/>
                        </a:solidFill>
                        <a:ln w="9525">
                          <a:solidFill>
                            <a:srgbClr val="000000"/>
                          </a:solidFill>
                          <a:miter lim="800000"/>
                          <a:headEnd/>
                          <a:tailEnd/>
                        </a:ln>
                      </wps:spPr>
                      <wps:txbx>
                        <w:txbxContent>
                          <w:p w14:paraId="282BE97E" w14:textId="21029A0E" w:rsidR="008D1CFF" w:rsidRDefault="008D1CFF"/>
                          <w:p w14:paraId="7BDCC2FB" w14:textId="3EC1461A" w:rsidR="008D1CFF" w:rsidRDefault="008D1CFF"/>
                          <w:p w14:paraId="17AB3C59" w14:textId="310D54E1" w:rsidR="008D1CFF" w:rsidRDefault="008D1CFF"/>
                          <w:p w14:paraId="677E0B16" w14:textId="75ED5546" w:rsidR="008D1CFF" w:rsidRDefault="008D1CFF"/>
                          <w:p w14:paraId="2CED43E3" w14:textId="6ED3ED3D" w:rsidR="008D1CFF" w:rsidRDefault="008D1CFF"/>
                          <w:p w14:paraId="53411D5E" w14:textId="77777777" w:rsidR="008D1CFF" w:rsidRDefault="008D1CF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CF2509" id="_x0000_t202" coordsize="21600,21600" o:spt="202" path="m,l,21600r21600,l21600,xe">
                <v:stroke joinstyle="miter"/>
                <v:path gradientshapeok="t" o:connecttype="rect"/>
              </v:shapetype>
              <v:shape id="Zone de texte 2" o:spid="_x0000_s1026" type="#_x0000_t202" style="position:absolute;left:0;text-align:left;margin-left:413.4pt;margin-top:-.9pt;width:464.6pt;height:383.1pt;z-index:-25165721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">
                <v:textbox>
                  <w:txbxContent>
                    <w:p w14:paraId="282BE97E" w14:textId="21029A0E" w:rsidR="008D1CFF" w:rsidRDefault="008D1CFF"/>
                    <w:p w14:paraId="7BDCC2FB" w14:textId="3EC1461A" w:rsidR="008D1CFF" w:rsidRDefault="008D1CFF"/>
                    <w:p w14:paraId="17AB3C59" w14:textId="310D54E1" w:rsidR="008D1CFF" w:rsidRDefault="008D1CFF"/>
                    <w:p w14:paraId="677E0B16" w14:textId="75ED5546" w:rsidR="008D1CFF" w:rsidRDefault="008D1CFF"/>
                    <w:p w14:paraId="2CED43E3" w14:textId="6ED3ED3D" w:rsidR="008D1CFF" w:rsidRDefault="008D1CFF"/>
                    <w:p w14:paraId="53411D5E" w14:textId="77777777" w:rsidR="008D1CFF" w:rsidRDefault="008D1CFF"/>
                  </w:txbxContent>
                </v:textbox>
                <w10:wrap anchorx="margin"/>
              </v:shape>
            </w:pict>
          </mc:Fallback>
        </mc:AlternateContent>
      </w:r>
      <w:r w:rsidR="00D419AB">
        <w:rPr>
          <w:noProof/>
        </w:rPr>
        <w:drawing>
          <wp:inline distT="0" distB="0" distL="0" distR="0" wp14:anchorId="4CAFBAF6" wp14:editId="0A298296">
            <wp:extent cx="2698250" cy="2441276"/>
            <wp:effectExtent l="0" t="0" r="6985"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d1.png"/>
                    <pic:cNvPicPr/>
                  </pic:nvPicPr>
                  <pic:blipFill>
                    <a:blip r:embed="rId28">
                      <a:extLst>
                        <a:ext uri="{28A0092B-C50C-407E-A947-70E740481C1C}">
                          <a14:useLocalDpi xmlns:a14="http://schemas.microsoft.com/office/drawing/2010/main" val="0"/>
                        </a:ext>
                      </a:extLst>
                    </a:blip>
                    <a:stretch>
                      <a:fillRect/>
                    </a:stretch>
                  </pic:blipFill>
                  <pic:spPr>
                    <a:xfrm>
                      <a:off x="0" y="0"/>
                      <a:ext cx="2742169" cy="2481012"/>
                    </a:xfrm>
                    <a:prstGeom prst="rect">
                      <a:avLst/>
                    </a:prstGeom>
                    <a:ln>
                      <a:noFill/>
                    </a:ln>
                  </pic:spPr>
                </pic:pic>
              </a:graphicData>
            </a:graphic>
          </wp:inline>
        </w:drawing>
      </w:r>
      <w:r w:rsidR="00D419AB">
        <w:rPr>
          <w:noProof/>
        </w:rPr>
        <w:drawing>
          <wp:inline distT="0" distB="0" distL="0" distR="0" wp14:anchorId="7632E928" wp14:editId="1C842AD2">
            <wp:extent cx="2989383" cy="2199736"/>
            <wp:effectExtent l="0" t="0" r="190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d2.png"/>
                    <pic:cNvPicPr/>
                  </pic:nvPicPr>
                  <pic:blipFill>
                    <a:blip r:embed="rId29">
                      <a:extLst>
                        <a:ext uri="{28A0092B-C50C-407E-A947-70E740481C1C}">
                          <a14:useLocalDpi xmlns:a14="http://schemas.microsoft.com/office/drawing/2010/main" val="0"/>
                        </a:ext>
                      </a:extLst>
                    </a:blip>
                    <a:stretch>
                      <a:fillRect/>
                    </a:stretch>
                  </pic:blipFill>
                  <pic:spPr>
                    <a:xfrm>
                      <a:off x="0" y="0"/>
                      <a:ext cx="3114113" cy="2291519"/>
                    </a:xfrm>
                    <a:prstGeom prst="rect">
                      <a:avLst/>
                    </a:prstGeom>
                    <a:ln>
                      <a:noFill/>
                    </a:ln>
                  </pic:spPr>
                </pic:pic>
              </a:graphicData>
            </a:graphic>
          </wp:inline>
        </w:drawing>
      </w:r>
      <w:r w:rsidR="00D419AB">
        <w:rPr>
          <w:noProof/>
        </w:rPr>
        <w:drawing>
          <wp:inline distT="0" distB="0" distL="0" distR="0" wp14:anchorId="76E35C0B" wp14:editId="2ADA3F61">
            <wp:extent cx="2743200" cy="2269866"/>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d3.png"/>
                    <pic:cNvPicPr/>
                  </pic:nvPicPr>
                  <pic:blipFill>
                    <a:blip r:embed="rId30">
                      <a:extLst>
                        <a:ext uri="{28A0092B-C50C-407E-A947-70E740481C1C}">
                          <a14:useLocalDpi xmlns:a14="http://schemas.microsoft.com/office/drawing/2010/main" val="0"/>
                        </a:ext>
                      </a:extLst>
                    </a:blip>
                    <a:stretch>
                      <a:fillRect/>
                    </a:stretch>
                  </pic:blipFill>
                  <pic:spPr>
                    <a:xfrm>
                      <a:off x="0" y="0"/>
                      <a:ext cx="2793357" cy="2311369"/>
                    </a:xfrm>
                    <a:prstGeom prst="rect">
                      <a:avLst/>
                    </a:prstGeom>
                    <a:ln>
                      <a:noFill/>
                    </a:ln>
                  </pic:spPr>
                </pic:pic>
              </a:graphicData>
            </a:graphic>
          </wp:inline>
        </w:drawing>
      </w:r>
    </w:p>
    <w:p w14:paraId="434F1E02" w14:textId="0374F71D" w:rsidR="00D419AB" w:rsidRPr="00D419AB" w:rsidRDefault="00D419AB" w:rsidP="00996A46">
      <w:pPr>
        <w:spacing w:line="240" w:lineRule="auto"/>
        <w:rPr>
          <w:b/>
          <w:i/>
        </w:rPr>
      </w:pPr>
      <w:r w:rsidRPr="00D419AB">
        <w:rPr>
          <w:b/>
          <w:i/>
        </w:rPr>
        <w:t xml:space="preserve">Figure </w:t>
      </w:r>
      <w:r w:rsidRPr="00D419AB">
        <w:rPr>
          <w:b/>
          <w:i/>
        </w:rPr>
        <w:fldChar w:fldCharType="begin"/>
      </w:r>
      <w:r w:rsidRPr="00D419AB">
        <w:rPr>
          <w:b/>
          <w:i/>
        </w:rPr>
        <w:instrText xml:space="preserve"> SEQ Figure \* ARABIC </w:instrText>
      </w:r>
      <w:r w:rsidRPr="00D419AB">
        <w:rPr>
          <w:b/>
          <w:i/>
        </w:rPr>
        <w:fldChar w:fldCharType="separate"/>
      </w:r>
      <w:r w:rsidR="005E021F">
        <w:rPr>
          <w:b/>
          <w:i/>
          <w:noProof/>
        </w:rPr>
        <w:t>9</w:t>
      </w:r>
      <w:r w:rsidRPr="00D419AB">
        <w:rPr>
          <w:b/>
          <w:i/>
        </w:rPr>
        <w:fldChar w:fldCharType="end"/>
      </w:r>
      <w:r>
        <w:rPr>
          <w:b/>
          <w:i/>
        </w:rPr>
        <w:t> :</w:t>
      </w:r>
      <w:r w:rsidRPr="00D419AB">
        <w:rPr>
          <w:b/>
          <w:i/>
        </w:rPr>
        <w:t xml:space="preserve"> </w:t>
      </w:r>
      <w:r w:rsidR="00996A46">
        <w:rPr>
          <w:b/>
          <w:i/>
        </w:rPr>
        <w:t>ERS calculé à partir de l’équation</w:t>
      </w:r>
      <w:r w:rsidR="00966166">
        <w:rPr>
          <w:b/>
          <w:i/>
        </w:rPr>
        <w:t xml:space="preserve"> 1</w:t>
      </w:r>
      <w:r w:rsidR="00996A46">
        <w:rPr>
          <w:b/>
          <w:i/>
        </w:rPr>
        <w:t xml:space="preserve"> pour différentes combinaisons de paramètres en 3 dimensions</w:t>
      </w:r>
      <w:r>
        <w:rPr>
          <w:b/>
          <w:i/>
        </w:rPr>
        <w:t>.</w:t>
      </w:r>
    </w:p>
    <w:p w14:paraId="3CC6C1FD" w14:textId="1BE6A8C8" w:rsidR="00327BEA" w:rsidRPr="006F45E7" w:rsidRDefault="00327BEA" w:rsidP="00327BEA">
      <w:pPr>
        <w:spacing w:line="240" w:lineRule="auto"/>
      </w:pPr>
      <w:r>
        <w:t>Les combinaisons de paramètres testées sont : nsel = 10.000, NGE = 60, NGO allant de 10.000 à 5.000.000, NEO allant de 500 à 5.000. Les composantes de la variance utilisées sont celles estimées dans le dispositif de sélection in silico. Chaqu</w:t>
      </w:r>
      <w:r w:rsidR="006C4FBB">
        <w:t>e graph représente le rapport R</w:t>
      </w:r>
      <w:r w:rsidRPr="006C4FBB">
        <w:rPr>
          <w:vertAlign w:val="subscript"/>
        </w:rPr>
        <w:t>grain</w:t>
      </w:r>
      <w:r>
        <w:t>/R</w:t>
      </w:r>
      <w:r w:rsidRPr="006C4FBB">
        <w:rPr>
          <w:vertAlign w:val="subscript"/>
        </w:rPr>
        <w:t>epi</w:t>
      </w:r>
      <w:r>
        <w:t xml:space="preserve"> en fonction de NGO et NEO. Sur chaque</w:t>
      </w:r>
      <w:r w:rsidR="006C4FBB">
        <w:t xml:space="preserve"> graph est représenté le plan R</w:t>
      </w:r>
      <w:r w:rsidRPr="006C4FBB">
        <w:rPr>
          <w:vertAlign w:val="subscript"/>
        </w:rPr>
        <w:t>grain</w:t>
      </w:r>
      <w:r>
        <w:t>/R</w:t>
      </w:r>
      <w:r w:rsidRPr="006C4FBB">
        <w:rPr>
          <w:vertAlign w:val="subscript"/>
        </w:rPr>
        <w:t>epi</w:t>
      </w:r>
      <w:r>
        <w:t>=1.</w:t>
      </w:r>
    </w:p>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1"/>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2"/>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716DC2B9" w14:textId="77777777" w:rsidR="00EA4321" w:rsidRDefault="00EA4321" w:rsidP="00EA4321">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la pratique de la sélection massale sont intéressantes car elles offrent justement une certaine résilience face aux conditions climatiques rudes, et ont aussi des implications sociales et économiques pour les agriculteurs.</w:t>
      </w:r>
    </w:p>
    <w:p w14:paraId="1AD4204E" w14:textId="77777777" w:rsidR="00EA4321" w:rsidRDefault="00EA4321" w:rsidP="00EA4321">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de la qualité chez le blé dur. La deuxième question concerne tout trait mesurable sur le grain et est de savoir s’il est préférable de mesurer ces traits sur des grains individuels ou sur des moyennes de grains du même épi. </w:t>
      </w:r>
    </w:p>
    <w:p w14:paraId="56E815CB" w14:textId="77777777" w:rsidR="00EA4321" w:rsidRPr="00C10297" w:rsidRDefault="00EA4321" w:rsidP="00EA4321">
      <w:pPr>
        <w:pStyle w:val="601Rsumtexte"/>
        <w:ind w:left="0"/>
        <w:rPr>
          <w:sz w:val="28"/>
          <w:szCs w:val="28"/>
        </w:rPr>
      </w:pPr>
      <w:r>
        <w:rPr>
          <w:sz w:val="28"/>
          <w:szCs w:val="28"/>
        </w:rPr>
        <w:t xml:space="preserve">Nous avons pu montrer que la sélection massale sur la taille du grain peut être efficace pour améliorer ce trait. Nous avons aussi développé une équation permettant de comparer la sélection sur grain individuel et sur épi. Cette équation nous a permis de montrer que pour la taille du grain, la sélection grains individuels semble avantageuse dans la plupart des situations mais que la sélection sur épi peut devenir plus efficace lorsque les effectifs impliqués sont faibles.  </w:t>
      </w:r>
    </w:p>
    <w:p w14:paraId="2098F533" w14:textId="77777777" w:rsidR="00EA4321" w:rsidRPr="00EA76C3" w:rsidRDefault="00EA4321" w:rsidP="00EA4321">
      <w:pPr>
        <w:pStyle w:val="601Rsumtexte"/>
        <w:ind w:left="0"/>
        <w:rPr>
          <w:rFonts w:ascii="Arial" w:hAnsi="Arial" w:cs="Arial"/>
        </w:rPr>
      </w:pPr>
    </w:p>
    <w:p w14:paraId="270360F3" w14:textId="77777777" w:rsidR="00EA4321" w:rsidRPr="00EA76C3" w:rsidRDefault="00EA4321" w:rsidP="00EA4321">
      <w:pPr>
        <w:pStyle w:val="602Motscltitre"/>
        <w:rPr>
          <w:rFonts w:cs="Arial"/>
        </w:rPr>
      </w:pPr>
      <w:r w:rsidRPr="00EA76C3">
        <w:rPr>
          <w:rFonts w:cs="Arial"/>
        </w:rPr>
        <w:t xml:space="preserve">Mots clés </w:t>
      </w:r>
    </w:p>
    <w:p w14:paraId="47AAFF54" w14:textId="77777777" w:rsidR="00EA4321" w:rsidRPr="00042E9F" w:rsidRDefault="00EA4321" w:rsidP="00EA4321">
      <w:pPr>
        <w:pStyle w:val="603Motscltexte"/>
      </w:pPr>
      <w:r w:rsidRPr="00042E9F">
        <w:t xml:space="preserve">Sélection massale, blé dur, </w:t>
      </w:r>
      <w:r>
        <w:t>taille des grains, variété population, agroécologie</w:t>
      </w:r>
    </w:p>
    <w:p w14:paraId="06120413" w14:textId="77777777" w:rsidR="00EA4321" w:rsidRPr="003E767A" w:rsidRDefault="00EA4321" w:rsidP="00EA4321">
      <w:pPr>
        <w:pStyle w:val="Corpsdetexte"/>
        <w:rPr>
          <w:szCs w:val="22"/>
          <w:lang w:val="en-GB"/>
        </w:rPr>
      </w:pPr>
      <w:r w:rsidRPr="00042E9F">
        <w:rPr>
          <w:szCs w:val="22"/>
        </w:rPr>
        <w:t xml:space="preserve">Pour citer ce document : Bienvenu, Clément, 2023. Les pratiques de sélections paysannes de blé dur : Quel regard porter sur les grains ?. Mémoire d’Ingénieur Agronome, diplôme, </w:t>
      </w:r>
      <w:r w:rsidRPr="00042E9F">
        <w:t>Amélioration des plantes et ingénierie végétale méditerranéennes et tropicales</w:t>
      </w:r>
      <w:r w:rsidRPr="00042E9F">
        <w:rPr>
          <w:szCs w:val="22"/>
        </w:rPr>
        <w:t xml:space="preserve">, L’Institut Agro Montpellier. </w:t>
      </w:r>
      <w:r w:rsidRPr="003E767A">
        <w:rPr>
          <w:szCs w:val="22"/>
          <w:lang w:val="en-GB"/>
        </w:rPr>
        <w:t>5</w:t>
      </w:r>
      <w:r>
        <w:rPr>
          <w:szCs w:val="22"/>
          <w:lang w:val="en-GB"/>
        </w:rPr>
        <w:t>4</w:t>
      </w:r>
      <w:r w:rsidRPr="003E767A">
        <w:rPr>
          <w:szCs w:val="22"/>
          <w:lang w:val="en-GB"/>
        </w:rPr>
        <w:t xml:space="preserve"> pages.</w:t>
      </w:r>
    </w:p>
    <w:p w14:paraId="1B23ACC1" w14:textId="4038BE1F"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SupAgro,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581ABE" w14:textId="77777777" w:rsidR="008A5833" w:rsidRDefault="008A5833">
      <w:r>
        <w:separator/>
      </w:r>
    </w:p>
  </w:endnote>
  <w:endnote w:type="continuationSeparator" w:id="0">
    <w:p w14:paraId="6E14C27A" w14:textId="77777777" w:rsidR="008A5833" w:rsidRDefault="008A5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altName w:val="Malgun Gothic Semilight"/>
    <w:panose1 w:val="020B0604020202020204"/>
    <w:charset w:val="80"/>
    <w:family w:val="swiss"/>
    <w:pitch w:val="variable"/>
    <w:sig w:usb0="00000000" w:usb1="E9DFFFFF" w:usb2="0000003F" w:usb3="00000000" w:csb0="003F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2A4BA047" w:rsidR="008D1CFF" w:rsidRDefault="008D1CFF">
    <w:pPr>
      <w:pStyle w:val="Pieddepage"/>
      <w:jc w:val="center"/>
    </w:pPr>
    <w:r>
      <w:fldChar w:fldCharType="begin"/>
    </w:r>
    <w:r>
      <w:instrText xml:space="preserve"> PAGE </w:instrText>
    </w:r>
    <w:r>
      <w:fldChar w:fldCharType="separate"/>
    </w:r>
    <w:r w:rsidR="005E021F">
      <w:rPr>
        <w:noProof/>
      </w:rPr>
      <w:t>3</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69FBA328" w:rsidR="008D1CFF" w:rsidRDefault="008D1CFF">
    <w:pPr>
      <w:pStyle w:val="Pieddepage"/>
      <w:jc w:val="center"/>
    </w:pPr>
    <w:r>
      <w:fldChar w:fldCharType="begin"/>
    </w:r>
    <w:r>
      <w:instrText xml:space="preserve"> PAGE </w:instrText>
    </w:r>
    <w:r>
      <w:fldChar w:fldCharType="separate"/>
    </w:r>
    <w:r w:rsidR="005E021F">
      <w:rPr>
        <w:noProof/>
      </w:rPr>
      <w:t>50</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8D1CFF" w:rsidRDefault="008D1CFF">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54EDD8E0" w:rsidR="008D1CFF" w:rsidRDefault="008D1CFF">
    <w:pPr>
      <w:pStyle w:val="Pieddepage"/>
      <w:jc w:val="center"/>
    </w:pPr>
    <w:r>
      <w:fldChar w:fldCharType="begin"/>
    </w:r>
    <w:r>
      <w:instrText xml:space="preserve"> PAGE </w:instrText>
    </w:r>
    <w:r>
      <w:fldChar w:fldCharType="separate"/>
    </w:r>
    <w:r w:rsidR="005E021F">
      <w:rPr>
        <w:noProof/>
      </w:rPr>
      <w:t>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650FE6E4" w:rsidR="008D1CFF" w:rsidRDefault="008D1CFF">
    <w:pPr>
      <w:pStyle w:val="Pieddepage"/>
      <w:jc w:val="center"/>
    </w:pPr>
    <w:r>
      <w:fldChar w:fldCharType="begin"/>
    </w:r>
    <w:r>
      <w:instrText xml:space="preserve"> PAGE </w:instrText>
    </w:r>
    <w:r>
      <w:fldChar w:fldCharType="separate"/>
    </w:r>
    <w:r w:rsidR="005E021F">
      <w:rPr>
        <w:noProof/>
      </w:rPr>
      <w:t>5</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3F78998D" w:rsidR="008D1CFF" w:rsidRDefault="008D1CFF">
    <w:pPr>
      <w:pStyle w:val="Pieddepage"/>
      <w:jc w:val="center"/>
    </w:pPr>
    <w:r>
      <w:fldChar w:fldCharType="begin"/>
    </w:r>
    <w:r>
      <w:instrText xml:space="preserve"> PAGE </w:instrText>
    </w:r>
    <w:r>
      <w:fldChar w:fldCharType="separate"/>
    </w:r>
    <w:r w:rsidR="005E021F">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3B0FA14D" w:rsidR="008D1CFF" w:rsidRDefault="008D1CFF">
    <w:pPr>
      <w:pStyle w:val="Pieddepage"/>
      <w:jc w:val="center"/>
    </w:pPr>
    <w:r>
      <w:fldChar w:fldCharType="begin"/>
    </w:r>
    <w:r>
      <w:instrText xml:space="preserve"> PAGE </w:instrText>
    </w:r>
    <w:r>
      <w:fldChar w:fldCharType="separate"/>
    </w:r>
    <w:r w:rsidR="005E021F">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1B2F8DFA" w:rsidR="008D1CFF" w:rsidRDefault="008D1CFF">
    <w:pPr>
      <w:pStyle w:val="Pieddepage"/>
      <w:jc w:val="center"/>
    </w:pPr>
    <w:r>
      <w:fldChar w:fldCharType="begin"/>
    </w:r>
    <w:r>
      <w:instrText xml:space="preserve"> PAGE </w:instrText>
    </w:r>
    <w:r>
      <w:fldChar w:fldCharType="separate"/>
    </w:r>
    <w:r w:rsidR="005E021F">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16C81798" w:rsidR="008D1CFF" w:rsidRDefault="008D1CFF">
    <w:pPr>
      <w:pStyle w:val="Pieddepage"/>
      <w:jc w:val="center"/>
    </w:pPr>
    <w:r>
      <w:fldChar w:fldCharType="begin"/>
    </w:r>
    <w:r>
      <w:instrText xml:space="preserve"> PAGE </w:instrText>
    </w:r>
    <w:r>
      <w:fldChar w:fldCharType="separate"/>
    </w:r>
    <w:r w:rsidR="005E021F">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43B7E653" w:rsidR="008D1CFF" w:rsidRDefault="008D1CFF">
    <w:pPr>
      <w:pStyle w:val="Pieddepage"/>
      <w:jc w:val="center"/>
    </w:pPr>
    <w:r>
      <w:fldChar w:fldCharType="begin"/>
    </w:r>
    <w:r>
      <w:instrText xml:space="preserve"> PAGE </w:instrText>
    </w:r>
    <w:r>
      <w:fldChar w:fldCharType="separate"/>
    </w:r>
    <w:r w:rsidR="005E021F">
      <w:rPr>
        <w:noProof/>
      </w:rPr>
      <w:t>3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3E6D5FEB" w:rsidR="008D1CFF" w:rsidRDefault="008D1CFF">
    <w:pPr>
      <w:pStyle w:val="Pieddepage"/>
      <w:jc w:val="center"/>
    </w:pPr>
    <w:r>
      <w:fldChar w:fldCharType="begin"/>
    </w:r>
    <w:r>
      <w:instrText xml:space="preserve"> PAGE </w:instrText>
    </w:r>
    <w:r>
      <w:fldChar w:fldCharType="separate"/>
    </w:r>
    <w:r w:rsidR="005E021F">
      <w:rPr>
        <w:noProof/>
      </w:rPr>
      <w:t>4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D0B484" w14:textId="77777777" w:rsidR="008A5833" w:rsidRDefault="008A5833">
      <w:r>
        <w:separator/>
      </w:r>
    </w:p>
  </w:footnote>
  <w:footnote w:type="continuationSeparator" w:id="0">
    <w:p w14:paraId="1102F385" w14:textId="77777777" w:rsidR="008A5833" w:rsidRDefault="008A5833">
      <w:r>
        <w:continuationSeparator/>
      </w:r>
    </w:p>
  </w:footnote>
  <w:footnote w:id="1">
    <w:p w14:paraId="7E3F0402" w14:textId="40C4071F" w:rsidR="008D1CFF" w:rsidRDefault="008D1CFF" w:rsidP="002668A7">
      <w:pPr>
        <w:pStyle w:val="Notedebasdepage"/>
        <w:spacing w:line="240" w:lineRule="auto"/>
      </w:pPr>
      <w:r>
        <w:rPr>
          <w:rStyle w:val="Appelnotedebasdep"/>
        </w:rPr>
        <w:footnoteRef/>
      </w:r>
      <w:r>
        <w:t xml:space="preserve"> </w:t>
      </w:r>
      <w:r w:rsidRPr="00AA29FB">
        <w:t xml:space="preserve">Station de Caractérisation des semence Optoagrimetric développé par la société Optomachines : </w:t>
      </w:r>
      <w:hyperlink r:id="rId1" w:history="1">
        <w:r w:rsidRPr="00AA29FB">
          <w:rPr>
            <w:rStyle w:val="Lienhypertexte"/>
          </w:rPr>
          <w:t>https://optomachines.fr/accueil/optomachines-equipements-danalyse-de-semences/optomachines-opto-agrimetric-caracterisation-de-semences/</w:t>
        </w:r>
      </w:hyperlink>
      <w:r w:rsidRPr="00AA29FB">
        <w:t>)</w:t>
      </w:r>
    </w:p>
  </w:footnote>
  <w:footnote w:id="2">
    <w:p w14:paraId="40F94447" w14:textId="40237941" w:rsidR="008D1CFF" w:rsidRDefault="008D1CFF" w:rsidP="002668A7">
      <w:pPr>
        <w:pStyle w:val="Notedebasdepage"/>
        <w:spacing w:line="240" w:lineRule="auto"/>
      </w:pPr>
      <w:r>
        <w:rPr>
          <w:rStyle w:val="Appelnotedebasdep"/>
        </w:rPr>
        <w:footnoteRef/>
      </w:r>
      <w:r>
        <w:t xml:space="preserve"> </w:t>
      </w:r>
      <w:r w:rsidRPr="00562719">
        <w:t>Spectromètre Fieldspec 2500© (Analytical Spectral Devices, Inc. (ASD), Boulder, CO, USA)</w:t>
      </w:r>
      <w:r w:rsidRPr="00562719">
        <w:rPr>
          <w:sz w:val="22"/>
          <w:szCs w:val="24"/>
        </w:rPr>
        <w:t xml:space="preserve"> </w:t>
      </w:r>
      <w:r w:rsidRPr="00562719">
        <w:t>utilisé en réflexion avec une fibre bifurquée de 3 mm de diamètre</w:t>
      </w:r>
    </w:p>
  </w:footnote>
  <w:footnote w:id="3">
    <w:p w14:paraId="56D4EF8B" w14:textId="78EA3A88" w:rsidR="008D1CFF" w:rsidRDefault="008D1CFF" w:rsidP="002668A7">
      <w:pPr>
        <w:pStyle w:val="Notedebasdepage"/>
        <w:spacing w:line="240" w:lineRule="auto"/>
      </w:pPr>
      <w:r>
        <w:rPr>
          <w:rStyle w:val="Appelnotedebasdep"/>
        </w:rPr>
        <w:footnoteRef/>
      </w:r>
      <w:r>
        <w:t xml:space="preserve"> </w:t>
      </w:r>
      <w:r w:rsidRPr="004E4A58">
        <w:t>Perkin-Elmer Spectromètre FTIR Frontier © (PerkinElmer), utilisé en réflex</w:t>
      </w:r>
      <w:r>
        <w:t xml:space="preserve">ion avec le module autosampler, </w:t>
      </w:r>
      <w:r w:rsidRPr="004E4A58">
        <w:t>dans des vials de 5 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3773987"/>
    <w:multiLevelType w:val="hybridMultilevel"/>
    <w:tmpl w:val="73DC2B16"/>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7CC4B09"/>
    <w:multiLevelType w:val="hybridMultilevel"/>
    <w:tmpl w:val="D266121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F972A16"/>
    <w:multiLevelType w:val="hybridMultilevel"/>
    <w:tmpl w:val="AEEC2B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3"/>
  </w:num>
  <w:num w:numId="8">
    <w:abstractNumId w:val="14"/>
  </w:num>
  <w:num w:numId="9">
    <w:abstractNumId w:val="9"/>
  </w:num>
  <w:num w:numId="10">
    <w:abstractNumId w:val="6"/>
  </w:num>
  <w:num w:numId="11">
    <w:abstractNumId w:val="7"/>
  </w:num>
  <w:num w:numId="12">
    <w:abstractNumId w:val="8"/>
  </w:num>
  <w:num w:numId="13">
    <w:abstractNumId w:val="10"/>
  </w:num>
  <w:num w:numId="14">
    <w:abstractNumId w:val="11"/>
  </w:num>
  <w:num w:numId="15">
    <w:abstractNumId w:val="12"/>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1991"/>
    <w:rsid w:val="000031C3"/>
    <w:rsid w:val="0000434D"/>
    <w:rsid w:val="00006C2B"/>
    <w:rsid w:val="0001011A"/>
    <w:rsid w:val="000105A0"/>
    <w:rsid w:val="000105D2"/>
    <w:rsid w:val="00011A40"/>
    <w:rsid w:val="000122C6"/>
    <w:rsid w:val="000132C4"/>
    <w:rsid w:val="00014152"/>
    <w:rsid w:val="00015152"/>
    <w:rsid w:val="00015328"/>
    <w:rsid w:val="000171A7"/>
    <w:rsid w:val="0001781C"/>
    <w:rsid w:val="000209DB"/>
    <w:rsid w:val="00020C79"/>
    <w:rsid w:val="0002100C"/>
    <w:rsid w:val="000210F1"/>
    <w:rsid w:val="00021B66"/>
    <w:rsid w:val="00022582"/>
    <w:rsid w:val="000232B8"/>
    <w:rsid w:val="00023A0F"/>
    <w:rsid w:val="00023DF1"/>
    <w:rsid w:val="000255C9"/>
    <w:rsid w:val="00025664"/>
    <w:rsid w:val="0002684B"/>
    <w:rsid w:val="00026E87"/>
    <w:rsid w:val="0002713E"/>
    <w:rsid w:val="00027C4E"/>
    <w:rsid w:val="00031D0C"/>
    <w:rsid w:val="0003491F"/>
    <w:rsid w:val="000355DB"/>
    <w:rsid w:val="000358D6"/>
    <w:rsid w:val="000359C9"/>
    <w:rsid w:val="0003621B"/>
    <w:rsid w:val="00036941"/>
    <w:rsid w:val="00037313"/>
    <w:rsid w:val="000419DF"/>
    <w:rsid w:val="00041DE0"/>
    <w:rsid w:val="00042A33"/>
    <w:rsid w:val="00042E9F"/>
    <w:rsid w:val="0004414F"/>
    <w:rsid w:val="0004745A"/>
    <w:rsid w:val="00047BF3"/>
    <w:rsid w:val="00047DFC"/>
    <w:rsid w:val="000508D5"/>
    <w:rsid w:val="00050F54"/>
    <w:rsid w:val="00051813"/>
    <w:rsid w:val="000526BB"/>
    <w:rsid w:val="00052A3E"/>
    <w:rsid w:val="000530C8"/>
    <w:rsid w:val="000551B3"/>
    <w:rsid w:val="00056906"/>
    <w:rsid w:val="000572DB"/>
    <w:rsid w:val="00057E2E"/>
    <w:rsid w:val="00060BEE"/>
    <w:rsid w:val="000616EB"/>
    <w:rsid w:val="0006398B"/>
    <w:rsid w:val="00063D9A"/>
    <w:rsid w:val="0006415E"/>
    <w:rsid w:val="00065447"/>
    <w:rsid w:val="00065500"/>
    <w:rsid w:val="00067FB8"/>
    <w:rsid w:val="00070E9A"/>
    <w:rsid w:val="00071CF1"/>
    <w:rsid w:val="00071E4B"/>
    <w:rsid w:val="000729C1"/>
    <w:rsid w:val="00072C83"/>
    <w:rsid w:val="00073532"/>
    <w:rsid w:val="0007521D"/>
    <w:rsid w:val="00077106"/>
    <w:rsid w:val="000805E8"/>
    <w:rsid w:val="000827B4"/>
    <w:rsid w:val="00082C58"/>
    <w:rsid w:val="00083D4C"/>
    <w:rsid w:val="00084243"/>
    <w:rsid w:val="00085BBB"/>
    <w:rsid w:val="000866AF"/>
    <w:rsid w:val="000871B5"/>
    <w:rsid w:val="00087663"/>
    <w:rsid w:val="0009145B"/>
    <w:rsid w:val="000919EE"/>
    <w:rsid w:val="00091A6A"/>
    <w:rsid w:val="00091E23"/>
    <w:rsid w:val="000922CB"/>
    <w:rsid w:val="00093AAC"/>
    <w:rsid w:val="0009434C"/>
    <w:rsid w:val="00095119"/>
    <w:rsid w:val="000965F0"/>
    <w:rsid w:val="00096829"/>
    <w:rsid w:val="00096D92"/>
    <w:rsid w:val="0009760D"/>
    <w:rsid w:val="00097BAC"/>
    <w:rsid w:val="000A1320"/>
    <w:rsid w:val="000A1E56"/>
    <w:rsid w:val="000A21BC"/>
    <w:rsid w:val="000A4381"/>
    <w:rsid w:val="000A4EBE"/>
    <w:rsid w:val="000A57C0"/>
    <w:rsid w:val="000A679E"/>
    <w:rsid w:val="000A694B"/>
    <w:rsid w:val="000A7C60"/>
    <w:rsid w:val="000B018C"/>
    <w:rsid w:val="000B1CEE"/>
    <w:rsid w:val="000B31A2"/>
    <w:rsid w:val="000B35A1"/>
    <w:rsid w:val="000B3767"/>
    <w:rsid w:val="000B3808"/>
    <w:rsid w:val="000B3C21"/>
    <w:rsid w:val="000B4200"/>
    <w:rsid w:val="000B51A8"/>
    <w:rsid w:val="000B6B21"/>
    <w:rsid w:val="000B7A71"/>
    <w:rsid w:val="000C0274"/>
    <w:rsid w:val="000C044B"/>
    <w:rsid w:val="000C0AA6"/>
    <w:rsid w:val="000C2C77"/>
    <w:rsid w:val="000C35A4"/>
    <w:rsid w:val="000C3D7D"/>
    <w:rsid w:val="000C48E0"/>
    <w:rsid w:val="000C4BFA"/>
    <w:rsid w:val="000C59B1"/>
    <w:rsid w:val="000C77A3"/>
    <w:rsid w:val="000C7E10"/>
    <w:rsid w:val="000D00DF"/>
    <w:rsid w:val="000D07D1"/>
    <w:rsid w:val="000D0D47"/>
    <w:rsid w:val="000D2896"/>
    <w:rsid w:val="000D2E34"/>
    <w:rsid w:val="000D4A6D"/>
    <w:rsid w:val="000D53CD"/>
    <w:rsid w:val="000D5523"/>
    <w:rsid w:val="000D779D"/>
    <w:rsid w:val="000D79CF"/>
    <w:rsid w:val="000E1AE6"/>
    <w:rsid w:val="000E2F77"/>
    <w:rsid w:val="000E364F"/>
    <w:rsid w:val="000E3C72"/>
    <w:rsid w:val="000E50AF"/>
    <w:rsid w:val="000E621A"/>
    <w:rsid w:val="000F0057"/>
    <w:rsid w:val="000F2A2B"/>
    <w:rsid w:val="000F48E0"/>
    <w:rsid w:val="000F4EC5"/>
    <w:rsid w:val="000F50F8"/>
    <w:rsid w:val="000F5267"/>
    <w:rsid w:val="000F5D2D"/>
    <w:rsid w:val="000F6660"/>
    <w:rsid w:val="0010130A"/>
    <w:rsid w:val="00101A9B"/>
    <w:rsid w:val="00104866"/>
    <w:rsid w:val="00105F24"/>
    <w:rsid w:val="00106323"/>
    <w:rsid w:val="00107153"/>
    <w:rsid w:val="00107608"/>
    <w:rsid w:val="00107672"/>
    <w:rsid w:val="00107A68"/>
    <w:rsid w:val="00110323"/>
    <w:rsid w:val="00111BCF"/>
    <w:rsid w:val="00111E43"/>
    <w:rsid w:val="00114C29"/>
    <w:rsid w:val="00120575"/>
    <w:rsid w:val="00120E6D"/>
    <w:rsid w:val="00121706"/>
    <w:rsid w:val="00122BB2"/>
    <w:rsid w:val="00123042"/>
    <w:rsid w:val="00125FD7"/>
    <w:rsid w:val="00132EDE"/>
    <w:rsid w:val="00134905"/>
    <w:rsid w:val="00134C39"/>
    <w:rsid w:val="00134D92"/>
    <w:rsid w:val="00134F4C"/>
    <w:rsid w:val="001356A0"/>
    <w:rsid w:val="001363E7"/>
    <w:rsid w:val="001420AF"/>
    <w:rsid w:val="00142995"/>
    <w:rsid w:val="00143029"/>
    <w:rsid w:val="0014447E"/>
    <w:rsid w:val="0014485E"/>
    <w:rsid w:val="00144E81"/>
    <w:rsid w:val="00145372"/>
    <w:rsid w:val="00145A74"/>
    <w:rsid w:val="00146CBD"/>
    <w:rsid w:val="00146F50"/>
    <w:rsid w:val="00147901"/>
    <w:rsid w:val="00150A98"/>
    <w:rsid w:val="00151851"/>
    <w:rsid w:val="00152F2B"/>
    <w:rsid w:val="001533AD"/>
    <w:rsid w:val="00153CFC"/>
    <w:rsid w:val="00154825"/>
    <w:rsid w:val="00155529"/>
    <w:rsid w:val="00156747"/>
    <w:rsid w:val="0015743B"/>
    <w:rsid w:val="00160B2F"/>
    <w:rsid w:val="001611F4"/>
    <w:rsid w:val="00161D7F"/>
    <w:rsid w:val="001625B8"/>
    <w:rsid w:val="00164196"/>
    <w:rsid w:val="0016608A"/>
    <w:rsid w:val="00166421"/>
    <w:rsid w:val="00171783"/>
    <w:rsid w:val="001725C2"/>
    <w:rsid w:val="0017397E"/>
    <w:rsid w:val="0017399E"/>
    <w:rsid w:val="001748D4"/>
    <w:rsid w:val="001752F9"/>
    <w:rsid w:val="00180335"/>
    <w:rsid w:val="00183225"/>
    <w:rsid w:val="0018663C"/>
    <w:rsid w:val="00187095"/>
    <w:rsid w:val="00191199"/>
    <w:rsid w:val="00191694"/>
    <w:rsid w:val="0019677D"/>
    <w:rsid w:val="00196ED0"/>
    <w:rsid w:val="00197185"/>
    <w:rsid w:val="001A16B7"/>
    <w:rsid w:val="001A2574"/>
    <w:rsid w:val="001A2CCC"/>
    <w:rsid w:val="001A47AF"/>
    <w:rsid w:val="001A5011"/>
    <w:rsid w:val="001A5D12"/>
    <w:rsid w:val="001A7954"/>
    <w:rsid w:val="001B12F0"/>
    <w:rsid w:val="001B1F35"/>
    <w:rsid w:val="001B347A"/>
    <w:rsid w:val="001B4057"/>
    <w:rsid w:val="001B4690"/>
    <w:rsid w:val="001B569E"/>
    <w:rsid w:val="001B5734"/>
    <w:rsid w:val="001B6058"/>
    <w:rsid w:val="001C0A6F"/>
    <w:rsid w:val="001C0DF2"/>
    <w:rsid w:val="001C2192"/>
    <w:rsid w:val="001C268D"/>
    <w:rsid w:val="001C2D81"/>
    <w:rsid w:val="001C3641"/>
    <w:rsid w:val="001C3AD0"/>
    <w:rsid w:val="001C4331"/>
    <w:rsid w:val="001C5309"/>
    <w:rsid w:val="001C5AE3"/>
    <w:rsid w:val="001C5DE2"/>
    <w:rsid w:val="001C6E5B"/>
    <w:rsid w:val="001D06DE"/>
    <w:rsid w:val="001D13D8"/>
    <w:rsid w:val="001D1D51"/>
    <w:rsid w:val="001D3672"/>
    <w:rsid w:val="001D4795"/>
    <w:rsid w:val="001D4D34"/>
    <w:rsid w:val="001D51D0"/>
    <w:rsid w:val="001D5229"/>
    <w:rsid w:val="001D596C"/>
    <w:rsid w:val="001D65AD"/>
    <w:rsid w:val="001D6DC6"/>
    <w:rsid w:val="001E07CB"/>
    <w:rsid w:val="001E07EC"/>
    <w:rsid w:val="001E09AB"/>
    <w:rsid w:val="001E0AC5"/>
    <w:rsid w:val="001E3C2D"/>
    <w:rsid w:val="001E4B92"/>
    <w:rsid w:val="001E5413"/>
    <w:rsid w:val="001E541F"/>
    <w:rsid w:val="001E6194"/>
    <w:rsid w:val="001F08FD"/>
    <w:rsid w:val="001F0BD1"/>
    <w:rsid w:val="001F12D0"/>
    <w:rsid w:val="001F1A2F"/>
    <w:rsid w:val="001F2A1B"/>
    <w:rsid w:val="001F365A"/>
    <w:rsid w:val="001F3915"/>
    <w:rsid w:val="001F3918"/>
    <w:rsid w:val="001F3FF6"/>
    <w:rsid w:val="001F5C55"/>
    <w:rsid w:val="001F6AF6"/>
    <w:rsid w:val="0020007A"/>
    <w:rsid w:val="002000FE"/>
    <w:rsid w:val="002007E2"/>
    <w:rsid w:val="00200B46"/>
    <w:rsid w:val="00200F67"/>
    <w:rsid w:val="00200FF6"/>
    <w:rsid w:val="00201AC0"/>
    <w:rsid w:val="00202CEC"/>
    <w:rsid w:val="00203455"/>
    <w:rsid w:val="00205325"/>
    <w:rsid w:val="0020660C"/>
    <w:rsid w:val="00206988"/>
    <w:rsid w:val="002071FD"/>
    <w:rsid w:val="00207FAB"/>
    <w:rsid w:val="00210DCB"/>
    <w:rsid w:val="00211EF1"/>
    <w:rsid w:val="002125FF"/>
    <w:rsid w:val="0021265D"/>
    <w:rsid w:val="00212C15"/>
    <w:rsid w:val="00215323"/>
    <w:rsid w:val="00217F2A"/>
    <w:rsid w:val="00220241"/>
    <w:rsid w:val="002206BA"/>
    <w:rsid w:val="0022169F"/>
    <w:rsid w:val="00221986"/>
    <w:rsid w:val="002221C2"/>
    <w:rsid w:val="0022254A"/>
    <w:rsid w:val="00223019"/>
    <w:rsid w:val="00223190"/>
    <w:rsid w:val="00224A01"/>
    <w:rsid w:val="00224A43"/>
    <w:rsid w:val="00225D2E"/>
    <w:rsid w:val="00226C38"/>
    <w:rsid w:val="002276CD"/>
    <w:rsid w:val="00227D85"/>
    <w:rsid w:val="002305F0"/>
    <w:rsid w:val="00230967"/>
    <w:rsid w:val="0023207C"/>
    <w:rsid w:val="00232D17"/>
    <w:rsid w:val="002337BB"/>
    <w:rsid w:val="00233DF8"/>
    <w:rsid w:val="0023469C"/>
    <w:rsid w:val="00234CB8"/>
    <w:rsid w:val="00234FF5"/>
    <w:rsid w:val="00235F36"/>
    <w:rsid w:val="00235FDF"/>
    <w:rsid w:val="002401CB"/>
    <w:rsid w:val="002404BE"/>
    <w:rsid w:val="00240B35"/>
    <w:rsid w:val="0024111A"/>
    <w:rsid w:val="00241C52"/>
    <w:rsid w:val="00241E0B"/>
    <w:rsid w:val="00241F4F"/>
    <w:rsid w:val="00242448"/>
    <w:rsid w:val="00243355"/>
    <w:rsid w:val="00243742"/>
    <w:rsid w:val="00243BCA"/>
    <w:rsid w:val="00243E1E"/>
    <w:rsid w:val="00246813"/>
    <w:rsid w:val="002503CC"/>
    <w:rsid w:val="0025045D"/>
    <w:rsid w:val="00251864"/>
    <w:rsid w:val="00251F7D"/>
    <w:rsid w:val="002522D2"/>
    <w:rsid w:val="00252572"/>
    <w:rsid w:val="00252FB3"/>
    <w:rsid w:val="002541E0"/>
    <w:rsid w:val="00254B1A"/>
    <w:rsid w:val="00256743"/>
    <w:rsid w:val="0025761B"/>
    <w:rsid w:val="0026069D"/>
    <w:rsid w:val="00260FBB"/>
    <w:rsid w:val="00262144"/>
    <w:rsid w:val="00262652"/>
    <w:rsid w:val="00262BB4"/>
    <w:rsid w:val="00262DAC"/>
    <w:rsid w:val="00262F00"/>
    <w:rsid w:val="0026484D"/>
    <w:rsid w:val="00265105"/>
    <w:rsid w:val="002660D7"/>
    <w:rsid w:val="00266582"/>
    <w:rsid w:val="002668A7"/>
    <w:rsid w:val="00266934"/>
    <w:rsid w:val="00271233"/>
    <w:rsid w:val="0027394A"/>
    <w:rsid w:val="002743BE"/>
    <w:rsid w:val="00275503"/>
    <w:rsid w:val="00275C9E"/>
    <w:rsid w:val="00276D88"/>
    <w:rsid w:val="0028045C"/>
    <w:rsid w:val="002806FF"/>
    <w:rsid w:val="00281A6D"/>
    <w:rsid w:val="00281B7C"/>
    <w:rsid w:val="0028278D"/>
    <w:rsid w:val="00282E2D"/>
    <w:rsid w:val="002834B7"/>
    <w:rsid w:val="00283ADA"/>
    <w:rsid w:val="00284E22"/>
    <w:rsid w:val="002850DE"/>
    <w:rsid w:val="00286E0F"/>
    <w:rsid w:val="0028728D"/>
    <w:rsid w:val="002873B7"/>
    <w:rsid w:val="00287B34"/>
    <w:rsid w:val="002918A0"/>
    <w:rsid w:val="00292015"/>
    <w:rsid w:val="00292E61"/>
    <w:rsid w:val="00292FC5"/>
    <w:rsid w:val="00292FCA"/>
    <w:rsid w:val="00293691"/>
    <w:rsid w:val="002938A5"/>
    <w:rsid w:val="00293B69"/>
    <w:rsid w:val="002971D1"/>
    <w:rsid w:val="002A227B"/>
    <w:rsid w:val="002A3FAE"/>
    <w:rsid w:val="002A5FAA"/>
    <w:rsid w:val="002A617F"/>
    <w:rsid w:val="002A65C3"/>
    <w:rsid w:val="002A66D1"/>
    <w:rsid w:val="002A765B"/>
    <w:rsid w:val="002A7C97"/>
    <w:rsid w:val="002A7D59"/>
    <w:rsid w:val="002B1366"/>
    <w:rsid w:val="002B3AD3"/>
    <w:rsid w:val="002B3DCB"/>
    <w:rsid w:val="002B5310"/>
    <w:rsid w:val="002C09A7"/>
    <w:rsid w:val="002C2B3E"/>
    <w:rsid w:val="002C2DFA"/>
    <w:rsid w:val="002C334B"/>
    <w:rsid w:val="002C3878"/>
    <w:rsid w:val="002C401C"/>
    <w:rsid w:val="002C4152"/>
    <w:rsid w:val="002C4981"/>
    <w:rsid w:val="002C4F1B"/>
    <w:rsid w:val="002C6C80"/>
    <w:rsid w:val="002C7BE0"/>
    <w:rsid w:val="002D16A6"/>
    <w:rsid w:val="002D39BE"/>
    <w:rsid w:val="002D3C1D"/>
    <w:rsid w:val="002D3E0D"/>
    <w:rsid w:val="002D50B8"/>
    <w:rsid w:val="002D5ECB"/>
    <w:rsid w:val="002D7D23"/>
    <w:rsid w:val="002E0557"/>
    <w:rsid w:val="002E0C34"/>
    <w:rsid w:val="002E19EB"/>
    <w:rsid w:val="002E3150"/>
    <w:rsid w:val="002E3247"/>
    <w:rsid w:val="002E3BAA"/>
    <w:rsid w:val="002E3DD4"/>
    <w:rsid w:val="002E40F9"/>
    <w:rsid w:val="002E4258"/>
    <w:rsid w:val="002E46CD"/>
    <w:rsid w:val="002E6299"/>
    <w:rsid w:val="002E7E05"/>
    <w:rsid w:val="002F16B0"/>
    <w:rsid w:val="002F29D8"/>
    <w:rsid w:val="002F2E36"/>
    <w:rsid w:val="002F3CDA"/>
    <w:rsid w:val="002F74CB"/>
    <w:rsid w:val="002F7975"/>
    <w:rsid w:val="002F7C5C"/>
    <w:rsid w:val="002F7EC3"/>
    <w:rsid w:val="003013D9"/>
    <w:rsid w:val="0030186A"/>
    <w:rsid w:val="00301C3B"/>
    <w:rsid w:val="00303327"/>
    <w:rsid w:val="00303B75"/>
    <w:rsid w:val="00303EA8"/>
    <w:rsid w:val="00304ABB"/>
    <w:rsid w:val="00304AFC"/>
    <w:rsid w:val="00305125"/>
    <w:rsid w:val="0030619A"/>
    <w:rsid w:val="00306744"/>
    <w:rsid w:val="003069A1"/>
    <w:rsid w:val="00310017"/>
    <w:rsid w:val="0031024F"/>
    <w:rsid w:val="00310D89"/>
    <w:rsid w:val="00310EC8"/>
    <w:rsid w:val="00311344"/>
    <w:rsid w:val="00312175"/>
    <w:rsid w:val="00312C07"/>
    <w:rsid w:val="00313AF8"/>
    <w:rsid w:val="00314DC1"/>
    <w:rsid w:val="00315B91"/>
    <w:rsid w:val="003165FE"/>
    <w:rsid w:val="0031665A"/>
    <w:rsid w:val="00316AF5"/>
    <w:rsid w:val="003215F3"/>
    <w:rsid w:val="0032213C"/>
    <w:rsid w:val="003240E3"/>
    <w:rsid w:val="003274AE"/>
    <w:rsid w:val="00327BEA"/>
    <w:rsid w:val="003301D7"/>
    <w:rsid w:val="00330C18"/>
    <w:rsid w:val="003315CB"/>
    <w:rsid w:val="003323FB"/>
    <w:rsid w:val="0033241A"/>
    <w:rsid w:val="00333C55"/>
    <w:rsid w:val="003342EB"/>
    <w:rsid w:val="00334393"/>
    <w:rsid w:val="003352D5"/>
    <w:rsid w:val="0033598C"/>
    <w:rsid w:val="00336B08"/>
    <w:rsid w:val="00336D69"/>
    <w:rsid w:val="0034013A"/>
    <w:rsid w:val="00341D76"/>
    <w:rsid w:val="00342215"/>
    <w:rsid w:val="0034277A"/>
    <w:rsid w:val="00344072"/>
    <w:rsid w:val="0034476B"/>
    <w:rsid w:val="00347339"/>
    <w:rsid w:val="003503AD"/>
    <w:rsid w:val="00350774"/>
    <w:rsid w:val="003507C6"/>
    <w:rsid w:val="00351C57"/>
    <w:rsid w:val="00352A92"/>
    <w:rsid w:val="00353F9B"/>
    <w:rsid w:val="003540DD"/>
    <w:rsid w:val="003547E9"/>
    <w:rsid w:val="00355527"/>
    <w:rsid w:val="003560F6"/>
    <w:rsid w:val="003571A1"/>
    <w:rsid w:val="003571BA"/>
    <w:rsid w:val="00360541"/>
    <w:rsid w:val="00362DBD"/>
    <w:rsid w:val="00362EC1"/>
    <w:rsid w:val="00363586"/>
    <w:rsid w:val="00364832"/>
    <w:rsid w:val="00365215"/>
    <w:rsid w:val="00365CCF"/>
    <w:rsid w:val="00365DF3"/>
    <w:rsid w:val="00367453"/>
    <w:rsid w:val="00367A79"/>
    <w:rsid w:val="00367FCB"/>
    <w:rsid w:val="003712FF"/>
    <w:rsid w:val="003713FB"/>
    <w:rsid w:val="00372DC3"/>
    <w:rsid w:val="003743EA"/>
    <w:rsid w:val="003750C4"/>
    <w:rsid w:val="003757D0"/>
    <w:rsid w:val="003759FC"/>
    <w:rsid w:val="00375C76"/>
    <w:rsid w:val="00375D0D"/>
    <w:rsid w:val="00376560"/>
    <w:rsid w:val="00376CB7"/>
    <w:rsid w:val="00377EA1"/>
    <w:rsid w:val="0038147F"/>
    <w:rsid w:val="003873E3"/>
    <w:rsid w:val="0038756A"/>
    <w:rsid w:val="00390DCA"/>
    <w:rsid w:val="00391197"/>
    <w:rsid w:val="00395066"/>
    <w:rsid w:val="00395B3D"/>
    <w:rsid w:val="00396A30"/>
    <w:rsid w:val="00397693"/>
    <w:rsid w:val="00397A33"/>
    <w:rsid w:val="003A118B"/>
    <w:rsid w:val="003A1547"/>
    <w:rsid w:val="003A19C8"/>
    <w:rsid w:val="003A321F"/>
    <w:rsid w:val="003A3440"/>
    <w:rsid w:val="003A3C24"/>
    <w:rsid w:val="003A6FC1"/>
    <w:rsid w:val="003A78E3"/>
    <w:rsid w:val="003A7C57"/>
    <w:rsid w:val="003B05F1"/>
    <w:rsid w:val="003B070E"/>
    <w:rsid w:val="003B12DE"/>
    <w:rsid w:val="003B17A1"/>
    <w:rsid w:val="003B1B98"/>
    <w:rsid w:val="003B252E"/>
    <w:rsid w:val="003B271F"/>
    <w:rsid w:val="003B2ADD"/>
    <w:rsid w:val="003B2E98"/>
    <w:rsid w:val="003B320B"/>
    <w:rsid w:val="003B3BBC"/>
    <w:rsid w:val="003B3D1A"/>
    <w:rsid w:val="003B3EDB"/>
    <w:rsid w:val="003B4665"/>
    <w:rsid w:val="003B4C66"/>
    <w:rsid w:val="003B4D11"/>
    <w:rsid w:val="003B4E7D"/>
    <w:rsid w:val="003B6339"/>
    <w:rsid w:val="003B720F"/>
    <w:rsid w:val="003B7A74"/>
    <w:rsid w:val="003C016D"/>
    <w:rsid w:val="003C19B8"/>
    <w:rsid w:val="003C22F7"/>
    <w:rsid w:val="003C3831"/>
    <w:rsid w:val="003C3AB4"/>
    <w:rsid w:val="003C55C0"/>
    <w:rsid w:val="003C76A3"/>
    <w:rsid w:val="003C7C5E"/>
    <w:rsid w:val="003D02DE"/>
    <w:rsid w:val="003D0ABE"/>
    <w:rsid w:val="003D342F"/>
    <w:rsid w:val="003D3A8D"/>
    <w:rsid w:val="003D3CDB"/>
    <w:rsid w:val="003D3E25"/>
    <w:rsid w:val="003D4C17"/>
    <w:rsid w:val="003D5A5C"/>
    <w:rsid w:val="003D6814"/>
    <w:rsid w:val="003D72D0"/>
    <w:rsid w:val="003E0AC6"/>
    <w:rsid w:val="003E2180"/>
    <w:rsid w:val="003E4E4D"/>
    <w:rsid w:val="003E5C15"/>
    <w:rsid w:val="003E5CFB"/>
    <w:rsid w:val="003E6A15"/>
    <w:rsid w:val="003E767A"/>
    <w:rsid w:val="003F02DC"/>
    <w:rsid w:val="003F15F5"/>
    <w:rsid w:val="003F1CB4"/>
    <w:rsid w:val="003F3D55"/>
    <w:rsid w:val="003F6607"/>
    <w:rsid w:val="004000F3"/>
    <w:rsid w:val="00400410"/>
    <w:rsid w:val="00401381"/>
    <w:rsid w:val="004017A0"/>
    <w:rsid w:val="00402633"/>
    <w:rsid w:val="00402C08"/>
    <w:rsid w:val="004037F9"/>
    <w:rsid w:val="00403BB8"/>
    <w:rsid w:val="00404F0A"/>
    <w:rsid w:val="00406AFC"/>
    <w:rsid w:val="00407BA5"/>
    <w:rsid w:val="004106F1"/>
    <w:rsid w:val="00410A3A"/>
    <w:rsid w:val="004111FF"/>
    <w:rsid w:val="00411226"/>
    <w:rsid w:val="00413097"/>
    <w:rsid w:val="004148D4"/>
    <w:rsid w:val="00415CCB"/>
    <w:rsid w:val="004166D8"/>
    <w:rsid w:val="00416E91"/>
    <w:rsid w:val="00417368"/>
    <w:rsid w:val="00417653"/>
    <w:rsid w:val="00420054"/>
    <w:rsid w:val="004203CF"/>
    <w:rsid w:val="00421B0B"/>
    <w:rsid w:val="00421FDE"/>
    <w:rsid w:val="004227D5"/>
    <w:rsid w:val="004232DD"/>
    <w:rsid w:val="00423702"/>
    <w:rsid w:val="00424A55"/>
    <w:rsid w:val="0042542E"/>
    <w:rsid w:val="004261FC"/>
    <w:rsid w:val="004262B1"/>
    <w:rsid w:val="00426A7A"/>
    <w:rsid w:val="00427986"/>
    <w:rsid w:val="00427CF8"/>
    <w:rsid w:val="00430831"/>
    <w:rsid w:val="0043174F"/>
    <w:rsid w:val="0043186A"/>
    <w:rsid w:val="0043201E"/>
    <w:rsid w:val="00433B9C"/>
    <w:rsid w:val="00433D84"/>
    <w:rsid w:val="00433F51"/>
    <w:rsid w:val="00434F6B"/>
    <w:rsid w:val="0043571C"/>
    <w:rsid w:val="00436572"/>
    <w:rsid w:val="00436BE7"/>
    <w:rsid w:val="0044026E"/>
    <w:rsid w:val="004416A4"/>
    <w:rsid w:val="004422F0"/>
    <w:rsid w:val="00442617"/>
    <w:rsid w:val="004429D6"/>
    <w:rsid w:val="00442C8D"/>
    <w:rsid w:val="004450CB"/>
    <w:rsid w:val="00447B78"/>
    <w:rsid w:val="0045079B"/>
    <w:rsid w:val="00450B23"/>
    <w:rsid w:val="00451940"/>
    <w:rsid w:val="00453197"/>
    <w:rsid w:val="00454105"/>
    <w:rsid w:val="00454763"/>
    <w:rsid w:val="00454815"/>
    <w:rsid w:val="00455CED"/>
    <w:rsid w:val="004564D0"/>
    <w:rsid w:val="0045674B"/>
    <w:rsid w:val="0045700B"/>
    <w:rsid w:val="00457278"/>
    <w:rsid w:val="00457B16"/>
    <w:rsid w:val="00461020"/>
    <w:rsid w:val="00461203"/>
    <w:rsid w:val="00461481"/>
    <w:rsid w:val="00461A45"/>
    <w:rsid w:val="004628B3"/>
    <w:rsid w:val="00462AC2"/>
    <w:rsid w:val="00462FCE"/>
    <w:rsid w:val="00464812"/>
    <w:rsid w:val="00464E8C"/>
    <w:rsid w:val="0046560A"/>
    <w:rsid w:val="00465706"/>
    <w:rsid w:val="00465BD3"/>
    <w:rsid w:val="0046746F"/>
    <w:rsid w:val="00467AFE"/>
    <w:rsid w:val="00470352"/>
    <w:rsid w:val="00470954"/>
    <w:rsid w:val="00470A18"/>
    <w:rsid w:val="00472165"/>
    <w:rsid w:val="004731C9"/>
    <w:rsid w:val="004755A9"/>
    <w:rsid w:val="00477829"/>
    <w:rsid w:val="00477F1A"/>
    <w:rsid w:val="004802BF"/>
    <w:rsid w:val="00480BED"/>
    <w:rsid w:val="0048242D"/>
    <w:rsid w:val="00482464"/>
    <w:rsid w:val="00483222"/>
    <w:rsid w:val="00483AAA"/>
    <w:rsid w:val="00483D9F"/>
    <w:rsid w:val="00484487"/>
    <w:rsid w:val="0048454E"/>
    <w:rsid w:val="004849F5"/>
    <w:rsid w:val="00484F0D"/>
    <w:rsid w:val="00485B3D"/>
    <w:rsid w:val="004879BF"/>
    <w:rsid w:val="00490230"/>
    <w:rsid w:val="004906A5"/>
    <w:rsid w:val="00490EC0"/>
    <w:rsid w:val="00492745"/>
    <w:rsid w:val="00492A40"/>
    <w:rsid w:val="00495410"/>
    <w:rsid w:val="004959CF"/>
    <w:rsid w:val="004959EC"/>
    <w:rsid w:val="004A0B9A"/>
    <w:rsid w:val="004A28B1"/>
    <w:rsid w:val="004A31CF"/>
    <w:rsid w:val="004A486A"/>
    <w:rsid w:val="004A5210"/>
    <w:rsid w:val="004A67FC"/>
    <w:rsid w:val="004A6B48"/>
    <w:rsid w:val="004A7A33"/>
    <w:rsid w:val="004B0988"/>
    <w:rsid w:val="004B19B7"/>
    <w:rsid w:val="004B1C59"/>
    <w:rsid w:val="004B46F8"/>
    <w:rsid w:val="004B4B8F"/>
    <w:rsid w:val="004B5083"/>
    <w:rsid w:val="004B5093"/>
    <w:rsid w:val="004B5D40"/>
    <w:rsid w:val="004B5ECB"/>
    <w:rsid w:val="004B64E3"/>
    <w:rsid w:val="004B6806"/>
    <w:rsid w:val="004B71D9"/>
    <w:rsid w:val="004B7FA1"/>
    <w:rsid w:val="004C0E2E"/>
    <w:rsid w:val="004C24DE"/>
    <w:rsid w:val="004C2D43"/>
    <w:rsid w:val="004C47E5"/>
    <w:rsid w:val="004C4CA8"/>
    <w:rsid w:val="004C4CA9"/>
    <w:rsid w:val="004C4EDD"/>
    <w:rsid w:val="004C5BD7"/>
    <w:rsid w:val="004C62EC"/>
    <w:rsid w:val="004D0505"/>
    <w:rsid w:val="004D261C"/>
    <w:rsid w:val="004D36A3"/>
    <w:rsid w:val="004D622B"/>
    <w:rsid w:val="004D657F"/>
    <w:rsid w:val="004E0314"/>
    <w:rsid w:val="004E2D51"/>
    <w:rsid w:val="004E39C9"/>
    <w:rsid w:val="004E4A58"/>
    <w:rsid w:val="004E5300"/>
    <w:rsid w:val="004E5D56"/>
    <w:rsid w:val="004E62DC"/>
    <w:rsid w:val="004E7231"/>
    <w:rsid w:val="004E787A"/>
    <w:rsid w:val="004E7B80"/>
    <w:rsid w:val="004F07C7"/>
    <w:rsid w:val="004F1263"/>
    <w:rsid w:val="004F1879"/>
    <w:rsid w:val="004F2CD6"/>
    <w:rsid w:val="004F3CB9"/>
    <w:rsid w:val="004F3FEE"/>
    <w:rsid w:val="004F4EAD"/>
    <w:rsid w:val="004F5214"/>
    <w:rsid w:val="004F6109"/>
    <w:rsid w:val="004F768E"/>
    <w:rsid w:val="005007F6"/>
    <w:rsid w:val="005010A5"/>
    <w:rsid w:val="0050221C"/>
    <w:rsid w:val="00502E19"/>
    <w:rsid w:val="00503725"/>
    <w:rsid w:val="005039B7"/>
    <w:rsid w:val="00503BE2"/>
    <w:rsid w:val="00504741"/>
    <w:rsid w:val="00505623"/>
    <w:rsid w:val="0050581C"/>
    <w:rsid w:val="00505948"/>
    <w:rsid w:val="00507811"/>
    <w:rsid w:val="00510297"/>
    <w:rsid w:val="00513A77"/>
    <w:rsid w:val="00513AA7"/>
    <w:rsid w:val="00514205"/>
    <w:rsid w:val="0051469E"/>
    <w:rsid w:val="00520534"/>
    <w:rsid w:val="00520B99"/>
    <w:rsid w:val="00520FAE"/>
    <w:rsid w:val="00521483"/>
    <w:rsid w:val="00521F21"/>
    <w:rsid w:val="0052280F"/>
    <w:rsid w:val="005229A8"/>
    <w:rsid w:val="005241EC"/>
    <w:rsid w:val="005257BA"/>
    <w:rsid w:val="00525DDF"/>
    <w:rsid w:val="00525DF3"/>
    <w:rsid w:val="005262C1"/>
    <w:rsid w:val="00526346"/>
    <w:rsid w:val="0052640E"/>
    <w:rsid w:val="00527FDA"/>
    <w:rsid w:val="00530919"/>
    <w:rsid w:val="00532AB8"/>
    <w:rsid w:val="005357A0"/>
    <w:rsid w:val="005357BA"/>
    <w:rsid w:val="00535E20"/>
    <w:rsid w:val="00537135"/>
    <w:rsid w:val="00541996"/>
    <w:rsid w:val="005419E6"/>
    <w:rsid w:val="00541CB8"/>
    <w:rsid w:val="00542644"/>
    <w:rsid w:val="00542B2D"/>
    <w:rsid w:val="00543360"/>
    <w:rsid w:val="00543677"/>
    <w:rsid w:val="00544975"/>
    <w:rsid w:val="00546FE3"/>
    <w:rsid w:val="005473DD"/>
    <w:rsid w:val="0055253C"/>
    <w:rsid w:val="00553653"/>
    <w:rsid w:val="00553955"/>
    <w:rsid w:val="00556C90"/>
    <w:rsid w:val="00557BE2"/>
    <w:rsid w:val="00557CB2"/>
    <w:rsid w:val="00560155"/>
    <w:rsid w:val="00562719"/>
    <w:rsid w:val="00563957"/>
    <w:rsid w:val="00563F03"/>
    <w:rsid w:val="00564E0F"/>
    <w:rsid w:val="00567AEC"/>
    <w:rsid w:val="005700A4"/>
    <w:rsid w:val="00570530"/>
    <w:rsid w:val="0057061D"/>
    <w:rsid w:val="00570DB1"/>
    <w:rsid w:val="005713AD"/>
    <w:rsid w:val="00573E15"/>
    <w:rsid w:val="00575393"/>
    <w:rsid w:val="005756A2"/>
    <w:rsid w:val="005759B6"/>
    <w:rsid w:val="00576312"/>
    <w:rsid w:val="005769B7"/>
    <w:rsid w:val="00576DE3"/>
    <w:rsid w:val="00580746"/>
    <w:rsid w:val="00580EA1"/>
    <w:rsid w:val="00582908"/>
    <w:rsid w:val="00583047"/>
    <w:rsid w:val="005854E8"/>
    <w:rsid w:val="00585696"/>
    <w:rsid w:val="005873B9"/>
    <w:rsid w:val="00587408"/>
    <w:rsid w:val="005878C7"/>
    <w:rsid w:val="00587EAC"/>
    <w:rsid w:val="00587FC8"/>
    <w:rsid w:val="0059057A"/>
    <w:rsid w:val="00590FE3"/>
    <w:rsid w:val="005955B4"/>
    <w:rsid w:val="00596C2E"/>
    <w:rsid w:val="00597B0C"/>
    <w:rsid w:val="005A09F0"/>
    <w:rsid w:val="005A179D"/>
    <w:rsid w:val="005A2606"/>
    <w:rsid w:val="005A3B8B"/>
    <w:rsid w:val="005A4CD6"/>
    <w:rsid w:val="005A656C"/>
    <w:rsid w:val="005A6727"/>
    <w:rsid w:val="005B1507"/>
    <w:rsid w:val="005B1624"/>
    <w:rsid w:val="005B1F16"/>
    <w:rsid w:val="005B26B6"/>
    <w:rsid w:val="005B285C"/>
    <w:rsid w:val="005B4B95"/>
    <w:rsid w:val="005C0ABF"/>
    <w:rsid w:val="005C12C2"/>
    <w:rsid w:val="005C284C"/>
    <w:rsid w:val="005C3D8E"/>
    <w:rsid w:val="005C5671"/>
    <w:rsid w:val="005D0252"/>
    <w:rsid w:val="005D03CC"/>
    <w:rsid w:val="005D052D"/>
    <w:rsid w:val="005D25CA"/>
    <w:rsid w:val="005D69C8"/>
    <w:rsid w:val="005D75F3"/>
    <w:rsid w:val="005E021F"/>
    <w:rsid w:val="005E3E57"/>
    <w:rsid w:val="005E4A0C"/>
    <w:rsid w:val="005E5559"/>
    <w:rsid w:val="005E7F7D"/>
    <w:rsid w:val="005F13D8"/>
    <w:rsid w:val="005F1649"/>
    <w:rsid w:val="005F25B1"/>
    <w:rsid w:val="005F4A9D"/>
    <w:rsid w:val="005F547B"/>
    <w:rsid w:val="005F55CB"/>
    <w:rsid w:val="005F5641"/>
    <w:rsid w:val="005F6229"/>
    <w:rsid w:val="005F67AB"/>
    <w:rsid w:val="005F6A7F"/>
    <w:rsid w:val="005F707E"/>
    <w:rsid w:val="005F7478"/>
    <w:rsid w:val="00600603"/>
    <w:rsid w:val="006006BF"/>
    <w:rsid w:val="00602D88"/>
    <w:rsid w:val="006038BF"/>
    <w:rsid w:val="006040D7"/>
    <w:rsid w:val="0060426B"/>
    <w:rsid w:val="00605824"/>
    <w:rsid w:val="00605AF5"/>
    <w:rsid w:val="00605FDB"/>
    <w:rsid w:val="0060681D"/>
    <w:rsid w:val="00606F17"/>
    <w:rsid w:val="006100E7"/>
    <w:rsid w:val="006102DD"/>
    <w:rsid w:val="00610B2D"/>
    <w:rsid w:val="00610C06"/>
    <w:rsid w:val="00610F0E"/>
    <w:rsid w:val="00611615"/>
    <w:rsid w:val="00611C2D"/>
    <w:rsid w:val="00611DEA"/>
    <w:rsid w:val="00613086"/>
    <w:rsid w:val="00614296"/>
    <w:rsid w:val="00614CD9"/>
    <w:rsid w:val="00614EC0"/>
    <w:rsid w:val="00615361"/>
    <w:rsid w:val="00615496"/>
    <w:rsid w:val="0061559B"/>
    <w:rsid w:val="00615DD4"/>
    <w:rsid w:val="00615E8C"/>
    <w:rsid w:val="006172E5"/>
    <w:rsid w:val="0061784B"/>
    <w:rsid w:val="00617E22"/>
    <w:rsid w:val="00621648"/>
    <w:rsid w:val="006219C3"/>
    <w:rsid w:val="00621B8E"/>
    <w:rsid w:val="00621FC1"/>
    <w:rsid w:val="00624191"/>
    <w:rsid w:val="0062425A"/>
    <w:rsid w:val="00625CD3"/>
    <w:rsid w:val="0062606D"/>
    <w:rsid w:val="0062710B"/>
    <w:rsid w:val="0062767B"/>
    <w:rsid w:val="006304B5"/>
    <w:rsid w:val="00630D58"/>
    <w:rsid w:val="00631A5D"/>
    <w:rsid w:val="00631D09"/>
    <w:rsid w:val="00633AE9"/>
    <w:rsid w:val="00634481"/>
    <w:rsid w:val="00635308"/>
    <w:rsid w:val="0063535D"/>
    <w:rsid w:val="0063560E"/>
    <w:rsid w:val="00637979"/>
    <w:rsid w:val="00637BDE"/>
    <w:rsid w:val="00642870"/>
    <w:rsid w:val="00642D27"/>
    <w:rsid w:val="00644770"/>
    <w:rsid w:val="00645D2D"/>
    <w:rsid w:val="00647709"/>
    <w:rsid w:val="00650207"/>
    <w:rsid w:val="00651260"/>
    <w:rsid w:val="00651FC8"/>
    <w:rsid w:val="0065243D"/>
    <w:rsid w:val="00653EBA"/>
    <w:rsid w:val="00654866"/>
    <w:rsid w:val="00654ED8"/>
    <w:rsid w:val="00655E5A"/>
    <w:rsid w:val="00656112"/>
    <w:rsid w:val="00656401"/>
    <w:rsid w:val="00656B99"/>
    <w:rsid w:val="00656F35"/>
    <w:rsid w:val="00657693"/>
    <w:rsid w:val="00661E8A"/>
    <w:rsid w:val="006631EF"/>
    <w:rsid w:val="006640A9"/>
    <w:rsid w:val="0066547E"/>
    <w:rsid w:val="006668B4"/>
    <w:rsid w:val="00666CED"/>
    <w:rsid w:val="006675E8"/>
    <w:rsid w:val="00667E62"/>
    <w:rsid w:val="006712B9"/>
    <w:rsid w:val="0067395D"/>
    <w:rsid w:val="006739F8"/>
    <w:rsid w:val="0067558C"/>
    <w:rsid w:val="00676C33"/>
    <w:rsid w:val="00677107"/>
    <w:rsid w:val="00677751"/>
    <w:rsid w:val="00677BE8"/>
    <w:rsid w:val="00680E6D"/>
    <w:rsid w:val="006818A8"/>
    <w:rsid w:val="00681D4F"/>
    <w:rsid w:val="00683A22"/>
    <w:rsid w:val="00683CB9"/>
    <w:rsid w:val="00684891"/>
    <w:rsid w:val="00685590"/>
    <w:rsid w:val="00686214"/>
    <w:rsid w:val="00691EB5"/>
    <w:rsid w:val="006920FA"/>
    <w:rsid w:val="00692DE6"/>
    <w:rsid w:val="00692EE9"/>
    <w:rsid w:val="006934EE"/>
    <w:rsid w:val="00695351"/>
    <w:rsid w:val="006956DD"/>
    <w:rsid w:val="006957E4"/>
    <w:rsid w:val="00697E59"/>
    <w:rsid w:val="006A01A2"/>
    <w:rsid w:val="006A094B"/>
    <w:rsid w:val="006A0B0F"/>
    <w:rsid w:val="006A0C0C"/>
    <w:rsid w:val="006A0E0E"/>
    <w:rsid w:val="006A120F"/>
    <w:rsid w:val="006A20C5"/>
    <w:rsid w:val="006A33D3"/>
    <w:rsid w:val="006A3D5D"/>
    <w:rsid w:val="006A4109"/>
    <w:rsid w:val="006A5404"/>
    <w:rsid w:val="006A62D9"/>
    <w:rsid w:val="006A6963"/>
    <w:rsid w:val="006B0078"/>
    <w:rsid w:val="006B37AC"/>
    <w:rsid w:val="006B5A30"/>
    <w:rsid w:val="006B5ACC"/>
    <w:rsid w:val="006B5C10"/>
    <w:rsid w:val="006B7EB3"/>
    <w:rsid w:val="006C01BE"/>
    <w:rsid w:val="006C0423"/>
    <w:rsid w:val="006C091E"/>
    <w:rsid w:val="006C4FBB"/>
    <w:rsid w:val="006C670F"/>
    <w:rsid w:val="006C6CBF"/>
    <w:rsid w:val="006C7945"/>
    <w:rsid w:val="006D22BC"/>
    <w:rsid w:val="006D6F6C"/>
    <w:rsid w:val="006D7801"/>
    <w:rsid w:val="006E00C9"/>
    <w:rsid w:val="006E0C92"/>
    <w:rsid w:val="006E156E"/>
    <w:rsid w:val="006E295A"/>
    <w:rsid w:val="006E3C22"/>
    <w:rsid w:val="006E48C5"/>
    <w:rsid w:val="006E5306"/>
    <w:rsid w:val="006E5BA3"/>
    <w:rsid w:val="006E60B1"/>
    <w:rsid w:val="006E64A1"/>
    <w:rsid w:val="006F0FDF"/>
    <w:rsid w:val="006F23C5"/>
    <w:rsid w:val="006F2880"/>
    <w:rsid w:val="006F289E"/>
    <w:rsid w:val="006F2B23"/>
    <w:rsid w:val="006F3C10"/>
    <w:rsid w:val="006F45E7"/>
    <w:rsid w:val="006F53D3"/>
    <w:rsid w:val="006F5862"/>
    <w:rsid w:val="006F62AC"/>
    <w:rsid w:val="006F6E58"/>
    <w:rsid w:val="006F75AB"/>
    <w:rsid w:val="00700139"/>
    <w:rsid w:val="0070019F"/>
    <w:rsid w:val="0070124F"/>
    <w:rsid w:val="007017E7"/>
    <w:rsid w:val="00702BBC"/>
    <w:rsid w:val="0070305B"/>
    <w:rsid w:val="007033BE"/>
    <w:rsid w:val="00703D1C"/>
    <w:rsid w:val="0070417E"/>
    <w:rsid w:val="00704875"/>
    <w:rsid w:val="0070549E"/>
    <w:rsid w:val="00711051"/>
    <w:rsid w:val="00712F01"/>
    <w:rsid w:val="00713CDD"/>
    <w:rsid w:val="00713DA5"/>
    <w:rsid w:val="00714020"/>
    <w:rsid w:val="00714886"/>
    <w:rsid w:val="00715C06"/>
    <w:rsid w:val="0071649D"/>
    <w:rsid w:val="007204CA"/>
    <w:rsid w:val="007206A9"/>
    <w:rsid w:val="00723ACE"/>
    <w:rsid w:val="00724780"/>
    <w:rsid w:val="00724E0D"/>
    <w:rsid w:val="00724E4E"/>
    <w:rsid w:val="00726DAE"/>
    <w:rsid w:val="00727779"/>
    <w:rsid w:val="00727963"/>
    <w:rsid w:val="007314F9"/>
    <w:rsid w:val="00731FAE"/>
    <w:rsid w:val="00732C80"/>
    <w:rsid w:val="00734309"/>
    <w:rsid w:val="00734F68"/>
    <w:rsid w:val="007358C9"/>
    <w:rsid w:val="00736191"/>
    <w:rsid w:val="00736723"/>
    <w:rsid w:val="00736E11"/>
    <w:rsid w:val="007371A6"/>
    <w:rsid w:val="0073728A"/>
    <w:rsid w:val="0073760C"/>
    <w:rsid w:val="00737CCE"/>
    <w:rsid w:val="0074026B"/>
    <w:rsid w:val="00740436"/>
    <w:rsid w:val="007404E3"/>
    <w:rsid w:val="00740CBC"/>
    <w:rsid w:val="0074166F"/>
    <w:rsid w:val="00742D82"/>
    <w:rsid w:val="00742FA3"/>
    <w:rsid w:val="00743981"/>
    <w:rsid w:val="00745FCB"/>
    <w:rsid w:val="0074700F"/>
    <w:rsid w:val="00747B14"/>
    <w:rsid w:val="007502D7"/>
    <w:rsid w:val="00750CDA"/>
    <w:rsid w:val="00751931"/>
    <w:rsid w:val="007524C7"/>
    <w:rsid w:val="0075344C"/>
    <w:rsid w:val="007537FB"/>
    <w:rsid w:val="00754184"/>
    <w:rsid w:val="0075435E"/>
    <w:rsid w:val="00754BDF"/>
    <w:rsid w:val="00756A41"/>
    <w:rsid w:val="00757D60"/>
    <w:rsid w:val="00757F0E"/>
    <w:rsid w:val="0076093A"/>
    <w:rsid w:val="00761835"/>
    <w:rsid w:val="00762768"/>
    <w:rsid w:val="00762D2E"/>
    <w:rsid w:val="00762FDE"/>
    <w:rsid w:val="00762FF2"/>
    <w:rsid w:val="0076315B"/>
    <w:rsid w:val="007635CD"/>
    <w:rsid w:val="00763C72"/>
    <w:rsid w:val="00763F44"/>
    <w:rsid w:val="00764022"/>
    <w:rsid w:val="00765312"/>
    <w:rsid w:val="00765447"/>
    <w:rsid w:val="0076552F"/>
    <w:rsid w:val="00766E7A"/>
    <w:rsid w:val="007704F5"/>
    <w:rsid w:val="007705AF"/>
    <w:rsid w:val="00771C8B"/>
    <w:rsid w:val="007756D3"/>
    <w:rsid w:val="00776035"/>
    <w:rsid w:val="007767EB"/>
    <w:rsid w:val="00776BB5"/>
    <w:rsid w:val="00777CB1"/>
    <w:rsid w:val="007815EC"/>
    <w:rsid w:val="00784BEC"/>
    <w:rsid w:val="00785CD0"/>
    <w:rsid w:val="00785D88"/>
    <w:rsid w:val="007862F4"/>
    <w:rsid w:val="007869E4"/>
    <w:rsid w:val="00786A70"/>
    <w:rsid w:val="00786CAC"/>
    <w:rsid w:val="00790A12"/>
    <w:rsid w:val="0079107C"/>
    <w:rsid w:val="00791415"/>
    <w:rsid w:val="007920DB"/>
    <w:rsid w:val="00792979"/>
    <w:rsid w:val="00792BC6"/>
    <w:rsid w:val="00793C74"/>
    <w:rsid w:val="00795377"/>
    <w:rsid w:val="00796AE3"/>
    <w:rsid w:val="00796D65"/>
    <w:rsid w:val="00796DD7"/>
    <w:rsid w:val="00797CB4"/>
    <w:rsid w:val="00797DB6"/>
    <w:rsid w:val="007A0A98"/>
    <w:rsid w:val="007A0CA5"/>
    <w:rsid w:val="007A10EB"/>
    <w:rsid w:val="007A350C"/>
    <w:rsid w:val="007A3CBC"/>
    <w:rsid w:val="007A49C8"/>
    <w:rsid w:val="007A4D66"/>
    <w:rsid w:val="007A4D75"/>
    <w:rsid w:val="007A54FE"/>
    <w:rsid w:val="007A5504"/>
    <w:rsid w:val="007A5DCF"/>
    <w:rsid w:val="007A66C3"/>
    <w:rsid w:val="007A7455"/>
    <w:rsid w:val="007A7774"/>
    <w:rsid w:val="007A7E4E"/>
    <w:rsid w:val="007B0EBA"/>
    <w:rsid w:val="007B3AFE"/>
    <w:rsid w:val="007B6697"/>
    <w:rsid w:val="007B6EC5"/>
    <w:rsid w:val="007B7F88"/>
    <w:rsid w:val="007C02C9"/>
    <w:rsid w:val="007C1775"/>
    <w:rsid w:val="007C1F6B"/>
    <w:rsid w:val="007C3269"/>
    <w:rsid w:val="007C344B"/>
    <w:rsid w:val="007C3E69"/>
    <w:rsid w:val="007D0495"/>
    <w:rsid w:val="007D2EC4"/>
    <w:rsid w:val="007D4777"/>
    <w:rsid w:val="007D6ED1"/>
    <w:rsid w:val="007D7633"/>
    <w:rsid w:val="007D7965"/>
    <w:rsid w:val="007D7DC6"/>
    <w:rsid w:val="007E059D"/>
    <w:rsid w:val="007E0833"/>
    <w:rsid w:val="007E2CE4"/>
    <w:rsid w:val="007E2CFD"/>
    <w:rsid w:val="007E3330"/>
    <w:rsid w:val="007E39F3"/>
    <w:rsid w:val="007E44E8"/>
    <w:rsid w:val="007E454F"/>
    <w:rsid w:val="007E4A8D"/>
    <w:rsid w:val="007E4BF8"/>
    <w:rsid w:val="007E72A6"/>
    <w:rsid w:val="007E75B0"/>
    <w:rsid w:val="007E77A1"/>
    <w:rsid w:val="007F1D7B"/>
    <w:rsid w:val="007F2546"/>
    <w:rsid w:val="007F28F5"/>
    <w:rsid w:val="007F746D"/>
    <w:rsid w:val="00801023"/>
    <w:rsid w:val="008017FC"/>
    <w:rsid w:val="00803FC0"/>
    <w:rsid w:val="00804185"/>
    <w:rsid w:val="0080426D"/>
    <w:rsid w:val="00806E33"/>
    <w:rsid w:val="00810A9E"/>
    <w:rsid w:val="00810B9E"/>
    <w:rsid w:val="00810D9E"/>
    <w:rsid w:val="00810F74"/>
    <w:rsid w:val="00811CE0"/>
    <w:rsid w:val="00811D46"/>
    <w:rsid w:val="0081253E"/>
    <w:rsid w:val="0081271F"/>
    <w:rsid w:val="00814946"/>
    <w:rsid w:val="00815B64"/>
    <w:rsid w:val="008164C8"/>
    <w:rsid w:val="008173E9"/>
    <w:rsid w:val="00820DCF"/>
    <w:rsid w:val="0082192E"/>
    <w:rsid w:val="00821CBB"/>
    <w:rsid w:val="00822CFE"/>
    <w:rsid w:val="0082301B"/>
    <w:rsid w:val="008231AD"/>
    <w:rsid w:val="008241A9"/>
    <w:rsid w:val="008245EB"/>
    <w:rsid w:val="00824B81"/>
    <w:rsid w:val="00825095"/>
    <w:rsid w:val="00826C25"/>
    <w:rsid w:val="00827A79"/>
    <w:rsid w:val="00830474"/>
    <w:rsid w:val="008304B6"/>
    <w:rsid w:val="00832046"/>
    <w:rsid w:val="00832AB9"/>
    <w:rsid w:val="00834555"/>
    <w:rsid w:val="00834C2B"/>
    <w:rsid w:val="00836BCC"/>
    <w:rsid w:val="00836BD8"/>
    <w:rsid w:val="00836CCB"/>
    <w:rsid w:val="008402E8"/>
    <w:rsid w:val="00840BC5"/>
    <w:rsid w:val="00840DD7"/>
    <w:rsid w:val="00841053"/>
    <w:rsid w:val="00841904"/>
    <w:rsid w:val="00841C4E"/>
    <w:rsid w:val="00842CAB"/>
    <w:rsid w:val="008441FD"/>
    <w:rsid w:val="00844602"/>
    <w:rsid w:val="0084462E"/>
    <w:rsid w:val="00844BD5"/>
    <w:rsid w:val="00847403"/>
    <w:rsid w:val="0084788D"/>
    <w:rsid w:val="008513CA"/>
    <w:rsid w:val="008526B5"/>
    <w:rsid w:val="00852B0B"/>
    <w:rsid w:val="00852C11"/>
    <w:rsid w:val="00852CAF"/>
    <w:rsid w:val="00853343"/>
    <w:rsid w:val="008538DF"/>
    <w:rsid w:val="00853AE4"/>
    <w:rsid w:val="00853D00"/>
    <w:rsid w:val="0085595A"/>
    <w:rsid w:val="0085691E"/>
    <w:rsid w:val="008574DE"/>
    <w:rsid w:val="00860594"/>
    <w:rsid w:val="008617BA"/>
    <w:rsid w:val="0086257F"/>
    <w:rsid w:val="00863024"/>
    <w:rsid w:val="00863477"/>
    <w:rsid w:val="00863AFD"/>
    <w:rsid w:val="008666D4"/>
    <w:rsid w:val="00866802"/>
    <w:rsid w:val="008669AA"/>
    <w:rsid w:val="00866D73"/>
    <w:rsid w:val="00871EA2"/>
    <w:rsid w:val="008750DF"/>
    <w:rsid w:val="008752C0"/>
    <w:rsid w:val="008752FB"/>
    <w:rsid w:val="008755F2"/>
    <w:rsid w:val="0087599B"/>
    <w:rsid w:val="00876AF0"/>
    <w:rsid w:val="0088068F"/>
    <w:rsid w:val="008806FA"/>
    <w:rsid w:val="00880A75"/>
    <w:rsid w:val="00880E65"/>
    <w:rsid w:val="0088160A"/>
    <w:rsid w:val="00881BA6"/>
    <w:rsid w:val="00881C02"/>
    <w:rsid w:val="00883AB1"/>
    <w:rsid w:val="00883C0B"/>
    <w:rsid w:val="00885821"/>
    <w:rsid w:val="008859A1"/>
    <w:rsid w:val="00886A47"/>
    <w:rsid w:val="00886B38"/>
    <w:rsid w:val="00887041"/>
    <w:rsid w:val="008873D7"/>
    <w:rsid w:val="0089131E"/>
    <w:rsid w:val="008933FE"/>
    <w:rsid w:val="0089444C"/>
    <w:rsid w:val="00894630"/>
    <w:rsid w:val="0089469F"/>
    <w:rsid w:val="00894DD5"/>
    <w:rsid w:val="00895009"/>
    <w:rsid w:val="00896277"/>
    <w:rsid w:val="008972F4"/>
    <w:rsid w:val="00897512"/>
    <w:rsid w:val="00897C58"/>
    <w:rsid w:val="008A07F2"/>
    <w:rsid w:val="008A0DC3"/>
    <w:rsid w:val="008A1C62"/>
    <w:rsid w:val="008A2FCD"/>
    <w:rsid w:val="008A46CC"/>
    <w:rsid w:val="008A473B"/>
    <w:rsid w:val="008A525A"/>
    <w:rsid w:val="008A5833"/>
    <w:rsid w:val="008A58F9"/>
    <w:rsid w:val="008A65B2"/>
    <w:rsid w:val="008A7284"/>
    <w:rsid w:val="008A76D4"/>
    <w:rsid w:val="008B0361"/>
    <w:rsid w:val="008B1F5D"/>
    <w:rsid w:val="008B513F"/>
    <w:rsid w:val="008B60EA"/>
    <w:rsid w:val="008B64F7"/>
    <w:rsid w:val="008B6C0E"/>
    <w:rsid w:val="008B6E61"/>
    <w:rsid w:val="008B708C"/>
    <w:rsid w:val="008B7825"/>
    <w:rsid w:val="008B7EB8"/>
    <w:rsid w:val="008C1272"/>
    <w:rsid w:val="008C141F"/>
    <w:rsid w:val="008C171F"/>
    <w:rsid w:val="008C3860"/>
    <w:rsid w:val="008C4FD6"/>
    <w:rsid w:val="008C51AB"/>
    <w:rsid w:val="008C68F1"/>
    <w:rsid w:val="008C794C"/>
    <w:rsid w:val="008D1583"/>
    <w:rsid w:val="008D1CFF"/>
    <w:rsid w:val="008D2348"/>
    <w:rsid w:val="008D29FF"/>
    <w:rsid w:val="008D4901"/>
    <w:rsid w:val="008D49F7"/>
    <w:rsid w:val="008D6EF8"/>
    <w:rsid w:val="008D72B7"/>
    <w:rsid w:val="008D73FF"/>
    <w:rsid w:val="008E1A9F"/>
    <w:rsid w:val="008E1AB3"/>
    <w:rsid w:val="008E2F04"/>
    <w:rsid w:val="008E474C"/>
    <w:rsid w:val="008E608C"/>
    <w:rsid w:val="008E65E7"/>
    <w:rsid w:val="008E674A"/>
    <w:rsid w:val="008E69C2"/>
    <w:rsid w:val="008E6BA6"/>
    <w:rsid w:val="008E6BBC"/>
    <w:rsid w:val="008E7873"/>
    <w:rsid w:val="008F0981"/>
    <w:rsid w:val="008F0B9B"/>
    <w:rsid w:val="008F0F87"/>
    <w:rsid w:val="008F3030"/>
    <w:rsid w:val="008F3767"/>
    <w:rsid w:val="008F684E"/>
    <w:rsid w:val="009014CE"/>
    <w:rsid w:val="00901D9D"/>
    <w:rsid w:val="009030DC"/>
    <w:rsid w:val="00904786"/>
    <w:rsid w:val="0090480D"/>
    <w:rsid w:val="00904FDD"/>
    <w:rsid w:val="00906B4C"/>
    <w:rsid w:val="00906F73"/>
    <w:rsid w:val="00910186"/>
    <w:rsid w:val="00910B17"/>
    <w:rsid w:val="009133A3"/>
    <w:rsid w:val="00913632"/>
    <w:rsid w:val="009150BC"/>
    <w:rsid w:val="00915A3F"/>
    <w:rsid w:val="00915C6B"/>
    <w:rsid w:val="00915FFB"/>
    <w:rsid w:val="0091693E"/>
    <w:rsid w:val="00920565"/>
    <w:rsid w:val="009225D0"/>
    <w:rsid w:val="00922744"/>
    <w:rsid w:val="0092276B"/>
    <w:rsid w:val="00922824"/>
    <w:rsid w:val="00922889"/>
    <w:rsid w:val="00922F4C"/>
    <w:rsid w:val="00923E97"/>
    <w:rsid w:val="00925103"/>
    <w:rsid w:val="00925195"/>
    <w:rsid w:val="00925D32"/>
    <w:rsid w:val="0092691C"/>
    <w:rsid w:val="009274DD"/>
    <w:rsid w:val="009316B2"/>
    <w:rsid w:val="0093232C"/>
    <w:rsid w:val="00933050"/>
    <w:rsid w:val="009343D5"/>
    <w:rsid w:val="00934481"/>
    <w:rsid w:val="00936718"/>
    <w:rsid w:val="00936B3E"/>
    <w:rsid w:val="00937327"/>
    <w:rsid w:val="00937358"/>
    <w:rsid w:val="00941137"/>
    <w:rsid w:val="00941DAA"/>
    <w:rsid w:val="009432D9"/>
    <w:rsid w:val="009434AE"/>
    <w:rsid w:val="00945A9F"/>
    <w:rsid w:val="00946530"/>
    <w:rsid w:val="00947E6C"/>
    <w:rsid w:val="00947EA9"/>
    <w:rsid w:val="00950706"/>
    <w:rsid w:val="00954C6F"/>
    <w:rsid w:val="00955919"/>
    <w:rsid w:val="00957B7E"/>
    <w:rsid w:val="009602DD"/>
    <w:rsid w:val="00961057"/>
    <w:rsid w:val="009615FB"/>
    <w:rsid w:val="00961643"/>
    <w:rsid w:val="009636F1"/>
    <w:rsid w:val="00963F61"/>
    <w:rsid w:val="009644C3"/>
    <w:rsid w:val="009658C1"/>
    <w:rsid w:val="009659D8"/>
    <w:rsid w:val="00966166"/>
    <w:rsid w:val="00967562"/>
    <w:rsid w:val="00967629"/>
    <w:rsid w:val="009716CF"/>
    <w:rsid w:val="00971F28"/>
    <w:rsid w:val="0097276A"/>
    <w:rsid w:val="00972CCF"/>
    <w:rsid w:val="00972D87"/>
    <w:rsid w:val="00973FB0"/>
    <w:rsid w:val="0097459C"/>
    <w:rsid w:val="00975603"/>
    <w:rsid w:val="00975913"/>
    <w:rsid w:val="00977355"/>
    <w:rsid w:val="00977767"/>
    <w:rsid w:val="00982BCF"/>
    <w:rsid w:val="00983181"/>
    <w:rsid w:val="00983B7E"/>
    <w:rsid w:val="009843A6"/>
    <w:rsid w:val="00984CCE"/>
    <w:rsid w:val="009852DC"/>
    <w:rsid w:val="00985ABA"/>
    <w:rsid w:val="00986F14"/>
    <w:rsid w:val="00987B95"/>
    <w:rsid w:val="00990490"/>
    <w:rsid w:val="009906FD"/>
    <w:rsid w:val="00990EFB"/>
    <w:rsid w:val="00991D1C"/>
    <w:rsid w:val="009939C7"/>
    <w:rsid w:val="0099418B"/>
    <w:rsid w:val="0099434C"/>
    <w:rsid w:val="00994DAD"/>
    <w:rsid w:val="0099501F"/>
    <w:rsid w:val="00995B7A"/>
    <w:rsid w:val="00995D21"/>
    <w:rsid w:val="00996A46"/>
    <w:rsid w:val="00996AD6"/>
    <w:rsid w:val="009A03EC"/>
    <w:rsid w:val="009A0C61"/>
    <w:rsid w:val="009A1A9D"/>
    <w:rsid w:val="009A1CCC"/>
    <w:rsid w:val="009A1E02"/>
    <w:rsid w:val="009A333E"/>
    <w:rsid w:val="009A4367"/>
    <w:rsid w:val="009A6E4A"/>
    <w:rsid w:val="009A76C3"/>
    <w:rsid w:val="009B2BB7"/>
    <w:rsid w:val="009B5168"/>
    <w:rsid w:val="009B5FEC"/>
    <w:rsid w:val="009C11B0"/>
    <w:rsid w:val="009C2C5C"/>
    <w:rsid w:val="009C4687"/>
    <w:rsid w:val="009C63A5"/>
    <w:rsid w:val="009C7613"/>
    <w:rsid w:val="009C7BF9"/>
    <w:rsid w:val="009D2846"/>
    <w:rsid w:val="009D4A41"/>
    <w:rsid w:val="009D50F4"/>
    <w:rsid w:val="009D5FB6"/>
    <w:rsid w:val="009D7A5C"/>
    <w:rsid w:val="009E0527"/>
    <w:rsid w:val="009E065D"/>
    <w:rsid w:val="009E0BC4"/>
    <w:rsid w:val="009E2169"/>
    <w:rsid w:val="009E240C"/>
    <w:rsid w:val="009E35B6"/>
    <w:rsid w:val="009E35F0"/>
    <w:rsid w:val="009E3A0A"/>
    <w:rsid w:val="009E4A02"/>
    <w:rsid w:val="009E4F77"/>
    <w:rsid w:val="009E51A9"/>
    <w:rsid w:val="009E61A4"/>
    <w:rsid w:val="009E69D8"/>
    <w:rsid w:val="009E77C3"/>
    <w:rsid w:val="009F0037"/>
    <w:rsid w:val="009F0307"/>
    <w:rsid w:val="009F0EE9"/>
    <w:rsid w:val="009F108A"/>
    <w:rsid w:val="009F1C7F"/>
    <w:rsid w:val="009F20D1"/>
    <w:rsid w:val="009F3DDA"/>
    <w:rsid w:val="009F40A6"/>
    <w:rsid w:val="009F5CF4"/>
    <w:rsid w:val="009F601A"/>
    <w:rsid w:val="009F6231"/>
    <w:rsid w:val="009F71DC"/>
    <w:rsid w:val="009F7EE3"/>
    <w:rsid w:val="00A007EB"/>
    <w:rsid w:val="00A00C19"/>
    <w:rsid w:val="00A00EEC"/>
    <w:rsid w:val="00A00FA3"/>
    <w:rsid w:val="00A01E59"/>
    <w:rsid w:val="00A01F2C"/>
    <w:rsid w:val="00A02906"/>
    <w:rsid w:val="00A0350A"/>
    <w:rsid w:val="00A04140"/>
    <w:rsid w:val="00A05D90"/>
    <w:rsid w:val="00A06E19"/>
    <w:rsid w:val="00A071D2"/>
    <w:rsid w:val="00A07328"/>
    <w:rsid w:val="00A079DD"/>
    <w:rsid w:val="00A11981"/>
    <w:rsid w:val="00A122DA"/>
    <w:rsid w:val="00A13A1F"/>
    <w:rsid w:val="00A14652"/>
    <w:rsid w:val="00A14CA7"/>
    <w:rsid w:val="00A14E81"/>
    <w:rsid w:val="00A16537"/>
    <w:rsid w:val="00A16AF8"/>
    <w:rsid w:val="00A179D8"/>
    <w:rsid w:val="00A21A00"/>
    <w:rsid w:val="00A2208C"/>
    <w:rsid w:val="00A22221"/>
    <w:rsid w:val="00A23CA8"/>
    <w:rsid w:val="00A25AE5"/>
    <w:rsid w:val="00A265AF"/>
    <w:rsid w:val="00A2689B"/>
    <w:rsid w:val="00A26AD7"/>
    <w:rsid w:val="00A2790B"/>
    <w:rsid w:val="00A301EE"/>
    <w:rsid w:val="00A309E4"/>
    <w:rsid w:val="00A30E38"/>
    <w:rsid w:val="00A31607"/>
    <w:rsid w:val="00A32E8F"/>
    <w:rsid w:val="00A3467C"/>
    <w:rsid w:val="00A348A1"/>
    <w:rsid w:val="00A35134"/>
    <w:rsid w:val="00A35683"/>
    <w:rsid w:val="00A35ABB"/>
    <w:rsid w:val="00A371E6"/>
    <w:rsid w:val="00A40A0F"/>
    <w:rsid w:val="00A40E75"/>
    <w:rsid w:val="00A410AC"/>
    <w:rsid w:val="00A41EDE"/>
    <w:rsid w:val="00A42DF4"/>
    <w:rsid w:val="00A42FC2"/>
    <w:rsid w:val="00A43082"/>
    <w:rsid w:val="00A430FF"/>
    <w:rsid w:val="00A432DD"/>
    <w:rsid w:val="00A435EB"/>
    <w:rsid w:val="00A44A12"/>
    <w:rsid w:val="00A44C56"/>
    <w:rsid w:val="00A450C3"/>
    <w:rsid w:val="00A45328"/>
    <w:rsid w:val="00A45AA3"/>
    <w:rsid w:val="00A46288"/>
    <w:rsid w:val="00A463AC"/>
    <w:rsid w:val="00A50BA8"/>
    <w:rsid w:val="00A50CD4"/>
    <w:rsid w:val="00A51861"/>
    <w:rsid w:val="00A52107"/>
    <w:rsid w:val="00A53431"/>
    <w:rsid w:val="00A53631"/>
    <w:rsid w:val="00A54180"/>
    <w:rsid w:val="00A545A6"/>
    <w:rsid w:val="00A546DD"/>
    <w:rsid w:val="00A54B94"/>
    <w:rsid w:val="00A54FF8"/>
    <w:rsid w:val="00A55608"/>
    <w:rsid w:val="00A55D66"/>
    <w:rsid w:val="00A60495"/>
    <w:rsid w:val="00A62280"/>
    <w:rsid w:val="00A6241B"/>
    <w:rsid w:val="00A624E3"/>
    <w:rsid w:val="00A63113"/>
    <w:rsid w:val="00A63427"/>
    <w:rsid w:val="00A63ABE"/>
    <w:rsid w:val="00A64097"/>
    <w:rsid w:val="00A6412B"/>
    <w:rsid w:val="00A64282"/>
    <w:rsid w:val="00A65675"/>
    <w:rsid w:val="00A66400"/>
    <w:rsid w:val="00A66BE6"/>
    <w:rsid w:val="00A710BC"/>
    <w:rsid w:val="00A745E5"/>
    <w:rsid w:val="00A74A72"/>
    <w:rsid w:val="00A75348"/>
    <w:rsid w:val="00A75F08"/>
    <w:rsid w:val="00A8027C"/>
    <w:rsid w:val="00A8053C"/>
    <w:rsid w:val="00A82184"/>
    <w:rsid w:val="00A8232D"/>
    <w:rsid w:val="00A828B9"/>
    <w:rsid w:val="00A83CFC"/>
    <w:rsid w:val="00A841EB"/>
    <w:rsid w:val="00A855B4"/>
    <w:rsid w:val="00A865DE"/>
    <w:rsid w:val="00A871C4"/>
    <w:rsid w:val="00A92F12"/>
    <w:rsid w:val="00A94A55"/>
    <w:rsid w:val="00A95E83"/>
    <w:rsid w:val="00A96231"/>
    <w:rsid w:val="00A966D3"/>
    <w:rsid w:val="00AA06A2"/>
    <w:rsid w:val="00AA2450"/>
    <w:rsid w:val="00AA260B"/>
    <w:rsid w:val="00AA2640"/>
    <w:rsid w:val="00AA2682"/>
    <w:rsid w:val="00AA27F9"/>
    <w:rsid w:val="00AA29FB"/>
    <w:rsid w:val="00AA2FAD"/>
    <w:rsid w:val="00AA361F"/>
    <w:rsid w:val="00AA69EE"/>
    <w:rsid w:val="00AA7DD5"/>
    <w:rsid w:val="00AB09B3"/>
    <w:rsid w:val="00AB0B18"/>
    <w:rsid w:val="00AB1838"/>
    <w:rsid w:val="00AB27F3"/>
    <w:rsid w:val="00AB2EAF"/>
    <w:rsid w:val="00AB360B"/>
    <w:rsid w:val="00AB520C"/>
    <w:rsid w:val="00AB5E7A"/>
    <w:rsid w:val="00AB66A3"/>
    <w:rsid w:val="00AB6FB3"/>
    <w:rsid w:val="00AB7CE8"/>
    <w:rsid w:val="00AC25C3"/>
    <w:rsid w:val="00AC3BB6"/>
    <w:rsid w:val="00AC4D6E"/>
    <w:rsid w:val="00AC5399"/>
    <w:rsid w:val="00AC6D97"/>
    <w:rsid w:val="00AD0049"/>
    <w:rsid w:val="00AD094B"/>
    <w:rsid w:val="00AD0D5E"/>
    <w:rsid w:val="00AD1364"/>
    <w:rsid w:val="00AD166B"/>
    <w:rsid w:val="00AD358F"/>
    <w:rsid w:val="00AD5231"/>
    <w:rsid w:val="00AD5429"/>
    <w:rsid w:val="00AD5DED"/>
    <w:rsid w:val="00AD6E11"/>
    <w:rsid w:val="00AE01B7"/>
    <w:rsid w:val="00AE0225"/>
    <w:rsid w:val="00AE1E47"/>
    <w:rsid w:val="00AE2121"/>
    <w:rsid w:val="00AE2492"/>
    <w:rsid w:val="00AE2917"/>
    <w:rsid w:val="00AE37EC"/>
    <w:rsid w:val="00AE4EAA"/>
    <w:rsid w:val="00AE56D9"/>
    <w:rsid w:val="00AE58E7"/>
    <w:rsid w:val="00AE5984"/>
    <w:rsid w:val="00AE6BAB"/>
    <w:rsid w:val="00AE7B72"/>
    <w:rsid w:val="00AE7E99"/>
    <w:rsid w:val="00AF0E40"/>
    <w:rsid w:val="00AF1C82"/>
    <w:rsid w:val="00AF1E06"/>
    <w:rsid w:val="00AF417A"/>
    <w:rsid w:val="00AF471F"/>
    <w:rsid w:val="00AF5B7F"/>
    <w:rsid w:val="00AF7038"/>
    <w:rsid w:val="00B0099E"/>
    <w:rsid w:val="00B011F3"/>
    <w:rsid w:val="00B014AC"/>
    <w:rsid w:val="00B01CD9"/>
    <w:rsid w:val="00B01E75"/>
    <w:rsid w:val="00B02994"/>
    <w:rsid w:val="00B04009"/>
    <w:rsid w:val="00B04B4C"/>
    <w:rsid w:val="00B05C67"/>
    <w:rsid w:val="00B05DBD"/>
    <w:rsid w:val="00B065CB"/>
    <w:rsid w:val="00B06699"/>
    <w:rsid w:val="00B06799"/>
    <w:rsid w:val="00B11EA4"/>
    <w:rsid w:val="00B1377F"/>
    <w:rsid w:val="00B140E7"/>
    <w:rsid w:val="00B149D2"/>
    <w:rsid w:val="00B14BD7"/>
    <w:rsid w:val="00B16E2A"/>
    <w:rsid w:val="00B17D9C"/>
    <w:rsid w:val="00B20032"/>
    <w:rsid w:val="00B204B9"/>
    <w:rsid w:val="00B20B1B"/>
    <w:rsid w:val="00B20F8E"/>
    <w:rsid w:val="00B225D4"/>
    <w:rsid w:val="00B22D9D"/>
    <w:rsid w:val="00B23DDD"/>
    <w:rsid w:val="00B245A2"/>
    <w:rsid w:val="00B24AD9"/>
    <w:rsid w:val="00B24CCA"/>
    <w:rsid w:val="00B25B88"/>
    <w:rsid w:val="00B26D48"/>
    <w:rsid w:val="00B310B2"/>
    <w:rsid w:val="00B31627"/>
    <w:rsid w:val="00B3286C"/>
    <w:rsid w:val="00B3331A"/>
    <w:rsid w:val="00B33D06"/>
    <w:rsid w:val="00B35960"/>
    <w:rsid w:val="00B374BF"/>
    <w:rsid w:val="00B379F2"/>
    <w:rsid w:val="00B40130"/>
    <w:rsid w:val="00B40A4D"/>
    <w:rsid w:val="00B40D53"/>
    <w:rsid w:val="00B40FD1"/>
    <w:rsid w:val="00B423AA"/>
    <w:rsid w:val="00B426E3"/>
    <w:rsid w:val="00B42A78"/>
    <w:rsid w:val="00B43243"/>
    <w:rsid w:val="00B445E6"/>
    <w:rsid w:val="00B45172"/>
    <w:rsid w:val="00B46170"/>
    <w:rsid w:val="00B46B65"/>
    <w:rsid w:val="00B46C77"/>
    <w:rsid w:val="00B46FC6"/>
    <w:rsid w:val="00B50709"/>
    <w:rsid w:val="00B50764"/>
    <w:rsid w:val="00B50910"/>
    <w:rsid w:val="00B50AD5"/>
    <w:rsid w:val="00B529F3"/>
    <w:rsid w:val="00B52E86"/>
    <w:rsid w:val="00B53906"/>
    <w:rsid w:val="00B54323"/>
    <w:rsid w:val="00B55AD7"/>
    <w:rsid w:val="00B604D2"/>
    <w:rsid w:val="00B63499"/>
    <w:rsid w:val="00B640C5"/>
    <w:rsid w:val="00B64A6F"/>
    <w:rsid w:val="00B64AAD"/>
    <w:rsid w:val="00B64FD6"/>
    <w:rsid w:val="00B6591E"/>
    <w:rsid w:val="00B66195"/>
    <w:rsid w:val="00B671B3"/>
    <w:rsid w:val="00B72B59"/>
    <w:rsid w:val="00B73A17"/>
    <w:rsid w:val="00B73FB5"/>
    <w:rsid w:val="00B741E1"/>
    <w:rsid w:val="00B7447C"/>
    <w:rsid w:val="00B74F64"/>
    <w:rsid w:val="00B75019"/>
    <w:rsid w:val="00B7601A"/>
    <w:rsid w:val="00B80F58"/>
    <w:rsid w:val="00B8211F"/>
    <w:rsid w:val="00B8212D"/>
    <w:rsid w:val="00B824AE"/>
    <w:rsid w:val="00B82B9F"/>
    <w:rsid w:val="00B845C2"/>
    <w:rsid w:val="00B84EA1"/>
    <w:rsid w:val="00B87F71"/>
    <w:rsid w:val="00B91006"/>
    <w:rsid w:val="00B91A28"/>
    <w:rsid w:val="00B91B4C"/>
    <w:rsid w:val="00B91B93"/>
    <w:rsid w:val="00B91FA6"/>
    <w:rsid w:val="00B945E7"/>
    <w:rsid w:val="00B948A7"/>
    <w:rsid w:val="00BA047B"/>
    <w:rsid w:val="00BA061F"/>
    <w:rsid w:val="00BA06E8"/>
    <w:rsid w:val="00BA0D10"/>
    <w:rsid w:val="00BA0F44"/>
    <w:rsid w:val="00BA11D1"/>
    <w:rsid w:val="00BA1BD8"/>
    <w:rsid w:val="00BA5368"/>
    <w:rsid w:val="00BA5C13"/>
    <w:rsid w:val="00BA734A"/>
    <w:rsid w:val="00BA762D"/>
    <w:rsid w:val="00BA775C"/>
    <w:rsid w:val="00BB0030"/>
    <w:rsid w:val="00BB1289"/>
    <w:rsid w:val="00BB18FD"/>
    <w:rsid w:val="00BB2366"/>
    <w:rsid w:val="00BB2E2A"/>
    <w:rsid w:val="00BB355C"/>
    <w:rsid w:val="00BB4E4D"/>
    <w:rsid w:val="00BB6501"/>
    <w:rsid w:val="00BC0DA7"/>
    <w:rsid w:val="00BC3BA5"/>
    <w:rsid w:val="00BC42C6"/>
    <w:rsid w:val="00BC45E5"/>
    <w:rsid w:val="00BC4B99"/>
    <w:rsid w:val="00BC5632"/>
    <w:rsid w:val="00BC5A91"/>
    <w:rsid w:val="00BC5FF1"/>
    <w:rsid w:val="00BC6EB4"/>
    <w:rsid w:val="00BC79BB"/>
    <w:rsid w:val="00BD0978"/>
    <w:rsid w:val="00BD0B88"/>
    <w:rsid w:val="00BD186B"/>
    <w:rsid w:val="00BD192E"/>
    <w:rsid w:val="00BD23B3"/>
    <w:rsid w:val="00BD32B2"/>
    <w:rsid w:val="00BD3DE9"/>
    <w:rsid w:val="00BD4A30"/>
    <w:rsid w:val="00BD6305"/>
    <w:rsid w:val="00BD6733"/>
    <w:rsid w:val="00BD678E"/>
    <w:rsid w:val="00BD6858"/>
    <w:rsid w:val="00BE000B"/>
    <w:rsid w:val="00BE1D39"/>
    <w:rsid w:val="00BE1EA7"/>
    <w:rsid w:val="00BE20F1"/>
    <w:rsid w:val="00BE24E1"/>
    <w:rsid w:val="00BE3B78"/>
    <w:rsid w:val="00BE5541"/>
    <w:rsid w:val="00BE56EB"/>
    <w:rsid w:val="00BE78EB"/>
    <w:rsid w:val="00BF0085"/>
    <w:rsid w:val="00BF0586"/>
    <w:rsid w:val="00BF0715"/>
    <w:rsid w:val="00BF1D45"/>
    <w:rsid w:val="00BF1E0F"/>
    <w:rsid w:val="00BF34A7"/>
    <w:rsid w:val="00BF389E"/>
    <w:rsid w:val="00BF4733"/>
    <w:rsid w:val="00BF4883"/>
    <w:rsid w:val="00BF680C"/>
    <w:rsid w:val="00BF6A3E"/>
    <w:rsid w:val="00BF6C7B"/>
    <w:rsid w:val="00BF7581"/>
    <w:rsid w:val="00C00007"/>
    <w:rsid w:val="00C0048A"/>
    <w:rsid w:val="00C00891"/>
    <w:rsid w:val="00C0196A"/>
    <w:rsid w:val="00C01C3B"/>
    <w:rsid w:val="00C02062"/>
    <w:rsid w:val="00C02899"/>
    <w:rsid w:val="00C029D3"/>
    <w:rsid w:val="00C03E6A"/>
    <w:rsid w:val="00C047D8"/>
    <w:rsid w:val="00C06B2A"/>
    <w:rsid w:val="00C10273"/>
    <w:rsid w:val="00C10297"/>
    <w:rsid w:val="00C10469"/>
    <w:rsid w:val="00C104E3"/>
    <w:rsid w:val="00C111EC"/>
    <w:rsid w:val="00C1182B"/>
    <w:rsid w:val="00C134E1"/>
    <w:rsid w:val="00C136E8"/>
    <w:rsid w:val="00C1483B"/>
    <w:rsid w:val="00C14936"/>
    <w:rsid w:val="00C16102"/>
    <w:rsid w:val="00C17C7C"/>
    <w:rsid w:val="00C2039A"/>
    <w:rsid w:val="00C20EBD"/>
    <w:rsid w:val="00C215EC"/>
    <w:rsid w:val="00C216A1"/>
    <w:rsid w:val="00C21919"/>
    <w:rsid w:val="00C21D2F"/>
    <w:rsid w:val="00C22E27"/>
    <w:rsid w:val="00C2327D"/>
    <w:rsid w:val="00C23782"/>
    <w:rsid w:val="00C24C58"/>
    <w:rsid w:val="00C24CDF"/>
    <w:rsid w:val="00C26254"/>
    <w:rsid w:val="00C2782A"/>
    <w:rsid w:val="00C30831"/>
    <w:rsid w:val="00C31470"/>
    <w:rsid w:val="00C317A1"/>
    <w:rsid w:val="00C331C8"/>
    <w:rsid w:val="00C335C6"/>
    <w:rsid w:val="00C339C1"/>
    <w:rsid w:val="00C34DC2"/>
    <w:rsid w:val="00C35560"/>
    <w:rsid w:val="00C37F83"/>
    <w:rsid w:val="00C4073D"/>
    <w:rsid w:val="00C408C7"/>
    <w:rsid w:val="00C40A96"/>
    <w:rsid w:val="00C41A8D"/>
    <w:rsid w:val="00C42275"/>
    <w:rsid w:val="00C43194"/>
    <w:rsid w:val="00C43648"/>
    <w:rsid w:val="00C43707"/>
    <w:rsid w:val="00C44DED"/>
    <w:rsid w:val="00C47344"/>
    <w:rsid w:val="00C476EB"/>
    <w:rsid w:val="00C47F4A"/>
    <w:rsid w:val="00C50405"/>
    <w:rsid w:val="00C50458"/>
    <w:rsid w:val="00C50DDD"/>
    <w:rsid w:val="00C51BEC"/>
    <w:rsid w:val="00C5320C"/>
    <w:rsid w:val="00C53C86"/>
    <w:rsid w:val="00C551D2"/>
    <w:rsid w:val="00C55693"/>
    <w:rsid w:val="00C556F8"/>
    <w:rsid w:val="00C61AF7"/>
    <w:rsid w:val="00C636F2"/>
    <w:rsid w:val="00C63A85"/>
    <w:rsid w:val="00C640CC"/>
    <w:rsid w:val="00C6719E"/>
    <w:rsid w:val="00C67587"/>
    <w:rsid w:val="00C67777"/>
    <w:rsid w:val="00C67EDD"/>
    <w:rsid w:val="00C71821"/>
    <w:rsid w:val="00C7214B"/>
    <w:rsid w:val="00C72544"/>
    <w:rsid w:val="00C725BD"/>
    <w:rsid w:val="00C728C5"/>
    <w:rsid w:val="00C73965"/>
    <w:rsid w:val="00C73B4A"/>
    <w:rsid w:val="00C758D0"/>
    <w:rsid w:val="00C76C57"/>
    <w:rsid w:val="00C778B1"/>
    <w:rsid w:val="00C80156"/>
    <w:rsid w:val="00C81077"/>
    <w:rsid w:val="00C81530"/>
    <w:rsid w:val="00C824A5"/>
    <w:rsid w:val="00C8361B"/>
    <w:rsid w:val="00C8474F"/>
    <w:rsid w:val="00C853AF"/>
    <w:rsid w:val="00C86897"/>
    <w:rsid w:val="00C86CE7"/>
    <w:rsid w:val="00C87C11"/>
    <w:rsid w:val="00C908CF"/>
    <w:rsid w:val="00C93D7A"/>
    <w:rsid w:val="00C94AFC"/>
    <w:rsid w:val="00C954D8"/>
    <w:rsid w:val="00C95A1B"/>
    <w:rsid w:val="00CA173D"/>
    <w:rsid w:val="00CA1B6C"/>
    <w:rsid w:val="00CA1C01"/>
    <w:rsid w:val="00CA1E01"/>
    <w:rsid w:val="00CA204E"/>
    <w:rsid w:val="00CA29BB"/>
    <w:rsid w:val="00CA3812"/>
    <w:rsid w:val="00CA611F"/>
    <w:rsid w:val="00CA6181"/>
    <w:rsid w:val="00CA64C8"/>
    <w:rsid w:val="00CA6DD0"/>
    <w:rsid w:val="00CB052C"/>
    <w:rsid w:val="00CB1371"/>
    <w:rsid w:val="00CB233F"/>
    <w:rsid w:val="00CB2724"/>
    <w:rsid w:val="00CB3D3F"/>
    <w:rsid w:val="00CB4BD6"/>
    <w:rsid w:val="00CB5603"/>
    <w:rsid w:val="00CB5968"/>
    <w:rsid w:val="00CB6F61"/>
    <w:rsid w:val="00CB7DC6"/>
    <w:rsid w:val="00CC0859"/>
    <w:rsid w:val="00CC2475"/>
    <w:rsid w:val="00CC31F3"/>
    <w:rsid w:val="00CC4CD3"/>
    <w:rsid w:val="00CC4EBD"/>
    <w:rsid w:val="00CC582E"/>
    <w:rsid w:val="00CC5B95"/>
    <w:rsid w:val="00CC77C5"/>
    <w:rsid w:val="00CD017C"/>
    <w:rsid w:val="00CD0BBF"/>
    <w:rsid w:val="00CD1AE4"/>
    <w:rsid w:val="00CD1F04"/>
    <w:rsid w:val="00CD2090"/>
    <w:rsid w:val="00CD33D7"/>
    <w:rsid w:val="00CD600D"/>
    <w:rsid w:val="00CD63F5"/>
    <w:rsid w:val="00CE006C"/>
    <w:rsid w:val="00CE0C01"/>
    <w:rsid w:val="00CE19AE"/>
    <w:rsid w:val="00CE222A"/>
    <w:rsid w:val="00CE2542"/>
    <w:rsid w:val="00CE2EF7"/>
    <w:rsid w:val="00CE3A3A"/>
    <w:rsid w:val="00CE3FE8"/>
    <w:rsid w:val="00CE64D2"/>
    <w:rsid w:val="00CE75EA"/>
    <w:rsid w:val="00CE7735"/>
    <w:rsid w:val="00CF0BB0"/>
    <w:rsid w:val="00CF12F7"/>
    <w:rsid w:val="00CF13E1"/>
    <w:rsid w:val="00CF1900"/>
    <w:rsid w:val="00CF3451"/>
    <w:rsid w:val="00CF36AD"/>
    <w:rsid w:val="00CF5938"/>
    <w:rsid w:val="00CF73C7"/>
    <w:rsid w:val="00CF7C1C"/>
    <w:rsid w:val="00CF7DEA"/>
    <w:rsid w:val="00D01C69"/>
    <w:rsid w:val="00D0265B"/>
    <w:rsid w:val="00D026F9"/>
    <w:rsid w:val="00D05B46"/>
    <w:rsid w:val="00D066E2"/>
    <w:rsid w:val="00D0673E"/>
    <w:rsid w:val="00D07525"/>
    <w:rsid w:val="00D10773"/>
    <w:rsid w:val="00D110B6"/>
    <w:rsid w:val="00D114DC"/>
    <w:rsid w:val="00D132B4"/>
    <w:rsid w:val="00D132E3"/>
    <w:rsid w:val="00D1438A"/>
    <w:rsid w:val="00D16EFD"/>
    <w:rsid w:val="00D17068"/>
    <w:rsid w:val="00D17591"/>
    <w:rsid w:val="00D20DF3"/>
    <w:rsid w:val="00D228AF"/>
    <w:rsid w:val="00D26685"/>
    <w:rsid w:val="00D26E27"/>
    <w:rsid w:val="00D303A8"/>
    <w:rsid w:val="00D3108C"/>
    <w:rsid w:val="00D31D6E"/>
    <w:rsid w:val="00D32606"/>
    <w:rsid w:val="00D32885"/>
    <w:rsid w:val="00D32A12"/>
    <w:rsid w:val="00D345D1"/>
    <w:rsid w:val="00D34D1A"/>
    <w:rsid w:val="00D35C24"/>
    <w:rsid w:val="00D37396"/>
    <w:rsid w:val="00D37D17"/>
    <w:rsid w:val="00D4043D"/>
    <w:rsid w:val="00D409E7"/>
    <w:rsid w:val="00D40AF1"/>
    <w:rsid w:val="00D40FC4"/>
    <w:rsid w:val="00D412D5"/>
    <w:rsid w:val="00D419AB"/>
    <w:rsid w:val="00D43908"/>
    <w:rsid w:val="00D44B0F"/>
    <w:rsid w:val="00D45470"/>
    <w:rsid w:val="00D45711"/>
    <w:rsid w:val="00D462D2"/>
    <w:rsid w:val="00D4680B"/>
    <w:rsid w:val="00D46B92"/>
    <w:rsid w:val="00D4716F"/>
    <w:rsid w:val="00D47696"/>
    <w:rsid w:val="00D47E3C"/>
    <w:rsid w:val="00D50D1E"/>
    <w:rsid w:val="00D51AFA"/>
    <w:rsid w:val="00D51FDB"/>
    <w:rsid w:val="00D5230A"/>
    <w:rsid w:val="00D5340C"/>
    <w:rsid w:val="00D54E5A"/>
    <w:rsid w:val="00D55719"/>
    <w:rsid w:val="00D611D1"/>
    <w:rsid w:val="00D616C0"/>
    <w:rsid w:val="00D61C48"/>
    <w:rsid w:val="00D61E3A"/>
    <w:rsid w:val="00D61F7B"/>
    <w:rsid w:val="00D62FD8"/>
    <w:rsid w:val="00D63B09"/>
    <w:rsid w:val="00D63EDC"/>
    <w:rsid w:val="00D65329"/>
    <w:rsid w:val="00D65BF8"/>
    <w:rsid w:val="00D65F1D"/>
    <w:rsid w:val="00D66B0D"/>
    <w:rsid w:val="00D6725F"/>
    <w:rsid w:val="00D672EF"/>
    <w:rsid w:val="00D67C05"/>
    <w:rsid w:val="00D67CE8"/>
    <w:rsid w:val="00D7067F"/>
    <w:rsid w:val="00D70E81"/>
    <w:rsid w:val="00D7227C"/>
    <w:rsid w:val="00D72D02"/>
    <w:rsid w:val="00D74AC3"/>
    <w:rsid w:val="00D75247"/>
    <w:rsid w:val="00D75C2B"/>
    <w:rsid w:val="00D7637C"/>
    <w:rsid w:val="00D76685"/>
    <w:rsid w:val="00D76D8B"/>
    <w:rsid w:val="00D77294"/>
    <w:rsid w:val="00D80875"/>
    <w:rsid w:val="00D829D4"/>
    <w:rsid w:val="00D83702"/>
    <w:rsid w:val="00D8462E"/>
    <w:rsid w:val="00D860C6"/>
    <w:rsid w:val="00D86EB9"/>
    <w:rsid w:val="00D87127"/>
    <w:rsid w:val="00D905C2"/>
    <w:rsid w:val="00D90A58"/>
    <w:rsid w:val="00D923CA"/>
    <w:rsid w:val="00D92759"/>
    <w:rsid w:val="00D93644"/>
    <w:rsid w:val="00D93F1A"/>
    <w:rsid w:val="00D942EE"/>
    <w:rsid w:val="00D96F5F"/>
    <w:rsid w:val="00D979EE"/>
    <w:rsid w:val="00DA0630"/>
    <w:rsid w:val="00DA0C08"/>
    <w:rsid w:val="00DA0E1F"/>
    <w:rsid w:val="00DA4196"/>
    <w:rsid w:val="00DA47A8"/>
    <w:rsid w:val="00DA5233"/>
    <w:rsid w:val="00DA53C7"/>
    <w:rsid w:val="00DA57B4"/>
    <w:rsid w:val="00DA59CE"/>
    <w:rsid w:val="00DA656C"/>
    <w:rsid w:val="00DA69A2"/>
    <w:rsid w:val="00DA6C97"/>
    <w:rsid w:val="00DA6CE6"/>
    <w:rsid w:val="00DA6D06"/>
    <w:rsid w:val="00DB0198"/>
    <w:rsid w:val="00DB0BB5"/>
    <w:rsid w:val="00DB12E5"/>
    <w:rsid w:val="00DB1977"/>
    <w:rsid w:val="00DB1F4D"/>
    <w:rsid w:val="00DB2671"/>
    <w:rsid w:val="00DB3431"/>
    <w:rsid w:val="00DB40A6"/>
    <w:rsid w:val="00DB416E"/>
    <w:rsid w:val="00DB647F"/>
    <w:rsid w:val="00DB7E46"/>
    <w:rsid w:val="00DC13E9"/>
    <w:rsid w:val="00DC18C6"/>
    <w:rsid w:val="00DC2810"/>
    <w:rsid w:val="00DC485D"/>
    <w:rsid w:val="00DC68FF"/>
    <w:rsid w:val="00DD0FCA"/>
    <w:rsid w:val="00DD3928"/>
    <w:rsid w:val="00DD3E30"/>
    <w:rsid w:val="00DD4FE2"/>
    <w:rsid w:val="00DD51BC"/>
    <w:rsid w:val="00DD6E7D"/>
    <w:rsid w:val="00DD7173"/>
    <w:rsid w:val="00DD7700"/>
    <w:rsid w:val="00DD7CF1"/>
    <w:rsid w:val="00DE08BF"/>
    <w:rsid w:val="00DE20CB"/>
    <w:rsid w:val="00DE25B0"/>
    <w:rsid w:val="00DE32D1"/>
    <w:rsid w:val="00DE3C9D"/>
    <w:rsid w:val="00DE4649"/>
    <w:rsid w:val="00DE60C0"/>
    <w:rsid w:val="00DE6567"/>
    <w:rsid w:val="00DE658D"/>
    <w:rsid w:val="00DE6E41"/>
    <w:rsid w:val="00DE727C"/>
    <w:rsid w:val="00DE75C7"/>
    <w:rsid w:val="00DF03D8"/>
    <w:rsid w:val="00DF1498"/>
    <w:rsid w:val="00DF1804"/>
    <w:rsid w:val="00DF1F01"/>
    <w:rsid w:val="00DF3305"/>
    <w:rsid w:val="00DF331B"/>
    <w:rsid w:val="00DF3867"/>
    <w:rsid w:val="00DF4F83"/>
    <w:rsid w:val="00DF63DF"/>
    <w:rsid w:val="00DF69B9"/>
    <w:rsid w:val="00DF7CC3"/>
    <w:rsid w:val="00E01485"/>
    <w:rsid w:val="00E01E90"/>
    <w:rsid w:val="00E02D08"/>
    <w:rsid w:val="00E03CC9"/>
    <w:rsid w:val="00E0672B"/>
    <w:rsid w:val="00E1013A"/>
    <w:rsid w:val="00E10BA7"/>
    <w:rsid w:val="00E111F6"/>
    <w:rsid w:val="00E11CAF"/>
    <w:rsid w:val="00E1415D"/>
    <w:rsid w:val="00E14520"/>
    <w:rsid w:val="00E17144"/>
    <w:rsid w:val="00E1758E"/>
    <w:rsid w:val="00E176BC"/>
    <w:rsid w:val="00E179BC"/>
    <w:rsid w:val="00E20061"/>
    <w:rsid w:val="00E204F5"/>
    <w:rsid w:val="00E209F0"/>
    <w:rsid w:val="00E222FB"/>
    <w:rsid w:val="00E22313"/>
    <w:rsid w:val="00E2265C"/>
    <w:rsid w:val="00E229CE"/>
    <w:rsid w:val="00E22E08"/>
    <w:rsid w:val="00E23A74"/>
    <w:rsid w:val="00E23D83"/>
    <w:rsid w:val="00E24391"/>
    <w:rsid w:val="00E30B28"/>
    <w:rsid w:val="00E33025"/>
    <w:rsid w:val="00E35188"/>
    <w:rsid w:val="00E35B9B"/>
    <w:rsid w:val="00E35BFE"/>
    <w:rsid w:val="00E363B8"/>
    <w:rsid w:val="00E36F55"/>
    <w:rsid w:val="00E37032"/>
    <w:rsid w:val="00E41794"/>
    <w:rsid w:val="00E41FAC"/>
    <w:rsid w:val="00E4256A"/>
    <w:rsid w:val="00E42B27"/>
    <w:rsid w:val="00E4348D"/>
    <w:rsid w:val="00E43549"/>
    <w:rsid w:val="00E44F97"/>
    <w:rsid w:val="00E45318"/>
    <w:rsid w:val="00E45C5D"/>
    <w:rsid w:val="00E47EDE"/>
    <w:rsid w:val="00E47EF9"/>
    <w:rsid w:val="00E51A15"/>
    <w:rsid w:val="00E54BC8"/>
    <w:rsid w:val="00E54C47"/>
    <w:rsid w:val="00E54D8B"/>
    <w:rsid w:val="00E5522B"/>
    <w:rsid w:val="00E56EAB"/>
    <w:rsid w:val="00E60189"/>
    <w:rsid w:val="00E6083F"/>
    <w:rsid w:val="00E60AA4"/>
    <w:rsid w:val="00E60E9B"/>
    <w:rsid w:val="00E61D89"/>
    <w:rsid w:val="00E63562"/>
    <w:rsid w:val="00E645E7"/>
    <w:rsid w:val="00E653F1"/>
    <w:rsid w:val="00E65771"/>
    <w:rsid w:val="00E65CED"/>
    <w:rsid w:val="00E66364"/>
    <w:rsid w:val="00E666BB"/>
    <w:rsid w:val="00E66D50"/>
    <w:rsid w:val="00E67C03"/>
    <w:rsid w:val="00E71EDF"/>
    <w:rsid w:val="00E722E6"/>
    <w:rsid w:val="00E72331"/>
    <w:rsid w:val="00E74A5F"/>
    <w:rsid w:val="00E74AD4"/>
    <w:rsid w:val="00E74EC1"/>
    <w:rsid w:val="00E75524"/>
    <w:rsid w:val="00E7566C"/>
    <w:rsid w:val="00E75878"/>
    <w:rsid w:val="00E75FF2"/>
    <w:rsid w:val="00E76418"/>
    <w:rsid w:val="00E76777"/>
    <w:rsid w:val="00E767C0"/>
    <w:rsid w:val="00E77733"/>
    <w:rsid w:val="00E80B2B"/>
    <w:rsid w:val="00E81289"/>
    <w:rsid w:val="00E815A7"/>
    <w:rsid w:val="00E82541"/>
    <w:rsid w:val="00E828AD"/>
    <w:rsid w:val="00E82B49"/>
    <w:rsid w:val="00E834FC"/>
    <w:rsid w:val="00E83FD1"/>
    <w:rsid w:val="00E8511C"/>
    <w:rsid w:val="00E85157"/>
    <w:rsid w:val="00E87965"/>
    <w:rsid w:val="00E91737"/>
    <w:rsid w:val="00E92208"/>
    <w:rsid w:val="00E93CEC"/>
    <w:rsid w:val="00E94589"/>
    <w:rsid w:val="00E9535D"/>
    <w:rsid w:val="00E9565A"/>
    <w:rsid w:val="00E957C9"/>
    <w:rsid w:val="00E95ECA"/>
    <w:rsid w:val="00E9748E"/>
    <w:rsid w:val="00EA00C1"/>
    <w:rsid w:val="00EA117D"/>
    <w:rsid w:val="00EA287E"/>
    <w:rsid w:val="00EA3B28"/>
    <w:rsid w:val="00EA4321"/>
    <w:rsid w:val="00EA45DA"/>
    <w:rsid w:val="00EA51B4"/>
    <w:rsid w:val="00EA63C6"/>
    <w:rsid w:val="00EA72EF"/>
    <w:rsid w:val="00EA76C3"/>
    <w:rsid w:val="00EA7BC1"/>
    <w:rsid w:val="00EB0CCA"/>
    <w:rsid w:val="00EB14F4"/>
    <w:rsid w:val="00EB1B5A"/>
    <w:rsid w:val="00EB26BE"/>
    <w:rsid w:val="00EB2A06"/>
    <w:rsid w:val="00EB41BD"/>
    <w:rsid w:val="00EB6048"/>
    <w:rsid w:val="00EB6EB2"/>
    <w:rsid w:val="00EB6FFE"/>
    <w:rsid w:val="00EB74C7"/>
    <w:rsid w:val="00EB792F"/>
    <w:rsid w:val="00EC1227"/>
    <w:rsid w:val="00EC1266"/>
    <w:rsid w:val="00EC1A34"/>
    <w:rsid w:val="00EC269B"/>
    <w:rsid w:val="00EC3AB3"/>
    <w:rsid w:val="00EC4332"/>
    <w:rsid w:val="00EC4CD4"/>
    <w:rsid w:val="00EC63BA"/>
    <w:rsid w:val="00EC77C1"/>
    <w:rsid w:val="00ED0CE0"/>
    <w:rsid w:val="00ED0DB7"/>
    <w:rsid w:val="00ED2758"/>
    <w:rsid w:val="00ED291E"/>
    <w:rsid w:val="00ED4FDF"/>
    <w:rsid w:val="00ED66D8"/>
    <w:rsid w:val="00ED68E5"/>
    <w:rsid w:val="00ED7658"/>
    <w:rsid w:val="00ED7B9E"/>
    <w:rsid w:val="00ED7EEA"/>
    <w:rsid w:val="00EE011D"/>
    <w:rsid w:val="00EE0B10"/>
    <w:rsid w:val="00EE0C7F"/>
    <w:rsid w:val="00EE0EDD"/>
    <w:rsid w:val="00EE13C3"/>
    <w:rsid w:val="00EE160F"/>
    <w:rsid w:val="00EE22D8"/>
    <w:rsid w:val="00EE2AC9"/>
    <w:rsid w:val="00EE3535"/>
    <w:rsid w:val="00EE4792"/>
    <w:rsid w:val="00EE51CF"/>
    <w:rsid w:val="00EE52DE"/>
    <w:rsid w:val="00EE569A"/>
    <w:rsid w:val="00EE61F6"/>
    <w:rsid w:val="00EF148F"/>
    <w:rsid w:val="00EF2955"/>
    <w:rsid w:val="00EF4028"/>
    <w:rsid w:val="00EF46D0"/>
    <w:rsid w:val="00EF588A"/>
    <w:rsid w:val="00EF7565"/>
    <w:rsid w:val="00EF7610"/>
    <w:rsid w:val="00EF7757"/>
    <w:rsid w:val="00EF7C06"/>
    <w:rsid w:val="00EF7FE1"/>
    <w:rsid w:val="00F00E21"/>
    <w:rsid w:val="00F01122"/>
    <w:rsid w:val="00F01284"/>
    <w:rsid w:val="00F0309B"/>
    <w:rsid w:val="00F03EEF"/>
    <w:rsid w:val="00F04277"/>
    <w:rsid w:val="00F04F69"/>
    <w:rsid w:val="00F100E5"/>
    <w:rsid w:val="00F10161"/>
    <w:rsid w:val="00F10DB8"/>
    <w:rsid w:val="00F11ACD"/>
    <w:rsid w:val="00F12AFC"/>
    <w:rsid w:val="00F12FAA"/>
    <w:rsid w:val="00F15785"/>
    <w:rsid w:val="00F15F6C"/>
    <w:rsid w:val="00F161BE"/>
    <w:rsid w:val="00F17B4D"/>
    <w:rsid w:val="00F21930"/>
    <w:rsid w:val="00F21F8F"/>
    <w:rsid w:val="00F22921"/>
    <w:rsid w:val="00F23F19"/>
    <w:rsid w:val="00F24AD0"/>
    <w:rsid w:val="00F26CC4"/>
    <w:rsid w:val="00F27701"/>
    <w:rsid w:val="00F33AF4"/>
    <w:rsid w:val="00F351D7"/>
    <w:rsid w:val="00F35BE3"/>
    <w:rsid w:val="00F35C66"/>
    <w:rsid w:val="00F36FAF"/>
    <w:rsid w:val="00F3763F"/>
    <w:rsid w:val="00F40DB1"/>
    <w:rsid w:val="00F41581"/>
    <w:rsid w:val="00F42B28"/>
    <w:rsid w:val="00F431C2"/>
    <w:rsid w:val="00F4385D"/>
    <w:rsid w:val="00F44EA9"/>
    <w:rsid w:val="00F45042"/>
    <w:rsid w:val="00F45493"/>
    <w:rsid w:val="00F45ED5"/>
    <w:rsid w:val="00F5062B"/>
    <w:rsid w:val="00F50DCD"/>
    <w:rsid w:val="00F50FE1"/>
    <w:rsid w:val="00F51555"/>
    <w:rsid w:val="00F5176C"/>
    <w:rsid w:val="00F51C33"/>
    <w:rsid w:val="00F51EF5"/>
    <w:rsid w:val="00F5256D"/>
    <w:rsid w:val="00F529DC"/>
    <w:rsid w:val="00F52DFF"/>
    <w:rsid w:val="00F53048"/>
    <w:rsid w:val="00F53C1A"/>
    <w:rsid w:val="00F53F90"/>
    <w:rsid w:val="00F542BB"/>
    <w:rsid w:val="00F544BF"/>
    <w:rsid w:val="00F54596"/>
    <w:rsid w:val="00F54D68"/>
    <w:rsid w:val="00F55095"/>
    <w:rsid w:val="00F55426"/>
    <w:rsid w:val="00F5638B"/>
    <w:rsid w:val="00F563B2"/>
    <w:rsid w:val="00F56624"/>
    <w:rsid w:val="00F57253"/>
    <w:rsid w:val="00F5791A"/>
    <w:rsid w:val="00F60832"/>
    <w:rsid w:val="00F63128"/>
    <w:rsid w:val="00F64666"/>
    <w:rsid w:val="00F6510A"/>
    <w:rsid w:val="00F660C7"/>
    <w:rsid w:val="00F66C10"/>
    <w:rsid w:val="00F6761F"/>
    <w:rsid w:val="00F678EC"/>
    <w:rsid w:val="00F67D43"/>
    <w:rsid w:val="00F718FC"/>
    <w:rsid w:val="00F728CF"/>
    <w:rsid w:val="00F72A4C"/>
    <w:rsid w:val="00F74E9A"/>
    <w:rsid w:val="00F75D14"/>
    <w:rsid w:val="00F76B83"/>
    <w:rsid w:val="00F77A3D"/>
    <w:rsid w:val="00F80A05"/>
    <w:rsid w:val="00F83D6C"/>
    <w:rsid w:val="00F8428B"/>
    <w:rsid w:val="00F847F8"/>
    <w:rsid w:val="00F86418"/>
    <w:rsid w:val="00F86D85"/>
    <w:rsid w:val="00F8769B"/>
    <w:rsid w:val="00F8781B"/>
    <w:rsid w:val="00F87E61"/>
    <w:rsid w:val="00F90417"/>
    <w:rsid w:val="00F90878"/>
    <w:rsid w:val="00F91B9E"/>
    <w:rsid w:val="00F9278A"/>
    <w:rsid w:val="00F9331E"/>
    <w:rsid w:val="00F9365E"/>
    <w:rsid w:val="00F961F0"/>
    <w:rsid w:val="00F96621"/>
    <w:rsid w:val="00F96AF7"/>
    <w:rsid w:val="00F9783D"/>
    <w:rsid w:val="00F97F22"/>
    <w:rsid w:val="00FA0593"/>
    <w:rsid w:val="00FA0FB6"/>
    <w:rsid w:val="00FA0FCC"/>
    <w:rsid w:val="00FA2607"/>
    <w:rsid w:val="00FA42F6"/>
    <w:rsid w:val="00FA6498"/>
    <w:rsid w:val="00FA72F5"/>
    <w:rsid w:val="00FB0065"/>
    <w:rsid w:val="00FB1500"/>
    <w:rsid w:val="00FB2245"/>
    <w:rsid w:val="00FB2303"/>
    <w:rsid w:val="00FB23AC"/>
    <w:rsid w:val="00FB268C"/>
    <w:rsid w:val="00FB3C42"/>
    <w:rsid w:val="00FB5D3E"/>
    <w:rsid w:val="00FB6C7A"/>
    <w:rsid w:val="00FB72B5"/>
    <w:rsid w:val="00FB777D"/>
    <w:rsid w:val="00FB7F66"/>
    <w:rsid w:val="00FC02B5"/>
    <w:rsid w:val="00FC079E"/>
    <w:rsid w:val="00FC0BF0"/>
    <w:rsid w:val="00FC16C2"/>
    <w:rsid w:val="00FC2026"/>
    <w:rsid w:val="00FC2106"/>
    <w:rsid w:val="00FC2FDA"/>
    <w:rsid w:val="00FC32DC"/>
    <w:rsid w:val="00FC386E"/>
    <w:rsid w:val="00FC3B01"/>
    <w:rsid w:val="00FC4F2E"/>
    <w:rsid w:val="00FC5154"/>
    <w:rsid w:val="00FC57AB"/>
    <w:rsid w:val="00FC615D"/>
    <w:rsid w:val="00FC6523"/>
    <w:rsid w:val="00FC6CD0"/>
    <w:rsid w:val="00FC7B11"/>
    <w:rsid w:val="00FC7FF2"/>
    <w:rsid w:val="00FD0D6E"/>
    <w:rsid w:val="00FD1419"/>
    <w:rsid w:val="00FD163F"/>
    <w:rsid w:val="00FD2F24"/>
    <w:rsid w:val="00FD3B42"/>
    <w:rsid w:val="00FD52B3"/>
    <w:rsid w:val="00FD580A"/>
    <w:rsid w:val="00FD72E7"/>
    <w:rsid w:val="00FD75E9"/>
    <w:rsid w:val="00FD7D51"/>
    <w:rsid w:val="00FE0187"/>
    <w:rsid w:val="00FE1C27"/>
    <w:rsid w:val="00FE40AC"/>
    <w:rsid w:val="00FE4491"/>
    <w:rsid w:val="00FE547C"/>
    <w:rsid w:val="00FE6E6A"/>
    <w:rsid w:val="00FF1114"/>
    <w:rsid w:val="00FF18FA"/>
    <w:rsid w:val="00FF244A"/>
    <w:rsid w:val="00FF3015"/>
    <w:rsid w:val="00FF3276"/>
    <w:rsid w:val="00FF3714"/>
    <w:rsid w:val="00FF4031"/>
    <w:rsid w:val="00FF4849"/>
    <w:rsid w:val="00FF650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png"/><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7.xml"/><Relationship Id="rId25" Type="http://schemas.openxmlformats.org/officeDocument/2006/relationships/footer" Target="foot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image" Target="media/image6.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image" Target="media/image5.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_rels/footnotes.xml.rels><?xml version="1.0" encoding="UTF-8" standalone="yes"?>
<Relationships xmlns="http://schemas.openxmlformats.org/package/2006/relationships"><Relationship Id="rId1" Type="http://schemas.openxmlformats.org/officeDocument/2006/relationships/hyperlink" Target="https://optomachines.fr/accueil/optomachines-equipements-danalyse-de-semences/optomachines-opto-agrimetric-caracterisation-de-semences/"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9FFDAB4-C122-4591-8A26-12D61D7B1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9</TotalTime>
  <Pages>1</Pages>
  <Words>42173</Words>
  <Characters>231955</Characters>
  <Application>Microsoft Office Word</Application>
  <DocSecurity>0</DocSecurity>
  <Lines>1932</Lines>
  <Paragraphs>547</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7358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2326</cp:revision>
  <cp:lastPrinted>2023-09-05T17:04:00Z</cp:lastPrinted>
  <dcterms:created xsi:type="dcterms:W3CDTF">2022-01-17T16:10:00Z</dcterms:created>
  <dcterms:modified xsi:type="dcterms:W3CDTF">2023-09-05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1YuNak1Y"/&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